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B45CA58" w14:textId="31502AAE" w:rsidR="00A174CC" w:rsidRDefault="00A174CC">
      <w:pPr>
        <w:pStyle w:val="BodyTextIndent"/>
        <w:spacing w:after="120"/>
        <w:ind w:left="0" w:firstLine="0"/>
        <w:rPr>
          <w:rFonts w:ascii="Arial" w:hAnsi="Arial" w:cs="Arial"/>
          <w:b/>
          <w:bCs/>
          <w:color w:val="0000FF"/>
          <w:sz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40C877C4" w:rsidR="00A174CC" w:rsidRPr="00C00728" w:rsidRDefault="00C00728">
            <w:pPr>
              <w:pStyle w:val="BodyTextIndent"/>
              <w:ind w:left="0" w:firstLine="0"/>
              <w:jc w:val="center"/>
              <w:rPr>
                <w:rFonts w:ascii="Arial" w:hAnsi="Arial" w:cs="Arial"/>
                <w:b/>
                <w:bCs/>
                <w:iCs/>
                <w:sz w:val="28"/>
                <w:szCs w:val="28"/>
              </w:rPr>
            </w:pPr>
            <w:r w:rsidRPr="00C00728">
              <w:rPr>
                <w:rFonts w:ascii="Arial" w:hAnsi="Arial" w:cs="Arial"/>
                <w:b/>
                <w:bCs/>
                <w:iCs/>
                <w:sz w:val="28"/>
                <w:szCs w:val="28"/>
              </w:rPr>
              <w:t>2022.001G</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567DA222" w:rsidR="00A174CC" w:rsidRPr="000A146A" w:rsidRDefault="008815EE" w:rsidP="00031772">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031772" w:rsidRPr="00031772">
              <w:rPr>
                <w:rFonts w:ascii="Arial" w:hAnsi="Arial" w:cs="Arial"/>
                <w:bCs/>
                <w:sz w:val="22"/>
                <w:szCs w:val="22"/>
              </w:rPr>
              <w:t xml:space="preserve">Classification of Gene Transfer Agents (GTAs) as </w:t>
            </w:r>
            <w:proofErr w:type="spellStart"/>
            <w:r w:rsidR="00031772" w:rsidRPr="00031772">
              <w:rPr>
                <w:rFonts w:ascii="Arial" w:hAnsi="Arial" w:cs="Arial"/>
                <w:bCs/>
                <w:sz w:val="22"/>
                <w:szCs w:val="22"/>
              </w:rPr>
              <w:t>Viriforms</w:t>
            </w:r>
            <w:proofErr w:type="spellEnd"/>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031772">
        <w:tc>
          <w:tcPr>
            <w:tcW w:w="4368" w:type="dxa"/>
            <w:shd w:val="clear" w:color="auto" w:fill="auto"/>
          </w:tcPr>
          <w:p w14:paraId="5B4DA008" w14:textId="10BDD4E4" w:rsidR="00A174CC" w:rsidRDefault="00B5389A" w:rsidP="00031772">
            <w:pPr>
              <w:rPr>
                <w:rFonts w:ascii="Arial" w:hAnsi="Arial" w:cs="Arial"/>
                <w:sz w:val="22"/>
                <w:szCs w:val="22"/>
              </w:rPr>
            </w:pPr>
            <w:r>
              <w:rPr>
                <w:rFonts w:ascii="Arial" w:hAnsi="Arial" w:cs="Arial"/>
                <w:sz w:val="22"/>
                <w:szCs w:val="22"/>
              </w:rPr>
              <w:t xml:space="preserve">Kogay R, </w:t>
            </w:r>
            <w:r w:rsidRPr="00B5389A">
              <w:rPr>
                <w:rFonts w:ascii="Arial" w:hAnsi="Arial" w:cs="Arial"/>
                <w:sz w:val="22"/>
                <w:szCs w:val="22"/>
              </w:rPr>
              <w:t xml:space="preserve">Koppenhöfer </w:t>
            </w:r>
            <w:r>
              <w:rPr>
                <w:rFonts w:ascii="Arial" w:hAnsi="Arial" w:cs="Arial"/>
                <w:sz w:val="22"/>
                <w:szCs w:val="22"/>
              </w:rPr>
              <w:t xml:space="preserve">S, </w:t>
            </w:r>
            <w:r w:rsidR="00031772" w:rsidRPr="00031772">
              <w:rPr>
                <w:rFonts w:ascii="Arial" w:hAnsi="Arial" w:cs="Arial"/>
                <w:sz w:val="22"/>
                <w:szCs w:val="22"/>
              </w:rPr>
              <w:t>Beatty</w:t>
            </w:r>
            <w:r w:rsidR="00031772">
              <w:rPr>
                <w:rFonts w:ascii="Arial" w:hAnsi="Arial" w:cs="Arial"/>
                <w:sz w:val="22"/>
                <w:szCs w:val="22"/>
              </w:rPr>
              <w:t xml:space="preserve"> JT</w:t>
            </w:r>
            <w:r w:rsidR="00031772" w:rsidRPr="00031772">
              <w:rPr>
                <w:rFonts w:ascii="Arial" w:hAnsi="Arial" w:cs="Arial"/>
                <w:sz w:val="22"/>
                <w:szCs w:val="22"/>
              </w:rPr>
              <w:t>,</w:t>
            </w:r>
            <w:r>
              <w:rPr>
                <w:rFonts w:ascii="Arial" w:hAnsi="Arial" w:cs="Arial"/>
                <w:sz w:val="22"/>
                <w:szCs w:val="22"/>
              </w:rPr>
              <w:t xml:space="preserve"> Kuhn JH, </w:t>
            </w:r>
            <w:r w:rsidR="00031772" w:rsidRPr="00031772">
              <w:rPr>
                <w:rFonts w:ascii="Arial" w:hAnsi="Arial" w:cs="Arial"/>
                <w:sz w:val="22"/>
                <w:szCs w:val="22"/>
              </w:rPr>
              <w:t>Lang</w:t>
            </w:r>
            <w:r w:rsidR="00031772">
              <w:rPr>
                <w:rFonts w:ascii="Arial" w:hAnsi="Arial" w:cs="Arial"/>
                <w:sz w:val="22"/>
                <w:szCs w:val="22"/>
              </w:rPr>
              <w:t xml:space="preserve"> AS</w:t>
            </w:r>
            <w:r w:rsidR="00031772" w:rsidRPr="00031772">
              <w:rPr>
                <w:rFonts w:ascii="Arial" w:hAnsi="Arial" w:cs="Arial"/>
                <w:sz w:val="22"/>
                <w:szCs w:val="22"/>
              </w:rPr>
              <w:t>, Zhaxybayeva</w:t>
            </w:r>
            <w:r w:rsidR="00031772">
              <w:rPr>
                <w:rFonts w:ascii="Arial" w:hAnsi="Arial" w:cs="Arial"/>
                <w:sz w:val="22"/>
                <w:szCs w:val="22"/>
              </w:rPr>
              <w:t xml:space="preserve"> O</w:t>
            </w:r>
          </w:p>
        </w:tc>
        <w:tc>
          <w:tcPr>
            <w:tcW w:w="4704" w:type="dxa"/>
            <w:shd w:val="clear" w:color="auto" w:fill="auto"/>
          </w:tcPr>
          <w:p w14:paraId="4C0145EC" w14:textId="385621A8" w:rsidR="00A174CC" w:rsidRDefault="004C4784">
            <w:pPr>
              <w:rPr>
                <w:rFonts w:ascii="Arial" w:hAnsi="Arial" w:cs="Arial"/>
                <w:sz w:val="22"/>
                <w:szCs w:val="22"/>
              </w:rPr>
            </w:pPr>
            <w:hyperlink r:id="rId8" w:history="1">
              <w:r w:rsidR="00B5389A" w:rsidRPr="00727692">
                <w:rPr>
                  <w:rStyle w:val="Hyperlink"/>
                  <w:rFonts w:ascii="Arial" w:hAnsi="Arial" w:cs="Arial"/>
                  <w:sz w:val="22"/>
                  <w:szCs w:val="22"/>
                </w:rPr>
                <w:t>Roman.Kogay.GR@dartmouth.edu</w:t>
              </w:r>
            </w:hyperlink>
            <w:r w:rsidR="00B5389A">
              <w:rPr>
                <w:rFonts w:ascii="Arial" w:hAnsi="Arial" w:cs="Arial"/>
                <w:sz w:val="22"/>
                <w:szCs w:val="22"/>
              </w:rPr>
              <w:t>;</w:t>
            </w:r>
            <w:r w:rsidR="00031CBB">
              <w:rPr>
                <w:rFonts w:ascii="Arial" w:hAnsi="Arial" w:cs="Arial"/>
                <w:sz w:val="22"/>
                <w:szCs w:val="22"/>
              </w:rPr>
              <w:t xml:space="preserve"> </w:t>
            </w:r>
            <w:hyperlink r:id="rId9" w:history="1">
              <w:r w:rsidR="00031CBB" w:rsidRPr="00FD2C42">
                <w:rPr>
                  <w:rStyle w:val="Hyperlink"/>
                  <w:rFonts w:ascii="Arial" w:hAnsi="Arial" w:cs="Arial"/>
                  <w:sz w:val="22"/>
                  <w:szCs w:val="22"/>
                </w:rPr>
                <w:t>skoppenhofer@mun.ca</w:t>
              </w:r>
            </w:hyperlink>
            <w:r w:rsidR="00031CBB">
              <w:rPr>
                <w:rFonts w:ascii="Arial" w:hAnsi="Arial" w:cs="Arial"/>
                <w:sz w:val="22"/>
                <w:szCs w:val="22"/>
              </w:rPr>
              <w:t xml:space="preserve">; </w:t>
            </w:r>
            <w:hyperlink r:id="rId10" w:history="1">
              <w:r w:rsidR="00B5389A" w:rsidRPr="00727692">
                <w:rPr>
                  <w:rStyle w:val="Hyperlink"/>
                  <w:rFonts w:ascii="Arial" w:hAnsi="Arial" w:cs="Arial"/>
                  <w:sz w:val="22"/>
                  <w:szCs w:val="22"/>
                </w:rPr>
                <w:t>j.beatty@ubc.ca</w:t>
              </w:r>
            </w:hyperlink>
            <w:r w:rsidR="00B5389A">
              <w:rPr>
                <w:rFonts w:ascii="Arial" w:hAnsi="Arial" w:cs="Arial"/>
                <w:sz w:val="22"/>
                <w:szCs w:val="22"/>
              </w:rPr>
              <w:t xml:space="preserve">; </w:t>
            </w:r>
            <w:hyperlink r:id="rId11" w:history="1">
              <w:r w:rsidR="00B5389A" w:rsidRPr="00727692">
                <w:rPr>
                  <w:rStyle w:val="Hyperlink"/>
                  <w:rFonts w:ascii="Arial" w:hAnsi="Arial" w:cs="Arial"/>
                  <w:sz w:val="22"/>
                  <w:szCs w:val="22"/>
                </w:rPr>
                <w:t>kuhnjens@mail.nih.gov</w:t>
              </w:r>
            </w:hyperlink>
            <w:r w:rsidR="00B5389A">
              <w:rPr>
                <w:rFonts w:ascii="Arial" w:hAnsi="Arial" w:cs="Arial"/>
                <w:sz w:val="22"/>
                <w:szCs w:val="22"/>
              </w:rPr>
              <w:t xml:space="preserve">; </w:t>
            </w:r>
            <w:hyperlink r:id="rId12" w:history="1">
              <w:r w:rsidR="00B5389A" w:rsidRPr="00727692">
                <w:rPr>
                  <w:rStyle w:val="Hyperlink"/>
                  <w:rFonts w:ascii="Arial" w:hAnsi="Arial" w:cs="Arial"/>
                  <w:sz w:val="22"/>
                  <w:szCs w:val="22"/>
                </w:rPr>
                <w:t>aslang@mun.ca</w:t>
              </w:r>
            </w:hyperlink>
            <w:r w:rsidR="00B5389A">
              <w:rPr>
                <w:rFonts w:ascii="Arial" w:hAnsi="Arial" w:cs="Arial"/>
                <w:sz w:val="22"/>
                <w:szCs w:val="22"/>
              </w:rPr>
              <w:t xml:space="preserve">; </w:t>
            </w:r>
            <w:hyperlink r:id="rId13" w:history="1">
              <w:r w:rsidR="00B5389A" w:rsidRPr="00727692">
                <w:rPr>
                  <w:rStyle w:val="Hyperlink"/>
                  <w:rFonts w:ascii="Arial" w:hAnsi="Arial" w:cs="Arial"/>
                  <w:sz w:val="22"/>
                  <w:szCs w:val="22"/>
                </w:rPr>
                <w:t>Olga.Zhaxybayeva@dartmouth.edu</w:t>
              </w:r>
            </w:hyperlink>
            <w:r w:rsidR="00B5389A">
              <w:rPr>
                <w:rFonts w:ascii="Arial" w:hAnsi="Arial" w:cs="Arial"/>
                <w:sz w:val="22"/>
                <w:szCs w:val="22"/>
              </w:rPr>
              <w:t xml:space="preserve"> </w:t>
            </w: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65B3C227" w14:textId="4AC28DFE" w:rsidR="00B5389A" w:rsidRPr="00B5389A" w:rsidRDefault="00B5389A" w:rsidP="00B5389A">
            <w:pPr>
              <w:pStyle w:val="ListParagraph"/>
              <w:numPr>
                <w:ilvl w:val="0"/>
                <w:numId w:val="3"/>
              </w:numPr>
              <w:tabs>
                <w:tab w:val="left" w:pos="1170"/>
              </w:tabs>
              <w:rPr>
                <w:rFonts w:ascii="Arial" w:hAnsi="Arial" w:cs="Arial"/>
                <w:sz w:val="22"/>
                <w:szCs w:val="22"/>
              </w:rPr>
            </w:pPr>
            <w:r w:rsidRPr="00B5389A">
              <w:rPr>
                <w:rFonts w:ascii="Arial" w:hAnsi="Arial" w:cs="Arial"/>
                <w:sz w:val="22"/>
                <w:szCs w:val="22"/>
              </w:rPr>
              <w:t>Dartmouth College, Hanover, NH, USA</w:t>
            </w:r>
            <w:r>
              <w:rPr>
                <w:rFonts w:ascii="Arial" w:hAnsi="Arial" w:cs="Arial"/>
                <w:sz w:val="22"/>
                <w:szCs w:val="22"/>
              </w:rPr>
              <w:t xml:space="preserve"> (RK, OZ)</w:t>
            </w:r>
          </w:p>
          <w:p w14:paraId="239A793F" w14:textId="47A02C2A" w:rsidR="00B5389A" w:rsidRPr="00B5389A" w:rsidRDefault="00B5389A" w:rsidP="00B5389A">
            <w:pPr>
              <w:pStyle w:val="ListParagraph"/>
              <w:numPr>
                <w:ilvl w:val="0"/>
                <w:numId w:val="3"/>
              </w:numPr>
              <w:tabs>
                <w:tab w:val="left" w:pos="1170"/>
              </w:tabs>
              <w:rPr>
                <w:rFonts w:ascii="Arial" w:hAnsi="Arial" w:cs="Arial"/>
                <w:sz w:val="22"/>
                <w:szCs w:val="22"/>
              </w:rPr>
            </w:pPr>
            <w:r w:rsidRPr="00B5389A">
              <w:rPr>
                <w:rFonts w:ascii="Arial" w:hAnsi="Arial" w:cs="Arial"/>
                <w:sz w:val="22"/>
                <w:szCs w:val="22"/>
              </w:rPr>
              <w:t>Memorial University of Newfoundland, St. John’s, NL, Canada</w:t>
            </w:r>
            <w:r>
              <w:rPr>
                <w:rFonts w:ascii="Arial" w:hAnsi="Arial" w:cs="Arial"/>
                <w:sz w:val="22"/>
                <w:szCs w:val="22"/>
              </w:rPr>
              <w:t xml:space="preserve"> (SK, ASL)</w:t>
            </w:r>
          </w:p>
          <w:p w14:paraId="6669B17A" w14:textId="30255C23" w:rsidR="00B5389A" w:rsidRPr="00B5389A" w:rsidRDefault="00B5389A" w:rsidP="00B5389A">
            <w:pPr>
              <w:pStyle w:val="ListParagraph"/>
              <w:numPr>
                <w:ilvl w:val="0"/>
                <w:numId w:val="3"/>
              </w:numPr>
              <w:tabs>
                <w:tab w:val="left" w:pos="1170"/>
              </w:tabs>
              <w:rPr>
                <w:rFonts w:ascii="Arial" w:hAnsi="Arial" w:cs="Arial"/>
                <w:sz w:val="22"/>
                <w:szCs w:val="22"/>
              </w:rPr>
            </w:pPr>
            <w:r w:rsidRPr="00B5389A">
              <w:rPr>
                <w:rFonts w:ascii="Arial" w:hAnsi="Arial" w:cs="Arial"/>
                <w:sz w:val="22"/>
                <w:szCs w:val="22"/>
              </w:rPr>
              <w:t>University of British Columbia, Vancouver, BC, Canada</w:t>
            </w:r>
            <w:r>
              <w:rPr>
                <w:rFonts w:ascii="Arial" w:hAnsi="Arial" w:cs="Arial"/>
                <w:sz w:val="22"/>
                <w:szCs w:val="22"/>
              </w:rPr>
              <w:t xml:space="preserve"> (JTB)</w:t>
            </w:r>
          </w:p>
          <w:p w14:paraId="1033F5C1" w14:textId="47648D93" w:rsidR="00A174CC" w:rsidRPr="00B5389A" w:rsidRDefault="00B5389A" w:rsidP="00B5389A">
            <w:pPr>
              <w:pStyle w:val="ListParagraph"/>
              <w:numPr>
                <w:ilvl w:val="0"/>
                <w:numId w:val="3"/>
              </w:numPr>
              <w:tabs>
                <w:tab w:val="left" w:pos="1170"/>
              </w:tabs>
              <w:rPr>
                <w:rFonts w:ascii="Arial" w:hAnsi="Arial" w:cs="Arial"/>
                <w:sz w:val="22"/>
                <w:szCs w:val="22"/>
              </w:rPr>
            </w:pPr>
            <w:r w:rsidRPr="00B5389A">
              <w:rPr>
                <w:rFonts w:ascii="Arial" w:hAnsi="Arial" w:cs="Arial"/>
                <w:sz w:val="22"/>
                <w:szCs w:val="22"/>
              </w:rPr>
              <w:t>Integrated Research Facility at Fort Detrick, National Institute of Allergy and Infectious Diseases, National Institutes of Health, Frederick, MD, USA</w:t>
            </w:r>
            <w:r>
              <w:rPr>
                <w:rFonts w:ascii="Arial" w:hAnsi="Arial" w:cs="Arial"/>
                <w:sz w:val="22"/>
                <w:szCs w:val="22"/>
              </w:rPr>
              <w:t xml:space="preserve"> (JHK)</w:t>
            </w: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5288AF95" w:rsidR="00A174CC" w:rsidRDefault="00B5389A">
            <w:pPr>
              <w:rPr>
                <w:rFonts w:ascii="Arial" w:hAnsi="Arial" w:cs="Arial"/>
                <w:sz w:val="22"/>
                <w:szCs w:val="22"/>
              </w:rPr>
            </w:pPr>
            <w:r w:rsidRPr="00031772">
              <w:rPr>
                <w:rFonts w:ascii="Arial" w:hAnsi="Arial" w:cs="Arial"/>
                <w:sz w:val="22"/>
                <w:szCs w:val="22"/>
              </w:rPr>
              <w:t>Zhaxybayeva</w:t>
            </w:r>
            <w:r>
              <w:rPr>
                <w:rFonts w:ascii="Arial" w:hAnsi="Arial" w:cs="Arial"/>
                <w:sz w:val="22"/>
                <w:szCs w:val="22"/>
              </w:rPr>
              <w:t xml:space="preserve"> O</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583E51FC" w:rsidR="00A174CC" w:rsidRDefault="00B5389A" w:rsidP="00031772">
            <w:pPr>
              <w:rPr>
                <w:rFonts w:ascii="Arial" w:hAnsi="Arial" w:cs="Arial"/>
                <w:sz w:val="22"/>
                <w:szCs w:val="22"/>
              </w:rPr>
            </w:pPr>
            <w:r>
              <w:rPr>
                <w:rFonts w:ascii="Arial" w:hAnsi="Arial" w:cs="Arial"/>
                <w:sz w:val="22"/>
                <w:szCs w:val="22"/>
              </w:rPr>
              <w:t xml:space="preserve">There are currently no Study Groups for GTAs; hence this proposal was sent, per advice </w:t>
            </w:r>
            <w:proofErr w:type="gramStart"/>
            <w:r>
              <w:rPr>
                <w:rFonts w:ascii="Arial" w:hAnsi="Arial" w:cs="Arial"/>
                <w:sz w:val="22"/>
                <w:szCs w:val="22"/>
              </w:rPr>
              <w:t>from the ICTV President,</w:t>
            </w:r>
            <w:proofErr w:type="gramEnd"/>
            <w:r>
              <w:rPr>
                <w:rFonts w:ascii="Arial" w:hAnsi="Arial" w:cs="Arial"/>
                <w:sz w:val="22"/>
                <w:szCs w:val="22"/>
              </w:rPr>
              <w:t xml:space="preserve"> to the </w:t>
            </w:r>
            <w:r w:rsidR="00CF2DF7">
              <w:rPr>
                <w:rFonts w:ascii="Arial" w:hAnsi="Arial" w:cs="Arial"/>
                <w:sz w:val="22"/>
                <w:szCs w:val="22"/>
              </w:rPr>
              <w:t>ICTV President.</w:t>
            </w: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1F43A78F" w:rsidR="00A174CC" w:rsidRDefault="00031772" w:rsidP="00031772">
            <w:pPr>
              <w:rPr>
                <w:rFonts w:ascii="Arial" w:hAnsi="Arial" w:cs="Arial"/>
                <w:sz w:val="22"/>
                <w:szCs w:val="22"/>
              </w:rPr>
            </w:pPr>
            <w:r>
              <w:rPr>
                <w:rFonts w:ascii="Arial" w:hAnsi="Arial" w:cs="Arial"/>
                <w:sz w:val="22"/>
                <w:szCs w:val="22"/>
              </w:rPr>
              <w:t>N/A</w:t>
            </w:r>
          </w:p>
        </w:tc>
      </w:tr>
    </w:tbl>
    <w:p w14:paraId="4B508B7C" w14:textId="017FCEAD" w:rsidR="0037243A" w:rsidRPr="00031772" w:rsidRDefault="0037243A" w:rsidP="00031772">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0A0D80">
            <w:pPr>
              <w:rPr>
                <w:rFonts w:ascii="Arial" w:hAnsi="Arial" w:cs="Arial"/>
                <w:sz w:val="22"/>
                <w:szCs w:val="22"/>
              </w:rPr>
            </w:pPr>
          </w:p>
        </w:tc>
        <w:tc>
          <w:tcPr>
            <w:tcW w:w="1984" w:type="dxa"/>
            <w:shd w:val="clear" w:color="auto" w:fill="auto"/>
          </w:tcPr>
          <w:p w14:paraId="080F51E8" w14:textId="77777777" w:rsidR="0037243A" w:rsidRDefault="0037243A" w:rsidP="000A0D80">
            <w:pPr>
              <w:rPr>
                <w:rFonts w:ascii="Arial" w:hAnsi="Arial" w:cs="Arial"/>
                <w:sz w:val="22"/>
                <w:szCs w:val="22"/>
              </w:rPr>
            </w:pP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031772">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6E0218B8" w:rsidR="00A174CC" w:rsidRPr="000A146A" w:rsidRDefault="003626E6">
            <w:pPr>
              <w:rPr>
                <w:rFonts w:ascii="Arial" w:hAnsi="Arial" w:cs="Arial"/>
                <w:sz w:val="22"/>
                <w:szCs w:val="22"/>
              </w:rPr>
            </w:pPr>
            <w:r>
              <w:rPr>
                <w:rFonts w:ascii="Arial" w:hAnsi="Arial" w:cs="Arial"/>
                <w:sz w:val="22"/>
                <w:szCs w:val="22"/>
              </w:rPr>
              <w:t>Y</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7933B3" w14:paraId="4D1B5255" w14:textId="77777777">
        <w:tc>
          <w:tcPr>
            <w:tcW w:w="2692" w:type="dxa"/>
            <w:shd w:val="clear" w:color="auto" w:fill="auto"/>
          </w:tcPr>
          <w:p w14:paraId="2E7D5912" w14:textId="1A55350C" w:rsidR="007933B3" w:rsidRPr="00DD34D1" w:rsidRDefault="00FA751A">
            <w:pPr>
              <w:rPr>
                <w:rFonts w:ascii="Arial" w:hAnsi="Arial" w:cs="Arial"/>
                <w:i/>
                <w:iCs/>
                <w:sz w:val="22"/>
                <w:szCs w:val="22"/>
              </w:rPr>
            </w:pPr>
            <w:proofErr w:type="spellStart"/>
            <w:r w:rsidRPr="00FA751A">
              <w:rPr>
                <w:rFonts w:ascii="Arial" w:hAnsi="Arial" w:cs="Arial"/>
                <w:i/>
                <w:iCs/>
                <w:sz w:val="22"/>
                <w:szCs w:val="22"/>
              </w:rPr>
              <w:t>Bartonegtaviriform</w:t>
            </w:r>
            <w:proofErr w:type="spellEnd"/>
            <w:r w:rsidRPr="00FA751A">
              <w:rPr>
                <w:rFonts w:ascii="Arial" w:hAnsi="Arial" w:cs="Arial"/>
                <w:i/>
                <w:iCs/>
                <w:sz w:val="22"/>
                <w:szCs w:val="22"/>
              </w:rPr>
              <w:t xml:space="preserve"> </w:t>
            </w:r>
            <w:proofErr w:type="spellStart"/>
            <w:r w:rsidRPr="00FA751A">
              <w:rPr>
                <w:rFonts w:ascii="Arial" w:hAnsi="Arial" w:cs="Arial"/>
                <w:i/>
                <w:iCs/>
                <w:sz w:val="22"/>
                <w:szCs w:val="22"/>
              </w:rPr>
              <w:t>andersoni</w:t>
            </w:r>
            <w:proofErr w:type="spellEnd"/>
          </w:p>
        </w:tc>
        <w:tc>
          <w:tcPr>
            <w:tcW w:w="3403" w:type="dxa"/>
            <w:shd w:val="clear" w:color="auto" w:fill="auto"/>
          </w:tcPr>
          <w:p w14:paraId="19CEC3B6" w14:textId="77777777" w:rsidR="007933B3" w:rsidRPr="00A16C2B" w:rsidRDefault="007933B3">
            <w:pPr>
              <w:rPr>
                <w:rFonts w:ascii="Arial" w:hAnsi="Arial" w:cs="Arial"/>
                <w:sz w:val="22"/>
                <w:szCs w:val="22"/>
              </w:rPr>
            </w:pPr>
            <w:r w:rsidRPr="00A16C2B">
              <w:rPr>
                <w:rFonts w:ascii="Arial" w:hAnsi="Arial" w:cs="Arial"/>
                <w:sz w:val="22"/>
                <w:szCs w:val="22"/>
              </w:rPr>
              <w:t>Burt Anderson</w:t>
            </w:r>
          </w:p>
        </w:tc>
        <w:tc>
          <w:tcPr>
            <w:tcW w:w="2977" w:type="dxa"/>
            <w:shd w:val="clear" w:color="auto" w:fill="auto"/>
          </w:tcPr>
          <w:p w14:paraId="2C36CB20" w14:textId="77777777" w:rsidR="007933B3" w:rsidRPr="00A16C2B" w:rsidRDefault="007933B3">
            <w:pPr>
              <w:rPr>
                <w:rFonts w:ascii="Arial" w:hAnsi="Arial" w:cs="Arial"/>
                <w:sz w:val="22"/>
                <w:szCs w:val="22"/>
              </w:rPr>
            </w:pPr>
            <w:r w:rsidRPr="00A16C2B">
              <w:rPr>
                <w:rFonts w:ascii="Arial" w:hAnsi="Arial" w:cs="Arial"/>
                <w:sz w:val="22"/>
                <w:szCs w:val="22"/>
              </w:rPr>
              <w:t>Y</w:t>
            </w:r>
          </w:p>
        </w:tc>
      </w:tr>
      <w:tr w:rsidR="007933B3" w14:paraId="47719D8E" w14:textId="77777777">
        <w:tc>
          <w:tcPr>
            <w:tcW w:w="2692" w:type="dxa"/>
            <w:shd w:val="clear" w:color="auto" w:fill="auto"/>
          </w:tcPr>
          <w:p w14:paraId="2C325A33" w14:textId="7C48FF93" w:rsidR="007933B3" w:rsidRPr="007933B3" w:rsidRDefault="00FA751A">
            <w:pPr>
              <w:rPr>
                <w:rFonts w:ascii="Arial" w:hAnsi="Arial" w:cs="Arial"/>
                <w:i/>
                <w:iCs/>
                <w:sz w:val="22"/>
                <w:szCs w:val="22"/>
              </w:rPr>
            </w:pPr>
            <w:proofErr w:type="spellStart"/>
            <w:r w:rsidRPr="00FA751A">
              <w:rPr>
                <w:rFonts w:ascii="Arial" w:hAnsi="Arial" w:cs="Arial"/>
                <w:i/>
                <w:iCs/>
                <w:sz w:val="22"/>
                <w:szCs w:val="22"/>
              </w:rPr>
              <w:t>Brachyspigtaviriform</w:t>
            </w:r>
            <w:proofErr w:type="spellEnd"/>
            <w:r w:rsidRPr="00FA751A">
              <w:rPr>
                <w:rFonts w:ascii="Arial" w:hAnsi="Arial" w:cs="Arial"/>
                <w:i/>
                <w:iCs/>
                <w:sz w:val="22"/>
                <w:szCs w:val="22"/>
              </w:rPr>
              <w:t xml:space="preserve"> </w:t>
            </w:r>
            <w:proofErr w:type="spellStart"/>
            <w:r w:rsidRPr="00FA751A">
              <w:rPr>
                <w:rFonts w:ascii="Arial" w:hAnsi="Arial" w:cs="Arial"/>
                <w:i/>
                <w:iCs/>
                <w:sz w:val="22"/>
                <w:szCs w:val="22"/>
              </w:rPr>
              <w:t>stantoni</w:t>
            </w:r>
            <w:proofErr w:type="spellEnd"/>
          </w:p>
        </w:tc>
        <w:tc>
          <w:tcPr>
            <w:tcW w:w="3403" w:type="dxa"/>
            <w:shd w:val="clear" w:color="auto" w:fill="auto"/>
          </w:tcPr>
          <w:p w14:paraId="22BB2FC5" w14:textId="77777777" w:rsidR="007933B3" w:rsidRPr="00A16C2B" w:rsidRDefault="007933B3">
            <w:pPr>
              <w:rPr>
                <w:rFonts w:ascii="Arial" w:hAnsi="Arial" w:cs="Arial"/>
                <w:sz w:val="22"/>
                <w:szCs w:val="22"/>
              </w:rPr>
            </w:pPr>
            <w:r w:rsidRPr="00A16C2B">
              <w:rPr>
                <w:rFonts w:ascii="Arial" w:hAnsi="Arial" w:cs="Arial"/>
                <w:sz w:val="22"/>
                <w:szCs w:val="22"/>
              </w:rPr>
              <w:t>Thad Stanton</w:t>
            </w:r>
          </w:p>
        </w:tc>
        <w:tc>
          <w:tcPr>
            <w:tcW w:w="2977" w:type="dxa"/>
            <w:shd w:val="clear" w:color="auto" w:fill="auto"/>
          </w:tcPr>
          <w:p w14:paraId="022458DC" w14:textId="77777777" w:rsidR="007933B3" w:rsidRPr="00A16C2B" w:rsidRDefault="007933B3">
            <w:pPr>
              <w:rPr>
                <w:rFonts w:ascii="Arial" w:hAnsi="Arial" w:cs="Arial"/>
                <w:sz w:val="22"/>
                <w:szCs w:val="22"/>
              </w:rPr>
            </w:pPr>
            <w:r w:rsidRPr="00A16C2B">
              <w:rPr>
                <w:rFonts w:ascii="Arial" w:hAnsi="Arial" w:cs="Arial"/>
                <w:sz w:val="22"/>
                <w:szCs w:val="22"/>
              </w:rPr>
              <w:t>Y</w:t>
            </w:r>
          </w:p>
        </w:tc>
      </w:tr>
      <w:tr w:rsidR="007933B3" w14:paraId="160DDC5E" w14:textId="77777777">
        <w:tc>
          <w:tcPr>
            <w:tcW w:w="2692" w:type="dxa"/>
            <w:shd w:val="clear" w:color="auto" w:fill="auto"/>
          </w:tcPr>
          <w:p w14:paraId="6CB61BD0" w14:textId="0DDCAC1C" w:rsidR="007933B3" w:rsidRPr="001E283A" w:rsidRDefault="00FA751A">
            <w:pPr>
              <w:rPr>
                <w:rFonts w:ascii="Arial" w:hAnsi="Arial" w:cs="Arial"/>
                <w:i/>
                <w:iCs/>
                <w:sz w:val="22"/>
                <w:szCs w:val="22"/>
              </w:rPr>
            </w:pPr>
            <w:proofErr w:type="spellStart"/>
            <w:r w:rsidRPr="00FA751A">
              <w:rPr>
                <w:rFonts w:ascii="Arial" w:hAnsi="Arial" w:cs="Arial"/>
                <w:i/>
                <w:iCs/>
                <w:sz w:val="22"/>
                <w:szCs w:val="22"/>
              </w:rPr>
              <w:t>Dinogtaviriform</w:t>
            </w:r>
            <w:proofErr w:type="spellEnd"/>
            <w:r w:rsidRPr="00FA751A">
              <w:rPr>
                <w:rFonts w:ascii="Arial" w:hAnsi="Arial" w:cs="Arial"/>
                <w:i/>
                <w:iCs/>
                <w:sz w:val="22"/>
                <w:szCs w:val="22"/>
              </w:rPr>
              <w:t xml:space="preserve"> </w:t>
            </w:r>
            <w:proofErr w:type="spellStart"/>
            <w:r w:rsidRPr="00FA751A">
              <w:rPr>
                <w:rFonts w:ascii="Arial" w:hAnsi="Arial" w:cs="Arial"/>
                <w:i/>
                <w:iCs/>
                <w:sz w:val="22"/>
                <w:szCs w:val="22"/>
              </w:rPr>
              <w:t>tomaschi</w:t>
            </w:r>
            <w:proofErr w:type="spellEnd"/>
          </w:p>
        </w:tc>
        <w:tc>
          <w:tcPr>
            <w:tcW w:w="3403" w:type="dxa"/>
            <w:shd w:val="clear" w:color="auto" w:fill="auto"/>
          </w:tcPr>
          <w:p w14:paraId="2155F97E" w14:textId="77777777" w:rsidR="007933B3" w:rsidRDefault="007933B3">
            <w:pPr>
              <w:rPr>
                <w:rFonts w:ascii="Arial" w:hAnsi="Arial" w:cs="Arial"/>
                <w:sz w:val="22"/>
                <w:szCs w:val="22"/>
              </w:rPr>
            </w:pPr>
            <w:r w:rsidRPr="00A16C2B">
              <w:rPr>
                <w:rFonts w:ascii="Arial" w:hAnsi="Arial" w:cs="Arial"/>
                <w:sz w:val="22"/>
                <w:szCs w:val="22"/>
              </w:rPr>
              <w:t xml:space="preserve">Jürgen </w:t>
            </w:r>
            <w:proofErr w:type="spellStart"/>
            <w:r w:rsidRPr="00A16C2B">
              <w:rPr>
                <w:rFonts w:ascii="Arial" w:hAnsi="Arial" w:cs="Arial"/>
                <w:sz w:val="22"/>
                <w:szCs w:val="22"/>
              </w:rPr>
              <w:t>Tomasch</w:t>
            </w:r>
            <w:proofErr w:type="spellEnd"/>
          </w:p>
        </w:tc>
        <w:tc>
          <w:tcPr>
            <w:tcW w:w="2977" w:type="dxa"/>
            <w:shd w:val="clear" w:color="auto" w:fill="auto"/>
          </w:tcPr>
          <w:p w14:paraId="7A512538" w14:textId="77777777" w:rsidR="007933B3" w:rsidRDefault="007933B3">
            <w:pPr>
              <w:rPr>
                <w:rFonts w:ascii="Arial" w:hAnsi="Arial" w:cs="Arial"/>
                <w:sz w:val="22"/>
                <w:szCs w:val="22"/>
              </w:rPr>
            </w:pPr>
            <w:r>
              <w:rPr>
                <w:rFonts w:ascii="Arial" w:hAnsi="Arial" w:cs="Arial"/>
                <w:sz w:val="22"/>
                <w:szCs w:val="22"/>
              </w:rPr>
              <w:t>Y</w:t>
            </w:r>
          </w:p>
        </w:tc>
      </w:tr>
      <w:tr w:rsidR="007933B3" w14:paraId="2BD028FB" w14:textId="77777777">
        <w:tc>
          <w:tcPr>
            <w:tcW w:w="2692" w:type="dxa"/>
            <w:shd w:val="clear" w:color="auto" w:fill="auto"/>
          </w:tcPr>
          <w:p w14:paraId="2CCBC1EA" w14:textId="305D3E57" w:rsidR="007933B3" w:rsidRPr="001E283A" w:rsidRDefault="00FA751A">
            <w:pPr>
              <w:rPr>
                <w:rFonts w:ascii="Arial" w:hAnsi="Arial" w:cs="Arial"/>
                <w:i/>
                <w:iCs/>
                <w:sz w:val="22"/>
                <w:szCs w:val="22"/>
              </w:rPr>
            </w:pPr>
            <w:proofErr w:type="spellStart"/>
            <w:r w:rsidRPr="00FA751A">
              <w:rPr>
                <w:rFonts w:ascii="Arial" w:hAnsi="Arial" w:cs="Arial"/>
                <w:i/>
                <w:iCs/>
                <w:sz w:val="22"/>
                <w:szCs w:val="22"/>
              </w:rPr>
              <w:lastRenderedPageBreak/>
              <w:t>Rhodobactegtaviriform</w:t>
            </w:r>
            <w:proofErr w:type="spellEnd"/>
            <w:r w:rsidRPr="00FA751A">
              <w:rPr>
                <w:rFonts w:ascii="Arial" w:hAnsi="Arial" w:cs="Arial"/>
                <w:i/>
                <w:iCs/>
                <w:sz w:val="22"/>
                <w:szCs w:val="22"/>
              </w:rPr>
              <w:t xml:space="preserve"> </w:t>
            </w:r>
            <w:proofErr w:type="spellStart"/>
            <w:r w:rsidRPr="00FA751A">
              <w:rPr>
                <w:rFonts w:ascii="Arial" w:hAnsi="Arial" w:cs="Arial"/>
                <w:i/>
                <w:iCs/>
                <w:sz w:val="22"/>
                <w:szCs w:val="22"/>
              </w:rPr>
              <w:t>marrsi</w:t>
            </w:r>
            <w:proofErr w:type="spellEnd"/>
          </w:p>
        </w:tc>
        <w:tc>
          <w:tcPr>
            <w:tcW w:w="3403" w:type="dxa"/>
            <w:shd w:val="clear" w:color="auto" w:fill="auto"/>
          </w:tcPr>
          <w:p w14:paraId="1FDAF797" w14:textId="77777777" w:rsidR="007933B3" w:rsidRDefault="007933B3">
            <w:pPr>
              <w:rPr>
                <w:rFonts w:ascii="Arial" w:hAnsi="Arial" w:cs="Arial"/>
                <w:sz w:val="22"/>
                <w:szCs w:val="22"/>
              </w:rPr>
            </w:pPr>
            <w:r w:rsidRPr="00A16C2B">
              <w:rPr>
                <w:rFonts w:ascii="Arial" w:hAnsi="Arial" w:cs="Arial"/>
                <w:sz w:val="22"/>
                <w:szCs w:val="22"/>
              </w:rPr>
              <w:t>Barry Marrs</w:t>
            </w:r>
          </w:p>
        </w:tc>
        <w:tc>
          <w:tcPr>
            <w:tcW w:w="2977" w:type="dxa"/>
            <w:shd w:val="clear" w:color="auto" w:fill="auto"/>
          </w:tcPr>
          <w:p w14:paraId="2E591D92" w14:textId="77777777" w:rsidR="007933B3" w:rsidRDefault="007933B3">
            <w:pPr>
              <w:rPr>
                <w:rFonts w:ascii="Arial" w:hAnsi="Arial" w:cs="Arial"/>
                <w:sz w:val="22"/>
                <w:szCs w:val="22"/>
              </w:rPr>
            </w:pPr>
            <w:r>
              <w:rPr>
                <w:rFonts w:ascii="Arial" w:hAnsi="Arial" w:cs="Arial"/>
                <w:sz w:val="22"/>
                <w:szCs w:val="22"/>
              </w:rPr>
              <w:t>Y</w:t>
            </w:r>
          </w:p>
        </w:tc>
      </w:tr>
      <w:tr w:rsidR="007933B3" w14:paraId="69C2FAA9" w14:textId="77777777">
        <w:tc>
          <w:tcPr>
            <w:tcW w:w="2692" w:type="dxa"/>
            <w:shd w:val="clear" w:color="auto" w:fill="auto"/>
          </w:tcPr>
          <w:p w14:paraId="6BC0EED6" w14:textId="4E9F4B11" w:rsidR="007933B3" w:rsidRPr="001E283A" w:rsidRDefault="00FA751A">
            <w:pPr>
              <w:rPr>
                <w:rFonts w:ascii="Arial" w:hAnsi="Arial" w:cs="Arial"/>
                <w:i/>
                <w:iCs/>
                <w:sz w:val="22"/>
                <w:szCs w:val="22"/>
              </w:rPr>
            </w:pPr>
            <w:proofErr w:type="spellStart"/>
            <w:r w:rsidRPr="00FA751A">
              <w:rPr>
                <w:rFonts w:ascii="Arial" w:hAnsi="Arial" w:cs="Arial"/>
                <w:i/>
                <w:iCs/>
                <w:sz w:val="22"/>
                <w:szCs w:val="22"/>
              </w:rPr>
              <w:t>Rhodovulugtaviriform</w:t>
            </w:r>
            <w:proofErr w:type="spellEnd"/>
            <w:r w:rsidRPr="00FA751A">
              <w:rPr>
                <w:rFonts w:ascii="Arial" w:hAnsi="Arial" w:cs="Arial"/>
                <w:i/>
                <w:iCs/>
                <w:sz w:val="22"/>
                <w:szCs w:val="22"/>
              </w:rPr>
              <w:t xml:space="preserve"> </w:t>
            </w:r>
            <w:proofErr w:type="spellStart"/>
            <w:r w:rsidRPr="00FA751A">
              <w:rPr>
                <w:rFonts w:ascii="Arial" w:hAnsi="Arial" w:cs="Arial"/>
                <w:i/>
                <w:iCs/>
                <w:sz w:val="22"/>
                <w:szCs w:val="22"/>
              </w:rPr>
              <w:t>kikuchii</w:t>
            </w:r>
            <w:proofErr w:type="spellEnd"/>
          </w:p>
        </w:tc>
        <w:tc>
          <w:tcPr>
            <w:tcW w:w="3403" w:type="dxa"/>
            <w:shd w:val="clear" w:color="auto" w:fill="auto"/>
          </w:tcPr>
          <w:p w14:paraId="639776C9" w14:textId="77777777" w:rsidR="007933B3" w:rsidRDefault="007933B3">
            <w:pPr>
              <w:rPr>
                <w:rFonts w:ascii="Arial" w:hAnsi="Arial" w:cs="Arial"/>
                <w:sz w:val="22"/>
                <w:szCs w:val="22"/>
              </w:rPr>
            </w:pPr>
            <w:proofErr w:type="spellStart"/>
            <w:r w:rsidRPr="00A16C2B">
              <w:rPr>
                <w:rFonts w:ascii="Arial" w:hAnsi="Arial" w:cs="Arial"/>
                <w:sz w:val="22"/>
                <w:szCs w:val="22"/>
              </w:rPr>
              <w:t>Yo</w:t>
            </w:r>
            <w:proofErr w:type="spellEnd"/>
            <w:r w:rsidRPr="00A16C2B">
              <w:rPr>
                <w:rFonts w:ascii="Arial" w:hAnsi="Arial" w:cs="Arial"/>
                <w:sz w:val="22"/>
                <w:szCs w:val="22"/>
              </w:rPr>
              <w:t xml:space="preserve"> Kikuchi</w:t>
            </w:r>
          </w:p>
        </w:tc>
        <w:tc>
          <w:tcPr>
            <w:tcW w:w="2977" w:type="dxa"/>
            <w:shd w:val="clear" w:color="auto" w:fill="auto"/>
          </w:tcPr>
          <w:p w14:paraId="44B4DE5A" w14:textId="163B6282" w:rsidR="007933B3" w:rsidRDefault="00FA751A">
            <w:pPr>
              <w:rPr>
                <w:rFonts w:ascii="Arial" w:hAnsi="Arial" w:cs="Arial"/>
                <w:sz w:val="22"/>
                <w:szCs w:val="22"/>
              </w:rPr>
            </w:pPr>
            <w:r>
              <w:rPr>
                <w:rFonts w:ascii="Arial" w:hAnsi="Arial" w:cs="Arial"/>
                <w:sz w:val="22"/>
                <w:szCs w:val="22"/>
              </w:rPr>
              <w:t>Y</w:t>
            </w:r>
          </w:p>
        </w:tc>
      </w:tr>
      <w:tr w:rsidR="007933B3" w14:paraId="740A9151" w14:textId="77777777">
        <w:tc>
          <w:tcPr>
            <w:tcW w:w="2692" w:type="dxa"/>
            <w:shd w:val="clear" w:color="auto" w:fill="auto"/>
          </w:tcPr>
          <w:p w14:paraId="781708AC" w14:textId="551656AF" w:rsidR="007933B3" w:rsidRPr="001E283A" w:rsidRDefault="00FA751A">
            <w:pPr>
              <w:rPr>
                <w:rFonts w:ascii="Arial" w:hAnsi="Arial" w:cs="Arial"/>
                <w:i/>
                <w:iCs/>
                <w:sz w:val="22"/>
                <w:szCs w:val="22"/>
              </w:rPr>
            </w:pPr>
            <w:proofErr w:type="spellStart"/>
            <w:r w:rsidRPr="00FA751A">
              <w:rPr>
                <w:rFonts w:ascii="Arial" w:hAnsi="Arial" w:cs="Arial"/>
                <w:i/>
                <w:iCs/>
                <w:sz w:val="22"/>
                <w:szCs w:val="22"/>
              </w:rPr>
              <w:t>Ruegerigtaviriform</w:t>
            </w:r>
            <w:proofErr w:type="spellEnd"/>
            <w:r w:rsidRPr="00FA751A">
              <w:rPr>
                <w:rFonts w:ascii="Arial" w:hAnsi="Arial" w:cs="Arial"/>
                <w:i/>
                <w:iCs/>
                <w:sz w:val="22"/>
                <w:szCs w:val="22"/>
              </w:rPr>
              <w:t xml:space="preserve"> </w:t>
            </w:r>
            <w:proofErr w:type="spellStart"/>
            <w:r w:rsidRPr="00FA751A">
              <w:rPr>
                <w:rFonts w:ascii="Arial" w:hAnsi="Arial" w:cs="Arial"/>
                <w:i/>
                <w:iCs/>
                <w:sz w:val="22"/>
                <w:szCs w:val="22"/>
              </w:rPr>
              <w:t>cheni</w:t>
            </w:r>
            <w:proofErr w:type="spellEnd"/>
          </w:p>
        </w:tc>
        <w:tc>
          <w:tcPr>
            <w:tcW w:w="3403" w:type="dxa"/>
            <w:shd w:val="clear" w:color="auto" w:fill="auto"/>
          </w:tcPr>
          <w:p w14:paraId="26B4A22D" w14:textId="77777777" w:rsidR="007933B3" w:rsidRDefault="007933B3">
            <w:pPr>
              <w:rPr>
                <w:rFonts w:ascii="Arial" w:hAnsi="Arial" w:cs="Arial"/>
                <w:sz w:val="22"/>
                <w:szCs w:val="22"/>
              </w:rPr>
            </w:pPr>
            <w:r w:rsidRPr="00A16C2B">
              <w:rPr>
                <w:rFonts w:ascii="Arial" w:hAnsi="Arial" w:cs="Arial"/>
                <w:sz w:val="22"/>
                <w:szCs w:val="22"/>
              </w:rPr>
              <w:t>Feng Chen</w:t>
            </w:r>
          </w:p>
        </w:tc>
        <w:tc>
          <w:tcPr>
            <w:tcW w:w="2977" w:type="dxa"/>
            <w:shd w:val="clear" w:color="auto" w:fill="auto"/>
          </w:tcPr>
          <w:p w14:paraId="7ABE5D34" w14:textId="77777777" w:rsidR="007933B3" w:rsidRDefault="007933B3">
            <w:pPr>
              <w:rPr>
                <w:rFonts w:ascii="Arial" w:hAnsi="Arial" w:cs="Arial"/>
                <w:sz w:val="22"/>
                <w:szCs w:val="22"/>
              </w:rPr>
            </w:pPr>
            <w:r>
              <w:rPr>
                <w:rFonts w:ascii="Arial" w:hAnsi="Arial" w:cs="Arial"/>
                <w:sz w:val="22"/>
                <w:szCs w:val="22"/>
              </w:rPr>
              <w:t>Y</w:t>
            </w: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27F10431" w:rsidR="00A174CC" w:rsidRDefault="003626E6">
            <w:pPr>
              <w:rPr>
                <w:rFonts w:ascii="Arial" w:hAnsi="Arial" w:cs="Arial"/>
                <w:sz w:val="22"/>
                <w:szCs w:val="22"/>
              </w:rPr>
            </w:pPr>
            <w:r>
              <w:rPr>
                <w:rFonts w:ascii="Arial" w:hAnsi="Arial" w:cs="Arial"/>
                <w:sz w:val="22"/>
                <w:szCs w:val="22"/>
              </w:rPr>
              <w:t>May 2</w:t>
            </w:r>
            <w:r w:rsidR="00FA751A">
              <w:rPr>
                <w:rFonts w:ascii="Arial" w:hAnsi="Arial" w:cs="Arial"/>
                <w:sz w:val="22"/>
                <w:szCs w:val="22"/>
              </w:rPr>
              <w:t>7</w:t>
            </w:r>
            <w:r>
              <w:rPr>
                <w:rFonts w:ascii="Arial" w:hAnsi="Arial" w:cs="Arial"/>
                <w:sz w:val="22"/>
                <w:szCs w:val="22"/>
              </w:rPr>
              <w:t>, 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0C394654" w:rsidR="00A174CC" w:rsidRDefault="00A95490">
            <w:pPr>
              <w:rPr>
                <w:rFonts w:ascii="Arial" w:hAnsi="Arial" w:cs="Arial"/>
                <w:sz w:val="22"/>
                <w:szCs w:val="22"/>
              </w:rPr>
            </w:pPr>
            <w:r>
              <w:rPr>
                <w:rFonts w:ascii="Arial" w:hAnsi="Arial" w:cs="Arial"/>
                <w:sz w:val="22"/>
                <w:szCs w:val="22"/>
              </w:rPr>
              <w:t>November 3, 2022</w:t>
            </w: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5B4BC9C5" w14:textId="537F98D1" w:rsidR="00A95490" w:rsidRDefault="00A95490">
            <w:pPr>
              <w:rPr>
                <w:rFonts w:ascii="Arial" w:hAnsi="Arial" w:cs="Arial"/>
                <w:sz w:val="22"/>
                <w:szCs w:val="22"/>
              </w:rPr>
            </w:pPr>
            <w:r w:rsidRPr="00A95490">
              <w:rPr>
                <w:rFonts w:ascii="Arial" w:hAnsi="Arial" w:cs="Arial"/>
                <w:sz w:val="22"/>
                <w:szCs w:val="22"/>
              </w:rPr>
              <w:t>The EC voiced the following concerns:</w:t>
            </w:r>
          </w:p>
          <w:p w14:paraId="0360186F" w14:textId="3D9CAD75" w:rsidR="00A95490" w:rsidRDefault="00A95490" w:rsidP="00A95490">
            <w:pPr>
              <w:pStyle w:val="ListParagraph"/>
              <w:numPr>
                <w:ilvl w:val="0"/>
                <w:numId w:val="9"/>
              </w:numPr>
              <w:rPr>
                <w:rFonts w:ascii="Arial" w:hAnsi="Arial" w:cs="Arial"/>
                <w:sz w:val="22"/>
                <w:szCs w:val="22"/>
              </w:rPr>
            </w:pPr>
            <w:r>
              <w:rPr>
                <w:rFonts w:ascii="Arial" w:hAnsi="Arial" w:cs="Arial"/>
                <w:sz w:val="22"/>
                <w:szCs w:val="22"/>
              </w:rPr>
              <w:t xml:space="preserve">There may not be a </w:t>
            </w:r>
            <w:r w:rsidR="00220722" w:rsidRPr="00A95490">
              <w:rPr>
                <w:rFonts w:ascii="Arial" w:hAnsi="Arial" w:cs="Arial"/>
                <w:sz w:val="22"/>
                <w:szCs w:val="22"/>
              </w:rPr>
              <w:t xml:space="preserve">monophyletic distinction between </w:t>
            </w:r>
            <w:proofErr w:type="spellStart"/>
            <w:r>
              <w:rPr>
                <w:rFonts w:ascii="Arial" w:hAnsi="Arial" w:cs="Arial"/>
                <w:sz w:val="22"/>
                <w:szCs w:val="22"/>
              </w:rPr>
              <w:t>c</w:t>
            </w:r>
            <w:r w:rsidR="00220722" w:rsidRPr="00A95490">
              <w:rPr>
                <w:rFonts w:ascii="Arial" w:hAnsi="Arial" w:cs="Arial"/>
                <w:sz w:val="22"/>
                <w:szCs w:val="22"/>
              </w:rPr>
              <w:t>audoviricetes</w:t>
            </w:r>
            <w:proofErr w:type="spellEnd"/>
            <w:r w:rsidR="00220722" w:rsidRPr="00A95490">
              <w:rPr>
                <w:rFonts w:ascii="Arial" w:hAnsi="Arial" w:cs="Arial"/>
                <w:sz w:val="22"/>
                <w:szCs w:val="22"/>
              </w:rPr>
              <w:t xml:space="preserve"> and </w:t>
            </w:r>
            <w:r>
              <w:rPr>
                <w:rFonts w:ascii="Arial" w:hAnsi="Arial" w:cs="Arial"/>
                <w:sz w:val="22"/>
                <w:szCs w:val="22"/>
              </w:rPr>
              <w:t>GTAs</w:t>
            </w:r>
          </w:p>
          <w:p w14:paraId="3EB728D6" w14:textId="13A67C0D" w:rsidR="00A95490" w:rsidRDefault="00A95490" w:rsidP="00A95490">
            <w:pPr>
              <w:pStyle w:val="ListParagraph"/>
              <w:rPr>
                <w:rFonts w:ascii="Arial" w:hAnsi="Arial" w:cs="Arial"/>
                <w:sz w:val="22"/>
                <w:szCs w:val="22"/>
              </w:rPr>
            </w:pPr>
          </w:p>
          <w:p w14:paraId="74F1BE2F" w14:textId="290F13B3" w:rsidR="00A95490" w:rsidRDefault="00A95490" w:rsidP="00A95490">
            <w:pPr>
              <w:pStyle w:val="ListParagraph"/>
              <w:rPr>
                <w:rFonts w:ascii="Arial" w:hAnsi="Arial" w:cs="Arial"/>
                <w:sz w:val="22"/>
                <w:szCs w:val="22"/>
              </w:rPr>
            </w:pPr>
            <w:r>
              <w:rPr>
                <w:rFonts w:ascii="Arial" w:hAnsi="Arial" w:cs="Arial"/>
                <w:sz w:val="22"/>
                <w:szCs w:val="22"/>
              </w:rPr>
              <w:t xml:space="preserve">Our response: </w:t>
            </w:r>
            <w:r w:rsidR="00473208">
              <w:rPr>
                <w:rFonts w:ascii="Arial" w:hAnsi="Arial" w:cs="Arial"/>
                <w:sz w:val="22"/>
                <w:szCs w:val="22"/>
              </w:rPr>
              <w:t>W</w:t>
            </w:r>
            <w:r>
              <w:rPr>
                <w:rFonts w:ascii="Arial" w:hAnsi="Arial" w:cs="Arial"/>
                <w:sz w:val="22"/>
                <w:szCs w:val="22"/>
              </w:rPr>
              <w:t xml:space="preserve">e agree with that assessment – all discussed GTAs indeed appear to have evolved from </w:t>
            </w:r>
            <w:proofErr w:type="spellStart"/>
            <w:r>
              <w:rPr>
                <w:rFonts w:ascii="Arial" w:hAnsi="Arial" w:cs="Arial"/>
                <w:sz w:val="22"/>
                <w:szCs w:val="22"/>
              </w:rPr>
              <w:t>caudoviricetes</w:t>
            </w:r>
            <w:proofErr w:type="spellEnd"/>
            <w:r>
              <w:rPr>
                <w:rFonts w:ascii="Arial" w:hAnsi="Arial" w:cs="Arial"/>
                <w:sz w:val="22"/>
                <w:szCs w:val="22"/>
              </w:rPr>
              <w:t>, although a very long time ago likely from ancestors that are no longer extan</w:t>
            </w:r>
            <w:r w:rsidR="00DC2EA6">
              <w:rPr>
                <w:rFonts w:ascii="Arial" w:hAnsi="Arial" w:cs="Arial"/>
                <w:sz w:val="22"/>
                <w:szCs w:val="22"/>
              </w:rPr>
              <w:t>t</w:t>
            </w:r>
            <w:r>
              <w:rPr>
                <w:rFonts w:ascii="Arial" w:hAnsi="Arial" w:cs="Arial"/>
                <w:sz w:val="22"/>
                <w:szCs w:val="22"/>
              </w:rPr>
              <w:t xml:space="preserve">. However, based on current ICVCN definitions, GTAs are no longer viruses, but are now </w:t>
            </w:r>
            <w:proofErr w:type="spellStart"/>
            <w:r>
              <w:rPr>
                <w:rFonts w:ascii="Arial" w:hAnsi="Arial" w:cs="Arial"/>
                <w:sz w:val="22"/>
                <w:szCs w:val="22"/>
              </w:rPr>
              <w:t>viriforms</w:t>
            </w:r>
            <w:proofErr w:type="spellEnd"/>
            <w:r>
              <w:rPr>
                <w:rFonts w:ascii="Arial" w:hAnsi="Arial" w:cs="Arial"/>
                <w:sz w:val="22"/>
                <w:szCs w:val="22"/>
              </w:rPr>
              <w:t xml:space="preserve"> – hence we propose</w:t>
            </w:r>
            <w:r w:rsidR="00926F67">
              <w:rPr>
                <w:rFonts w:ascii="Arial" w:hAnsi="Arial" w:cs="Arial"/>
                <w:sz w:val="22"/>
                <w:szCs w:val="22"/>
              </w:rPr>
              <w:t>d</w:t>
            </w:r>
            <w:r>
              <w:rPr>
                <w:rFonts w:ascii="Arial" w:hAnsi="Arial" w:cs="Arial"/>
                <w:sz w:val="22"/>
                <w:szCs w:val="22"/>
              </w:rPr>
              <w:t xml:space="preserve"> classifying them as such. We now explicitly acknowledge </w:t>
            </w:r>
            <w:r w:rsidR="000C204A">
              <w:rPr>
                <w:rFonts w:ascii="Arial" w:hAnsi="Arial" w:cs="Arial"/>
                <w:sz w:val="22"/>
                <w:szCs w:val="22"/>
              </w:rPr>
              <w:t xml:space="preserve">this </w:t>
            </w:r>
            <w:r w:rsidR="00473208">
              <w:rPr>
                <w:rFonts w:ascii="Arial" w:hAnsi="Arial" w:cs="Arial"/>
                <w:sz w:val="22"/>
                <w:szCs w:val="22"/>
              </w:rPr>
              <w:t xml:space="preserve">issue </w:t>
            </w:r>
            <w:r w:rsidR="000C204A">
              <w:rPr>
                <w:rFonts w:ascii="Arial" w:hAnsi="Arial" w:cs="Arial"/>
                <w:sz w:val="22"/>
                <w:szCs w:val="22"/>
              </w:rPr>
              <w:t>in the revised proposal</w:t>
            </w:r>
            <w:r w:rsidR="00DC2EA6">
              <w:rPr>
                <w:rFonts w:ascii="Arial" w:hAnsi="Arial" w:cs="Arial"/>
                <w:sz w:val="22"/>
                <w:szCs w:val="22"/>
              </w:rPr>
              <w:t>:</w:t>
            </w:r>
          </w:p>
          <w:p w14:paraId="154630CE" w14:textId="40CB10FF" w:rsidR="000C204A" w:rsidRDefault="000C204A" w:rsidP="00A95490">
            <w:pPr>
              <w:pStyle w:val="ListParagraph"/>
              <w:rPr>
                <w:rFonts w:ascii="Arial" w:hAnsi="Arial" w:cs="Arial"/>
                <w:sz w:val="22"/>
                <w:szCs w:val="22"/>
              </w:rPr>
            </w:pPr>
          </w:p>
          <w:p w14:paraId="4957EF63" w14:textId="4B7093D7" w:rsidR="000C204A" w:rsidRPr="000C204A" w:rsidRDefault="000C204A" w:rsidP="000C204A">
            <w:pPr>
              <w:pStyle w:val="ListParagraph"/>
              <w:ind w:left="1440"/>
              <w:rPr>
                <w:rFonts w:ascii="Arial" w:hAnsi="Arial" w:cs="Arial"/>
                <w:sz w:val="22"/>
                <w:szCs w:val="22"/>
              </w:rPr>
            </w:pPr>
            <w:r w:rsidRPr="000C204A">
              <w:rPr>
                <w:rFonts w:ascii="Arial" w:hAnsi="Arial" w:cs="Arial"/>
                <w:sz w:val="22"/>
                <w:szCs w:val="22"/>
              </w:rPr>
              <w:t>“</w:t>
            </w:r>
            <w:r w:rsidRPr="000C204A">
              <w:rPr>
                <w:rFonts w:ascii="Arial" w:hAnsi="Arial" w:cs="Arial"/>
                <w:noProof/>
                <w:sz w:val="22"/>
                <w:szCs w:val="22"/>
              </w:rPr>
              <w:t xml:space="preserve">Based on the evolutionary history of TerL proteins, it is likely that the proposed three GTA families had distinct caudoviricete progenitors. Eventual deduction of the relatives of these progenitors may make it possible (or necessary) to include these GTA families in the virus class </w:t>
            </w:r>
            <w:r w:rsidRPr="000C204A">
              <w:rPr>
                <w:rFonts w:ascii="Arial" w:hAnsi="Arial" w:cs="Arial"/>
                <w:i/>
                <w:iCs/>
                <w:noProof/>
                <w:sz w:val="22"/>
                <w:szCs w:val="22"/>
              </w:rPr>
              <w:t>Caudoviricetes</w:t>
            </w:r>
            <w:r w:rsidRPr="000C204A">
              <w:rPr>
                <w:rFonts w:ascii="Arial" w:hAnsi="Arial" w:cs="Arial"/>
                <w:noProof/>
                <w:sz w:val="22"/>
                <w:szCs w:val="22"/>
              </w:rPr>
              <w:t xml:space="preserve">, thereby creating an overarching taxon for distinct MGEs (viruses and viriforms). Since the exaptation events, however, the three families have evolved as part of the host genomes </w:t>
            </w:r>
            <w:r w:rsidRPr="000C204A">
              <w:rPr>
                <w:rFonts w:ascii="Arial" w:hAnsi="Arial" w:cs="Arial"/>
                <w:noProof/>
                <w:sz w:val="22"/>
                <w:szCs w:val="22"/>
              </w:rPr>
              <w:fldChar w:fldCharType="begin">
                <w:fldData xml:space="preserve">PEVuZE5vdGU+PENpdGU+PEF1dGhvcj5Fc3Rlcm1hbjwvQXV0aG9yPjxZZWFyPjIwMjE8L1llYXI+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</w:fldData>
              </w:fldChar>
            </w:r>
            <w:r w:rsidR="00C1495F">
              <w:rPr>
                <w:rFonts w:ascii="Arial" w:hAnsi="Arial" w:cs="Arial"/>
                <w:noProof/>
                <w:sz w:val="22"/>
                <w:szCs w:val="22"/>
              </w:rPr>
              <w:instrText xml:space="preserve"> ADDIN EN.CITE </w:instrText>
            </w:r>
            <w:r w:rsidR="00C1495F">
              <w:rPr>
                <w:rFonts w:ascii="Arial" w:hAnsi="Arial" w:cs="Arial"/>
                <w:noProof/>
                <w:sz w:val="22"/>
                <w:szCs w:val="22"/>
              </w:rPr>
              <w:fldChar w:fldCharType="begin">
                <w:fldData xml:space="preserve">PEVuZE5vdGU+PENpdGU+PEF1dGhvcj5Fc3Rlcm1hbjwvQXV0aG9yPjxZZWFyPjIwMjE8L1llYXI+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</w:fldData>
              </w:fldChar>
            </w:r>
            <w:r w:rsidR="00C1495F">
              <w:rPr>
                <w:rFonts w:ascii="Arial" w:hAnsi="Arial" w:cs="Arial"/>
                <w:noProof/>
                <w:sz w:val="22"/>
                <w:szCs w:val="22"/>
              </w:rPr>
              <w:instrText xml:space="preserve"> ADDIN EN.CITE.DATA </w:instrText>
            </w:r>
            <w:r w:rsidR="00C1495F">
              <w:rPr>
                <w:rFonts w:ascii="Arial" w:hAnsi="Arial" w:cs="Arial"/>
                <w:noProof/>
                <w:sz w:val="22"/>
                <w:szCs w:val="22"/>
              </w:rPr>
            </w:r>
            <w:r w:rsidR="00C1495F">
              <w:rPr>
                <w:rFonts w:ascii="Arial" w:hAnsi="Arial" w:cs="Arial"/>
                <w:noProof/>
                <w:sz w:val="22"/>
                <w:szCs w:val="22"/>
              </w:rPr>
              <w:fldChar w:fldCharType="end"/>
            </w:r>
            <w:r w:rsidRPr="000C204A">
              <w:rPr>
                <w:rFonts w:ascii="Arial" w:hAnsi="Arial" w:cs="Arial"/>
                <w:noProof/>
                <w:sz w:val="22"/>
                <w:szCs w:val="22"/>
              </w:rPr>
            </w:r>
            <w:r w:rsidRPr="000C204A">
              <w:rPr>
                <w:rFonts w:ascii="Arial" w:hAnsi="Arial" w:cs="Arial"/>
                <w:noProof/>
                <w:sz w:val="22"/>
                <w:szCs w:val="22"/>
              </w:rPr>
              <w:fldChar w:fldCharType="separate"/>
            </w:r>
            <w:r w:rsidR="00C1495F">
              <w:rPr>
                <w:rFonts w:ascii="Arial" w:hAnsi="Arial" w:cs="Arial"/>
                <w:noProof/>
                <w:sz w:val="22"/>
                <w:szCs w:val="22"/>
              </w:rPr>
              <w:t>[</w:t>
            </w:r>
            <w:hyperlink w:anchor="_ENREF_9" w:tooltip="Esterman, 2021 #18" w:history="1">
              <w:r w:rsidR="00C1495F" w:rsidRPr="00C1495F">
                <w:rPr>
                  <w:rStyle w:val="Hyperlink"/>
                </w:rPr>
                <w:t>9</w:t>
              </w:r>
            </w:hyperlink>
            <w:r w:rsidR="00C1495F">
              <w:rPr>
                <w:rFonts w:ascii="Arial" w:hAnsi="Arial" w:cs="Arial"/>
                <w:noProof/>
                <w:sz w:val="22"/>
                <w:szCs w:val="22"/>
              </w:rPr>
              <w:t xml:space="preserve">, </w:t>
            </w:r>
            <w:hyperlink w:anchor="_ENREF_28" w:tooltip="Lang, 2002 #61" w:history="1">
              <w:r w:rsidR="00C1495F" w:rsidRPr="00C1495F">
                <w:rPr>
                  <w:rStyle w:val="Hyperlink"/>
                </w:rPr>
                <w:t>28</w:t>
              </w:r>
            </w:hyperlink>
            <w:r w:rsidR="00C1495F">
              <w:rPr>
                <w:rFonts w:ascii="Arial" w:hAnsi="Arial" w:cs="Arial"/>
                <w:noProof/>
                <w:sz w:val="22"/>
                <w:szCs w:val="22"/>
              </w:rPr>
              <w:t xml:space="preserve">, </w:t>
            </w:r>
            <w:hyperlink w:anchor="_ENREF_29" w:tooltip="Lang, 2007 #31" w:history="1">
              <w:r w:rsidR="00C1495F" w:rsidRPr="00C1495F">
                <w:rPr>
                  <w:rStyle w:val="Hyperlink"/>
                </w:rPr>
                <w:t>29</w:t>
              </w:r>
            </w:hyperlink>
            <w:r w:rsidR="00C1495F">
              <w:rPr>
                <w:rFonts w:ascii="Arial" w:hAnsi="Arial" w:cs="Arial"/>
                <w:noProof/>
                <w:sz w:val="22"/>
                <w:szCs w:val="22"/>
              </w:rPr>
              <w:t xml:space="preserve">, </w:t>
            </w:r>
            <w:hyperlink w:anchor="_ENREF_43" w:tooltip="Shakya, 2017 #15" w:history="1">
              <w:r w:rsidR="00C1495F" w:rsidRPr="00C1495F">
                <w:rPr>
                  <w:rStyle w:val="Hyperlink"/>
                </w:rPr>
                <w:t>43</w:t>
              </w:r>
            </w:hyperlink>
            <w:r w:rsidR="00C1495F">
              <w:rPr>
                <w:rFonts w:ascii="Arial" w:hAnsi="Arial" w:cs="Arial"/>
                <w:noProof/>
                <w:sz w:val="22"/>
                <w:szCs w:val="22"/>
              </w:rPr>
              <w:t>]</w:t>
            </w:r>
            <w:r w:rsidRPr="000C204A">
              <w:rPr>
                <w:rFonts w:ascii="Arial" w:hAnsi="Arial" w:cs="Arial"/>
                <w:noProof/>
                <w:sz w:val="22"/>
                <w:szCs w:val="22"/>
              </w:rPr>
              <w:fldChar w:fldCharType="end"/>
            </w:r>
            <w:r w:rsidRPr="000C204A">
              <w:rPr>
                <w:rFonts w:ascii="Arial" w:hAnsi="Arial" w:cs="Arial"/>
                <w:noProof/>
                <w:sz w:val="22"/>
                <w:szCs w:val="22"/>
              </w:rPr>
              <w:t xml:space="preserve">, in the case of the rhodogtaviriformids for hundreds of millions of years </w:t>
            </w:r>
            <w:r w:rsidRPr="000C204A">
              <w:rPr>
                <w:rFonts w:ascii="Arial" w:hAnsi="Arial" w:cs="Arial"/>
                <w:noProof/>
                <w:sz w:val="22"/>
                <w:szCs w:val="22"/>
              </w:rPr>
              <w:fldChar w:fldCharType="begin"/>
            </w:r>
            <w:r w:rsidR="00C1495F">
              <w:rPr>
                <w:rFonts w:ascii="Arial" w:hAnsi="Arial" w:cs="Arial"/>
                <w:noProof/>
                <w:sz w:val="22"/>
                <w:szCs w:val="22"/>
              </w:rPr>
              <w:instrText xml:space="preserve"> ADDIN EN.CITE &lt;EndNote&gt;&lt;Cite&gt;&lt;Author&gt;Shakya&lt;/Author&gt;&lt;Year&gt;2017&lt;/Year&gt;&lt;RecNum&gt;15&lt;/RecNum&gt;&lt;DisplayText&gt;[43]&lt;/DisplayText&gt;&lt;record&gt;&lt;rec-number&gt;15&lt;/rec-number&gt;&lt;foreign-keys&gt;&lt;key app="EN" db-id="e2xsas9wgvrvwied59ev5pahfdavev59vvwv" timestamp="1648681677"&gt;15&lt;/key&gt;&lt;/foreign-keys&gt;&lt;ref-type name="Journal Article"&gt;17&lt;/ref-type&gt;&lt;contributors&gt;&lt;authors&gt;&lt;author&gt;Shakya, M.&lt;/author&gt;&lt;author&gt;Soucy, S. M.&lt;/author&gt;&lt;author&gt;Zhaxybayeva, O.&lt;/author&gt;&lt;/authors&gt;&lt;/contributors&gt;&lt;auth-address&gt;Department of Biological Sciences, Dartmouth College, 78 College Street, Hanover, NH 03755, USA.&amp;#xD;Department of Computer Science, Dartmouth College, 6211 Sudikoff Lab, Hanover, NH 03755, USA.&lt;/auth-address&gt;&lt;titles&gt;&lt;title&gt;Insights into origin and evolution of α-proteobacterial gene transfer agents&lt;/title&gt;&lt;secondary-title&gt;Virus Evol&lt;/secondary-title&gt;&lt;/titles&gt;&lt;periodical&gt;&lt;full-title&gt;Virus Evol&lt;/full-title&gt;&lt;/periodical&gt;&lt;pages&gt;vex036&lt;/pages&gt;&lt;volume&gt;3&lt;/volume&gt;&lt;number&gt;2&lt;/number&gt;&lt;edition&gt;20171207&lt;/edition&gt;&lt;keywords&gt;&lt;keyword&gt;bacteriophage&lt;/keyword&gt;&lt;keyword&gt;bacterium-virus co-evolution&lt;/keyword&gt;&lt;keyword&gt;domestication&lt;/keyword&gt;&lt;keyword&gt;exaptation&lt;/keyword&gt;&lt;keyword&gt;horizontal gene transfer&lt;/keyword&gt;&lt;/keywords&gt;&lt;dates&gt;&lt;year&gt;2017&lt;/year&gt;&lt;pub-dates&gt;&lt;date&gt;Jul&lt;/date&gt;&lt;/pub-dates&gt;&lt;/dates&gt;&lt;isbn&gt;2057-1577 (Print)&amp;#xD;2057-1577&lt;/isbn&gt;&lt;accession-num&gt;29250433&lt;/accession-num&gt;&lt;urls&gt;&lt;/urls&gt;&lt;custom2&gt;PMC5721377&lt;/custom2&gt;&lt;electronic-resource-num&gt;10.1093/ve/vex036&lt;/electronic-resource-num&gt;&lt;remote-database-provider&gt;NLM&lt;/remote-database-provider&gt;&lt;language&gt;eng&lt;/language&gt;&lt;/record&gt;&lt;/Cite&gt;&lt;/EndNote&gt;</w:instrText>
            </w:r>
            <w:r w:rsidRPr="000C204A">
              <w:rPr>
                <w:rFonts w:ascii="Arial" w:hAnsi="Arial" w:cs="Arial"/>
                <w:noProof/>
                <w:sz w:val="22"/>
                <w:szCs w:val="22"/>
              </w:rPr>
              <w:fldChar w:fldCharType="separate"/>
            </w:r>
            <w:r w:rsidR="00C1495F">
              <w:rPr>
                <w:rFonts w:ascii="Arial" w:hAnsi="Arial" w:cs="Arial"/>
                <w:noProof/>
                <w:sz w:val="22"/>
                <w:szCs w:val="22"/>
              </w:rPr>
              <w:t>[</w:t>
            </w:r>
            <w:hyperlink w:anchor="_ENREF_43" w:tooltip="Shakya, 2017 #15" w:history="1">
              <w:r w:rsidR="00C1495F" w:rsidRPr="00C1495F">
                <w:rPr>
                  <w:rStyle w:val="Hyperlink"/>
                </w:rPr>
                <w:t>43</w:t>
              </w:r>
            </w:hyperlink>
            <w:r w:rsidR="00C1495F">
              <w:rPr>
                <w:rFonts w:ascii="Arial" w:hAnsi="Arial" w:cs="Arial"/>
                <w:noProof/>
                <w:sz w:val="22"/>
                <w:szCs w:val="22"/>
              </w:rPr>
              <w:t>]</w:t>
            </w:r>
            <w:r w:rsidRPr="000C204A">
              <w:rPr>
                <w:rFonts w:ascii="Arial" w:hAnsi="Arial" w:cs="Arial"/>
                <w:noProof/>
                <w:sz w:val="22"/>
                <w:szCs w:val="22"/>
              </w:rPr>
              <w:fldChar w:fldCharType="end"/>
            </w:r>
            <w:r w:rsidRPr="000C204A">
              <w:rPr>
                <w:rFonts w:ascii="Arial" w:hAnsi="Arial" w:cs="Arial"/>
                <w:noProof/>
                <w:sz w:val="22"/>
                <w:szCs w:val="22"/>
              </w:rPr>
              <w:t xml:space="preserve">. As a result, GTAs effectively became a component of cellular genomes, integrated into cellular regulatory circuits that also control processes such as motility, quorum sensing, extracellular polysaccharide synthesis, and biofilm formation </w:t>
            </w:r>
            <w:r w:rsidRPr="000C204A">
              <w:rPr>
                <w:rFonts w:ascii="Arial" w:hAnsi="Arial" w:cs="Arial"/>
                <w:noProof/>
                <w:sz w:val="22"/>
                <w:szCs w:val="22"/>
              </w:rPr>
              <w:fldChar w:fldCharType="begin">
                <w:fldData xml:space="preserve">PEVuZE5vdGU+PENpdGU+PEF1dGhvcj5MYW5nPC9BdXRob3I+PFllYXI+MjAxNzwvWWVhcj48UmVj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</w:fldData>
              </w:fldChar>
            </w:r>
            <w:r w:rsidR="00C1495F">
              <w:rPr>
                <w:rFonts w:ascii="Arial" w:hAnsi="Arial" w:cs="Arial"/>
                <w:noProof/>
                <w:sz w:val="22"/>
                <w:szCs w:val="22"/>
              </w:rPr>
              <w:instrText xml:space="preserve"> ADDIN EN.CITE </w:instrText>
            </w:r>
            <w:r w:rsidR="00C1495F">
              <w:rPr>
                <w:rFonts w:ascii="Arial" w:hAnsi="Arial" w:cs="Arial"/>
                <w:noProof/>
                <w:sz w:val="22"/>
                <w:szCs w:val="22"/>
              </w:rPr>
              <w:fldChar w:fldCharType="begin">
                <w:fldData xml:space="preserve">PEVuZE5vdGU+PENpdGU+PEF1dGhvcj5MYW5nPC9BdXRob3I+PFllYXI+MjAxNzwvWWVhcj48UmVj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</w:fldData>
              </w:fldChar>
            </w:r>
            <w:r w:rsidR="00C1495F">
              <w:rPr>
                <w:rFonts w:ascii="Arial" w:hAnsi="Arial" w:cs="Arial"/>
                <w:noProof/>
                <w:sz w:val="22"/>
                <w:szCs w:val="22"/>
              </w:rPr>
              <w:instrText xml:space="preserve"> ADDIN EN.CITE.DATA </w:instrText>
            </w:r>
            <w:r w:rsidR="00C1495F">
              <w:rPr>
                <w:rFonts w:ascii="Arial" w:hAnsi="Arial" w:cs="Arial"/>
                <w:noProof/>
                <w:sz w:val="22"/>
                <w:szCs w:val="22"/>
              </w:rPr>
            </w:r>
            <w:r w:rsidR="00C1495F">
              <w:rPr>
                <w:rFonts w:ascii="Arial" w:hAnsi="Arial" w:cs="Arial"/>
                <w:noProof/>
                <w:sz w:val="22"/>
                <w:szCs w:val="22"/>
              </w:rPr>
              <w:fldChar w:fldCharType="end"/>
            </w:r>
            <w:r w:rsidRPr="000C204A">
              <w:rPr>
                <w:rFonts w:ascii="Arial" w:hAnsi="Arial" w:cs="Arial"/>
                <w:noProof/>
                <w:sz w:val="22"/>
                <w:szCs w:val="22"/>
              </w:rPr>
            </w:r>
            <w:r w:rsidRPr="000C204A">
              <w:rPr>
                <w:rFonts w:ascii="Arial" w:hAnsi="Arial" w:cs="Arial"/>
                <w:noProof/>
                <w:sz w:val="22"/>
                <w:szCs w:val="22"/>
              </w:rPr>
              <w:fldChar w:fldCharType="separate"/>
            </w:r>
            <w:r w:rsidR="00C1495F">
              <w:rPr>
                <w:rFonts w:ascii="Arial" w:hAnsi="Arial" w:cs="Arial"/>
                <w:noProof/>
                <w:sz w:val="22"/>
                <w:szCs w:val="22"/>
              </w:rPr>
              <w:t>[</w:t>
            </w:r>
            <w:hyperlink w:anchor="_ENREF_31" w:tooltip="Lang, 2017 #16" w:history="1">
              <w:r w:rsidR="00C1495F" w:rsidRPr="00C1495F">
                <w:rPr>
                  <w:rStyle w:val="Hyperlink"/>
                </w:rPr>
                <w:t>31</w:t>
              </w:r>
            </w:hyperlink>
            <w:r w:rsidR="00C1495F">
              <w:rPr>
                <w:rFonts w:ascii="Arial" w:hAnsi="Arial" w:cs="Arial"/>
                <w:noProof/>
                <w:sz w:val="22"/>
                <w:szCs w:val="22"/>
              </w:rPr>
              <w:t xml:space="preserve">, </w:t>
            </w:r>
            <w:hyperlink w:anchor="_ENREF_40" w:tooltip="Pallegar, 2020 #69" w:history="1">
              <w:r w:rsidR="00C1495F" w:rsidRPr="00C1495F">
                <w:rPr>
                  <w:rStyle w:val="Hyperlink"/>
                </w:rPr>
                <w:t>40</w:t>
              </w:r>
            </w:hyperlink>
            <w:r w:rsidR="00C1495F">
              <w:rPr>
                <w:rFonts w:ascii="Arial" w:hAnsi="Arial" w:cs="Arial"/>
                <w:noProof/>
                <w:sz w:val="22"/>
                <w:szCs w:val="22"/>
              </w:rPr>
              <w:t xml:space="preserve">, </w:t>
            </w:r>
            <w:hyperlink w:anchor="_ENREF_44" w:tooltip="Shimizu, 2022 #54" w:history="1">
              <w:r w:rsidR="00C1495F" w:rsidRPr="00C1495F">
                <w:rPr>
                  <w:rStyle w:val="Hyperlink"/>
                </w:rPr>
                <w:t>44</w:t>
              </w:r>
            </w:hyperlink>
            <w:r w:rsidR="00C1495F">
              <w:rPr>
                <w:rFonts w:ascii="Arial" w:hAnsi="Arial" w:cs="Arial"/>
                <w:noProof/>
                <w:sz w:val="22"/>
                <w:szCs w:val="22"/>
              </w:rPr>
              <w:t>]</w:t>
            </w:r>
            <w:r w:rsidRPr="000C204A">
              <w:rPr>
                <w:rFonts w:ascii="Arial" w:hAnsi="Arial" w:cs="Arial"/>
                <w:noProof/>
                <w:sz w:val="22"/>
                <w:szCs w:val="22"/>
              </w:rPr>
              <w:fldChar w:fldCharType="end"/>
            </w:r>
            <w:r w:rsidRPr="000C204A">
              <w:rPr>
                <w:rFonts w:ascii="Arial" w:hAnsi="Arial" w:cs="Arial"/>
                <w:noProof/>
                <w:sz w:val="22"/>
                <w:szCs w:val="22"/>
              </w:rPr>
              <w:t xml:space="preserve">. There is also mounting evidence that GTA genes experience selective pressures to be maintained in their host genomes </w:t>
            </w:r>
            <w:r w:rsidRPr="000C204A">
              <w:rPr>
                <w:rFonts w:ascii="Arial" w:hAnsi="Arial" w:cs="Arial"/>
                <w:noProof/>
                <w:sz w:val="22"/>
                <w:szCs w:val="22"/>
              </w:rPr>
              <w:fldChar w:fldCharType="begin">
                <w:fldData xml:space="preserve">PEVuZE5vdGU+PENpdGU+PEF1dGhvcj5Lb2dheTwvQXV0aG9yPjxZZWFyPjIwMjA8L1llYXI+PFJl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</w:fldData>
              </w:fldChar>
            </w:r>
            <w:r w:rsidR="00C1495F">
              <w:rPr>
                <w:rFonts w:ascii="Arial" w:hAnsi="Arial" w:cs="Arial"/>
                <w:noProof/>
                <w:sz w:val="22"/>
                <w:szCs w:val="22"/>
              </w:rPr>
              <w:instrText xml:space="preserve"> ADDIN EN.CITE </w:instrText>
            </w:r>
            <w:r w:rsidR="00C1495F">
              <w:rPr>
                <w:rFonts w:ascii="Arial" w:hAnsi="Arial" w:cs="Arial"/>
                <w:noProof/>
                <w:sz w:val="22"/>
                <w:szCs w:val="22"/>
              </w:rPr>
              <w:fldChar w:fldCharType="begin">
                <w:fldData xml:space="preserve">PEVuZE5vdGU+PENpdGU+PEF1dGhvcj5Lb2dheTwvQXV0aG9yPjxZZWFyPjIwMjA8L1llYXI+PFJl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</w:fldData>
              </w:fldChar>
            </w:r>
            <w:r w:rsidR="00C1495F">
              <w:rPr>
                <w:rFonts w:ascii="Arial" w:hAnsi="Arial" w:cs="Arial"/>
                <w:noProof/>
                <w:sz w:val="22"/>
                <w:szCs w:val="22"/>
              </w:rPr>
              <w:instrText xml:space="preserve"> ADDIN EN.CITE.DATA </w:instrText>
            </w:r>
            <w:r w:rsidR="00C1495F">
              <w:rPr>
                <w:rFonts w:ascii="Arial" w:hAnsi="Arial" w:cs="Arial"/>
                <w:noProof/>
                <w:sz w:val="22"/>
                <w:szCs w:val="22"/>
              </w:rPr>
            </w:r>
            <w:r w:rsidR="00C1495F">
              <w:rPr>
                <w:rFonts w:ascii="Arial" w:hAnsi="Arial" w:cs="Arial"/>
                <w:noProof/>
                <w:sz w:val="22"/>
                <w:szCs w:val="22"/>
              </w:rPr>
              <w:fldChar w:fldCharType="end"/>
            </w:r>
            <w:r w:rsidRPr="000C204A">
              <w:rPr>
                <w:rFonts w:ascii="Arial" w:hAnsi="Arial" w:cs="Arial"/>
                <w:noProof/>
                <w:sz w:val="22"/>
                <w:szCs w:val="22"/>
              </w:rPr>
            </w:r>
            <w:r w:rsidRPr="000C204A">
              <w:rPr>
                <w:rFonts w:ascii="Arial" w:hAnsi="Arial" w:cs="Arial"/>
                <w:noProof/>
                <w:sz w:val="22"/>
                <w:szCs w:val="22"/>
              </w:rPr>
              <w:fldChar w:fldCharType="separate"/>
            </w:r>
            <w:r w:rsidR="00C1495F">
              <w:rPr>
                <w:rFonts w:ascii="Arial" w:hAnsi="Arial" w:cs="Arial"/>
                <w:noProof/>
                <w:sz w:val="22"/>
                <w:szCs w:val="22"/>
              </w:rPr>
              <w:t>[</w:t>
            </w:r>
            <w:hyperlink w:anchor="_ENREF_23" w:tooltip="Kogay, 2020 #30" w:history="1">
              <w:r w:rsidR="00C1495F" w:rsidRPr="00C1495F">
                <w:rPr>
                  <w:rStyle w:val="Hyperlink"/>
                </w:rPr>
                <w:t>23</w:t>
              </w:r>
            </w:hyperlink>
            <w:r w:rsidR="00C1495F">
              <w:rPr>
                <w:rFonts w:ascii="Arial" w:hAnsi="Arial" w:cs="Arial"/>
                <w:noProof/>
                <w:sz w:val="22"/>
                <w:szCs w:val="22"/>
              </w:rPr>
              <w:t xml:space="preserve">, </w:t>
            </w:r>
            <w:hyperlink w:anchor="_ENREF_30" w:tooltip="Lang, 2012 #14" w:history="1">
              <w:r w:rsidR="00C1495F" w:rsidRPr="00C1495F">
                <w:rPr>
                  <w:rStyle w:val="Hyperlink"/>
                </w:rPr>
                <w:t>30</w:t>
              </w:r>
            </w:hyperlink>
            <w:r w:rsidR="00C1495F">
              <w:rPr>
                <w:rFonts w:ascii="Arial" w:hAnsi="Arial" w:cs="Arial"/>
                <w:noProof/>
                <w:sz w:val="22"/>
                <w:szCs w:val="22"/>
              </w:rPr>
              <w:t>]</w:t>
            </w:r>
            <w:r w:rsidRPr="000C204A">
              <w:rPr>
                <w:rFonts w:ascii="Arial" w:hAnsi="Arial" w:cs="Arial"/>
                <w:noProof/>
                <w:sz w:val="22"/>
                <w:szCs w:val="22"/>
              </w:rPr>
              <w:fldChar w:fldCharType="end"/>
            </w:r>
            <w:r w:rsidRPr="000C204A">
              <w:rPr>
                <w:rFonts w:ascii="Arial" w:hAnsi="Arial" w:cs="Arial"/>
                <w:noProof/>
                <w:sz w:val="22"/>
                <w:szCs w:val="22"/>
              </w:rPr>
              <w:t>.</w:t>
            </w:r>
            <w:r w:rsidRPr="000C204A">
              <w:rPr>
                <w:rFonts w:ascii="Arial" w:hAnsi="Arial" w:cs="Arial"/>
                <w:sz w:val="22"/>
                <w:szCs w:val="22"/>
              </w:rPr>
              <w:t>”</w:t>
            </w:r>
          </w:p>
          <w:p w14:paraId="321A8355" w14:textId="410484B5" w:rsidR="00A95490" w:rsidRDefault="00A95490" w:rsidP="00A95490">
            <w:pPr>
              <w:rPr>
                <w:rFonts w:ascii="Arial" w:hAnsi="Arial" w:cs="Arial"/>
                <w:sz w:val="22"/>
                <w:szCs w:val="22"/>
              </w:rPr>
            </w:pPr>
          </w:p>
          <w:p w14:paraId="6563F1A3" w14:textId="77777777" w:rsidR="00652336" w:rsidRDefault="00652336" w:rsidP="00A95490">
            <w:pPr>
              <w:rPr>
                <w:rFonts w:ascii="Arial" w:hAnsi="Arial" w:cs="Arial"/>
                <w:sz w:val="22"/>
                <w:szCs w:val="22"/>
              </w:rPr>
            </w:pPr>
          </w:p>
          <w:p w14:paraId="47A0BF1F" w14:textId="339B83FE" w:rsidR="00A95490" w:rsidRDefault="000C204A" w:rsidP="000C204A">
            <w:pPr>
              <w:pStyle w:val="ListParagraph"/>
              <w:numPr>
                <w:ilvl w:val="0"/>
                <w:numId w:val="9"/>
              </w:numPr>
              <w:rPr>
                <w:rFonts w:ascii="Arial" w:hAnsi="Arial" w:cs="Arial"/>
                <w:sz w:val="22"/>
                <w:szCs w:val="22"/>
              </w:rPr>
            </w:pPr>
            <w:r>
              <w:rPr>
                <w:rFonts w:ascii="Arial" w:hAnsi="Arial" w:cs="Arial"/>
                <w:sz w:val="22"/>
                <w:szCs w:val="22"/>
              </w:rPr>
              <w:t>Accession numbers should be provided for the GTAs that are proposed to be classified.</w:t>
            </w:r>
          </w:p>
          <w:p w14:paraId="70238921" w14:textId="1E50995F" w:rsidR="000C204A" w:rsidRDefault="000C204A" w:rsidP="000C204A">
            <w:pPr>
              <w:pStyle w:val="ListParagraph"/>
              <w:rPr>
                <w:rFonts w:ascii="Arial" w:hAnsi="Arial" w:cs="Arial"/>
                <w:sz w:val="22"/>
                <w:szCs w:val="22"/>
              </w:rPr>
            </w:pPr>
          </w:p>
          <w:p w14:paraId="15189806" w14:textId="5F4CF866" w:rsidR="000C204A" w:rsidRPr="000C204A" w:rsidRDefault="000C204A" w:rsidP="000C204A">
            <w:pPr>
              <w:pStyle w:val="ListParagraph"/>
              <w:rPr>
                <w:rFonts w:ascii="Arial" w:hAnsi="Arial" w:cs="Arial"/>
                <w:sz w:val="22"/>
                <w:szCs w:val="22"/>
              </w:rPr>
            </w:pPr>
            <w:r>
              <w:rPr>
                <w:rFonts w:ascii="Arial" w:hAnsi="Arial" w:cs="Arial"/>
                <w:sz w:val="22"/>
                <w:szCs w:val="22"/>
              </w:rPr>
              <w:t xml:space="preserve">Our response: </w:t>
            </w:r>
            <w:r w:rsidR="00473208">
              <w:rPr>
                <w:rFonts w:ascii="Arial" w:hAnsi="Arial" w:cs="Arial"/>
                <w:sz w:val="22"/>
                <w:szCs w:val="22"/>
              </w:rPr>
              <w:t xml:space="preserve">We apologize for the oversight. </w:t>
            </w:r>
            <w:r>
              <w:rPr>
                <w:rFonts w:ascii="Arial" w:hAnsi="Arial" w:cs="Arial"/>
                <w:sz w:val="22"/>
                <w:szCs w:val="22"/>
              </w:rPr>
              <w:t xml:space="preserve">Accession numbers are </w:t>
            </w:r>
            <w:r w:rsidR="00473208">
              <w:rPr>
                <w:rFonts w:ascii="Arial" w:hAnsi="Arial" w:cs="Arial"/>
                <w:sz w:val="22"/>
                <w:szCs w:val="22"/>
              </w:rPr>
              <w:t xml:space="preserve">now </w:t>
            </w:r>
            <w:r>
              <w:rPr>
                <w:rFonts w:ascii="Arial" w:hAnsi="Arial" w:cs="Arial"/>
                <w:sz w:val="22"/>
                <w:szCs w:val="22"/>
              </w:rPr>
              <w:t xml:space="preserve">included in this revision via </w:t>
            </w:r>
            <w:r w:rsidR="00551B2E">
              <w:rPr>
                <w:rFonts w:ascii="Arial" w:hAnsi="Arial" w:cs="Arial"/>
                <w:sz w:val="22"/>
                <w:szCs w:val="22"/>
              </w:rPr>
              <w:t>new S</w:t>
            </w:r>
            <w:r>
              <w:rPr>
                <w:rFonts w:ascii="Arial" w:hAnsi="Arial" w:cs="Arial"/>
                <w:sz w:val="22"/>
                <w:szCs w:val="22"/>
              </w:rPr>
              <w:t>upplementa</w:t>
            </w:r>
            <w:r w:rsidR="00551B2E">
              <w:rPr>
                <w:rFonts w:ascii="Arial" w:hAnsi="Arial" w:cs="Arial"/>
                <w:sz w:val="22"/>
                <w:szCs w:val="22"/>
              </w:rPr>
              <w:t>ry</w:t>
            </w:r>
            <w:r>
              <w:rPr>
                <w:rFonts w:ascii="Arial" w:hAnsi="Arial" w:cs="Arial"/>
                <w:sz w:val="22"/>
                <w:szCs w:val="22"/>
              </w:rPr>
              <w:t xml:space="preserve"> </w:t>
            </w:r>
            <w:r w:rsidR="00551B2E">
              <w:rPr>
                <w:rFonts w:ascii="Arial" w:hAnsi="Arial" w:cs="Arial"/>
                <w:sz w:val="22"/>
                <w:szCs w:val="22"/>
              </w:rPr>
              <w:t xml:space="preserve">Tables S1–S6 (separate file) </w:t>
            </w:r>
            <w:r>
              <w:rPr>
                <w:rFonts w:ascii="Arial" w:hAnsi="Arial" w:cs="Arial"/>
                <w:sz w:val="22"/>
                <w:szCs w:val="22"/>
              </w:rPr>
              <w:t xml:space="preserve">also detailing GTA </w:t>
            </w:r>
            <w:r w:rsidRPr="000C204A">
              <w:rPr>
                <w:rFonts w:ascii="Arial" w:hAnsi="Arial" w:cs="Arial"/>
                <w:sz w:val="22"/>
                <w:szCs w:val="22"/>
              </w:rPr>
              <w:t>genes,</w:t>
            </w:r>
            <w:r>
              <w:rPr>
                <w:rFonts w:ascii="Arial" w:hAnsi="Arial" w:cs="Arial"/>
                <w:sz w:val="22"/>
                <w:szCs w:val="22"/>
              </w:rPr>
              <w:t xml:space="preserve"> </w:t>
            </w:r>
            <w:r w:rsidRPr="000C204A">
              <w:rPr>
                <w:rFonts w:ascii="Arial" w:hAnsi="Arial" w:cs="Arial"/>
                <w:sz w:val="22"/>
                <w:szCs w:val="22"/>
              </w:rPr>
              <w:t xml:space="preserve">their locus tags, and their functional annotations in the host </w:t>
            </w:r>
            <w:r>
              <w:rPr>
                <w:rFonts w:ascii="Arial" w:hAnsi="Arial" w:cs="Arial"/>
                <w:sz w:val="22"/>
                <w:szCs w:val="22"/>
              </w:rPr>
              <w:t xml:space="preserve">bacterium </w:t>
            </w:r>
            <w:r w:rsidRPr="000C204A">
              <w:rPr>
                <w:rFonts w:ascii="Arial" w:hAnsi="Arial" w:cs="Arial"/>
                <w:sz w:val="22"/>
                <w:szCs w:val="22"/>
              </w:rPr>
              <w:t>genome</w:t>
            </w:r>
            <w:r w:rsidR="00473208">
              <w:rPr>
                <w:rFonts w:ascii="Arial" w:hAnsi="Arial" w:cs="Arial"/>
                <w:sz w:val="22"/>
                <w:szCs w:val="22"/>
              </w:rPr>
              <w:t>s</w:t>
            </w:r>
            <w:r>
              <w:rPr>
                <w:rFonts w:ascii="Arial" w:hAnsi="Arial" w:cs="Arial"/>
                <w:sz w:val="22"/>
                <w:szCs w:val="22"/>
              </w:rPr>
              <w:t>.</w:t>
            </w:r>
            <w:r w:rsidR="00926F67">
              <w:rPr>
                <w:rFonts w:ascii="Arial" w:hAnsi="Arial" w:cs="Arial"/>
                <w:sz w:val="22"/>
                <w:szCs w:val="22"/>
              </w:rPr>
              <w:t xml:space="preserve"> The Excel module </w:t>
            </w:r>
            <w:r w:rsidR="00DC2EA6">
              <w:rPr>
                <w:rFonts w:ascii="Arial" w:hAnsi="Arial" w:cs="Arial"/>
                <w:sz w:val="22"/>
                <w:szCs w:val="22"/>
              </w:rPr>
              <w:t>has been</w:t>
            </w:r>
            <w:r w:rsidR="00926F67">
              <w:rPr>
                <w:rFonts w:ascii="Arial" w:hAnsi="Arial" w:cs="Arial"/>
                <w:sz w:val="22"/>
                <w:szCs w:val="22"/>
              </w:rPr>
              <w:t xml:space="preserve"> update</w:t>
            </w:r>
            <w:r w:rsidR="00DC2EA6">
              <w:rPr>
                <w:rFonts w:ascii="Arial" w:hAnsi="Arial" w:cs="Arial"/>
                <w:sz w:val="22"/>
                <w:szCs w:val="22"/>
              </w:rPr>
              <w:t>d</w:t>
            </w:r>
            <w:r w:rsidR="00926F67">
              <w:rPr>
                <w:rFonts w:ascii="Arial" w:hAnsi="Arial" w:cs="Arial"/>
                <w:sz w:val="22"/>
                <w:szCs w:val="22"/>
              </w:rPr>
              <w:t xml:space="preserve"> accordingly.</w:t>
            </w:r>
          </w:p>
          <w:p w14:paraId="22C980C3" w14:textId="29D7EED9" w:rsidR="00A95490" w:rsidRDefault="00A95490" w:rsidP="00A95490">
            <w:pPr>
              <w:rPr>
                <w:rFonts w:ascii="Arial" w:hAnsi="Arial" w:cs="Arial"/>
                <w:sz w:val="22"/>
                <w:szCs w:val="22"/>
              </w:rPr>
            </w:pPr>
          </w:p>
          <w:p w14:paraId="5BF2BD38" w14:textId="77777777" w:rsidR="00652336" w:rsidRPr="00A95490" w:rsidRDefault="00652336" w:rsidP="00A95490">
            <w:pPr>
              <w:rPr>
                <w:rFonts w:ascii="Arial" w:hAnsi="Arial" w:cs="Arial"/>
                <w:sz w:val="22"/>
                <w:szCs w:val="22"/>
              </w:rPr>
            </w:pPr>
          </w:p>
          <w:p w14:paraId="6B44ACFE" w14:textId="18CA4EC6" w:rsidR="000C204A" w:rsidRDefault="000C204A" w:rsidP="00A95490">
            <w:pPr>
              <w:pStyle w:val="ListParagraph"/>
              <w:numPr>
                <w:ilvl w:val="0"/>
                <w:numId w:val="9"/>
              </w:numPr>
              <w:rPr>
                <w:rFonts w:ascii="Arial" w:hAnsi="Arial" w:cs="Arial"/>
                <w:sz w:val="22"/>
                <w:szCs w:val="22"/>
              </w:rPr>
            </w:pPr>
            <w:r>
              <w:rPr>
                <w:rFonts w:ascii="Arial" w:hAnsi="Arial" w:cs="Arial"/>
                <w:sz w:val="22"/>
                <w:szCs w:val="22"/>
              </w:rPr>
              <w:t xml:space="preserve">Since GTA genomes are, by definition, </w:t>
            </w:r>
            <w:r w:rsidR="00220722" w:rsidRPr="00A95490">
              <w:rPr>
                <w:rFonts w:ascii="Arial" w:hAnsi="Arial" w:cs="Arial"/>
                <w:sz w:val="22"/>
                <w:szCs w:val="22"/>
              </w:rPr>
              <w:t>partial</w:t>
            </w:r>
            <w:r>
              <w:rPr>
                <w:rFonts w:ascii="Arial" w:hAnsi="Arial" w:cs="Arial"/>
                <w:sz w:val="22"/>
                <w:szCs w:val="22"/>
              </w:rPr>
              <w:t xml:space="preserve"> rather than complete (or since it is difficult to impossible to define what “complete” means)</w:t>
            </w:r>
            <w:r w:rsidR="00220722" w:rsidRPr="00A95490">
              <w:rPr>
                <w:rFonts w:ascii="Arial" w:hAnsi="Arial" w:cs="Arial"/>
                <w:sz w:val="22"/>
                <w:szCs w:val="22"/>
              </w:rPr>
              <w:t xml:space="preserve">, </w:t>
            </w:r>
            <w:r w:rsidR="00473208">
              <w:rPr>
                <w:rFonts w:ascii="Arial" w:hAnsi="Arial" w:cs="Arial"/>
                <w:sz w:val="22"/>
                <w:szCs w:val="22"/>
              </w:rPr>
              <w:t xml:space="preserve">minimal criteria for GTA classification ought to </w:t>
            </w:r>
            <w:r w:rsidR="00DC2EA6">
              <w:rPr>
                <w:rFonts w:ascii="Arial" w:hAnsi="Arial" w:cs="Arial"/>
                <w:sz w:val="22"/>
                <w:szCs w:val="22"/>
              </w:rPr>
              <w:t xml:space="preserve">be </w:t>
            </w:r>
            <w:r w:rsidR="00473208">
              <w:rPr>
                <w:rFonts w:ascii="Arial" w:hAnsi="Arial" w:cs="Arial"/>
                <w:sz w:val="22"/>
                <w:szCs w:val="22"/>
              </w:rPr>
              <w:t>outlined.</w:t>
            </w:r>
          </w:p>
          <w:p w14:paraId="551D020C" w14:textId="77777777" w:rsidR="00652336" w:rsidRDefault="00652336" w:rsidP="00652336">
            <w:pPr>
              <w:pStyle w:val="ListParagraph"/>
              <w:rPr>
                <w:rFonts w:ascii="Arial" w:hAnsi="Arial" w:cs="Arial"/>
                <w:sz w:val="22"/>
                <w:szCs w:val="22"/>
              </w:rPr>
            </w:pPr>
          </w:p>
          <w:p w14:paraId="2901F274" w14:textId="1EFF06D2" w:rsidR="00652336" w:rsidRDefault="00652336" w:rsidP="00652336">
            <w:pPr>
              <w:pStyle w:val="ListParagraph"/>
              <w:rPr>
                <w:rFonts w:ascii="Arial" w:hAnsi="Arial" w:cs="Arial"/>
                <w:sz w:val="22"/>
                <w:szCs w:val="22"/>
              </w:rPr>
            </w:pPr>
            <w:r>
              <w:rPr>
                <w:rFonts w:ascii="Arial" w:hAnsi="Arial" w:cs="Arial"/>
                <w:sz w:val="22"/>
                <w:szCs w:val="22"/>
              </w:rPr>
              <w:t xml:space="preserve">Our response: </w:t>
            </w:r>
            <w:r w:rsidR="00473208">
              <w:rPr>
                <w:rFonts w:ascii="Arial" w:hAnsi="Arial" w:cs="Arial"/>
                <w:sz w:val="22"/>
                <w:szCs w:val="22"/>
              </w:rPr>
              <w:t>We agree that the unclear boundaries of GTA genomes are a complication for GTA taxonomy compared to viruses. We added the following paragraph:</w:t>
            </w:r>
          </w:p>
          <w:p w14:paraId="16B8895F" w14:textId="407AB2F7" w:rsidR="00473208" w:rsidRDefault="00473208" w:rsidP="00652336">
            <w:pPr>
              <w:pStyle w:val="ListParagraph"/>
              <w:rPr>
                <w:rFonts w:ascii="Arial" w:hAnsi="Arial" w:cs="Arial"/>
                <w:sz w:val="22"/>
                <w:szCs w:val="22"/>
              </w:rPr>
            </w:pPr>
          </w:p>
          <w:p w14:paraId="3E308313" w14:textId="6B18CF79" w:rsidR="00473208" w:rsidRDefault="00473208" w:rsidP="00473208">
            <w:pPr>
              <w:pStyle w:val="ListParagraph"/>
              <w:ind w:left="1440"/>
              <w:rPr>
                <w:rFonts w:ascii="Arial" w:hAnsi="Arial" w:cs="Arial"/>
                <w:sz w:val="22"/>
                <w:szCs w:val="22"/>
              </w:rPr>
            </w:pPr>
            <w:r>
              <w:rPr>
                <w:rFonts w:ascii="Arial" w:hAnsi="Arial" w:cs="Arial"/>
                <w:sz w:val="22"/>
                <w:szCs w:val="22"/>
              </w:rPr>
              <w:lastRenderedPageBreak/>
              <w:t>“</w:t>
            </w:r>
            <w:r w:rsidRPr="00473208">
              <w:rPr>
                <w:rFonts w:ascii="Arial" w:hAnsi="Arial" w:cs="Arial"/>
                <w:sz w:val="22"/>
                <w:szCs w:val="22"/>
              </w:rPr>
              <w:t xml:space="preserve">Here we outline initial steps to establish such a formal taxonomic scheme for </w:t>
            </w:r>
            <w:r>
              <w:rPr>
                <w:rFonts w:ascii="Arial" w:hAnsi="Arial" w:cs="Arial"/>
                <w:sz w:val="22"/>
                <w:szCs w:val="22"/>
              </w:rPr>
              <w:t xml:space="preserve">well-characterized </w:t>
            </w:r>
            <w:r w:rsidRPr="00473208">
              <w:rPr>
                <w:rFonts w:ascii="Arial" w:hAnsi="Arial" w:cs="Arial"/>
                <w:sz w:val="22"/>
                <w:szCs w:val="22"/>
              </w:rPr>
              <w:t xml:space="preserve">GTA </w:t>
            </w:r>
            <w:proofErr w:type="spellStart"/>
            <w:r w:rsidRPr="00473208">
              <w:rPr>
                <w:rFonts w:ascii="Arial" w:hAnsi="Arial" w:cs="Arial"/>
                <w:sz w:val="22"/>
                <w:szCs w:val="22"/>
              </w:rPr>
              <w:t>viriforms</w:t>
            </w:r>
            <w:proofErr w:type="spellEnd"/>
            <w:r w:rsidRPr="00473208">
              <w:rPr>
                <w:rFonts w:ascii="Arial" w:hAnsi="Arial" w:cs="Arial"/>
                <w:sz w:val="22"/>
                <w:szCs w:val="22"/>
              </w:rPr>
              <w:t>, focusing specifically on GTAs experimentally documented as being produced by cells and performing gene transfer—and for which the genetic basis of particle production has been established.</w:t>
            </w:r>
            <w:r>
              <w:rPr>
                <w:rFonts w:ascii="Arial" w:hAnsi="Arial" w:cs="Arial"/>
                <w:sz w:val="22"/>
                <w:szCs w:val="22"/>
              </w:rPr>
              <w:t xml:space="preserve"> We propose such data as minimal requirements for GTA classification.”</w:t>
            </w:r>
          </w:p>
          <w:p w14:paraId="4E4C9496" w14:textId="7A4DAC31" w:rsidR="000C204A" w:rsidRDefault="000C204A" w:rsidP="000C204A">
            <w:pPr>
              <w:pStyle w:val="ListParagraph"/>
              <w:rPr>
                <w:rFonts w:ascii="Arial" w:hAnsi="Arial" w:cs="Arial"/>
                <w:sz w:val="22"/>
                <w:szCs w:val="22"/>
              </w:rPr>
            </w:pPr>
          </w:p>
          <w:p w14:paraId="10D3D67B" w14:textId="77777777" w:rsidR="00652336" w:rsidRPr="000C204A" w:rsidRDefault="00652336" w:rsidP="000C204A">
            <w:pPr>
              <w:pStyle w:val="ListParagraph"/>
              <w:rPr>
                <w:rFonts w:ascii="Arial" w:hAnsi="Arial" w:cs="Arial"/>
                <w:sz w:val="22"/>
                <w:szCs w:val="22"/>
              </w:rPr>
            </w:pPr>
          </w:p>
          <w:p w14:paraId="315E231F" w14:textId="4C773B5D" w:rsidR="00A174CC" w:rsidRDefault="000C204A" w:rsidP="00A95490">
            <w:pPr>
              <w:pStyle w:val="ListParagraph"/>
              <w:numPr>
                <w:ilvl w:val="0"/>
                <w:numId w:val="9"/>
              </w:numPr>
              <w:rPr>
                <w:rFonts w:ascii="Arial" w:hAnsi="Arial" w:cs="Arial"/>
                <w:sz w:val="22"/>
                <w:szCs w:val="22"/>
              </w:rPr>
            </w:pPr>
            <w:r>
              <w:rPr>
                <w:rFonts w:ascii="Arial" w:hAnsi="Arial" w:cs="Arial"/>
                <w:kern w:val="2"/>
                <w:sz w:val="22"/>
                <w:szCs w:val="22"/>
                <w:lang w:eastAsia="fr-FR"/>
              </w:rPr>
              <w:t>GTA genome</w:t>
            </w:r>
            <w:r w:rsidR="00220722" w:rsidRPr="00A95490">
              <w:rPr>
                <w:rFonts w:ascii="Arial" w:hAnsi="Arial" w:cs="Arial"/>
                <w:sz w:val="22"/>
                <w:szCs w:val="22"/>
              </w:rPr>
              <w:t xml:space="preserve"> cartoons</w:t>
            </w:r>
            <w:r>
              <w:rPr>
                <w:rFonts w:ascii="Arial" w:hAnsi="Arial" w:cs="Arial"/>
                <w:sz w:val="22"/>
                <w:szCs w:val="22"/>
              </w:rPr>
              <w:t xml:space="preserve"> should be added</w:t>
            </w:r>
          </w:p>
          <w:p w14:paraId="7F4044C1" w14:textId="77777777" w:rsidR="00652336" w:rsidRPr="00652336" w:rsidRDefault="00652336" w:rsidP="00652336">
            <w:pPr>
              <w:pStyle w:val="ListParagraph"/>
              <w:rPr>
                <w:rFonts w:ascii="Arial" w:hAnsi="Arial" w:cs="Arial"/>
                <w:sz w:val="22"/>
                <w:szCs w:val="22"/>
              </w:rPr>
            </w:pPr>
          </w:p>
          <w:p w14:paraId="0E12B898" w14:textId="0E886B06" w:rsidR="00652336" w:rsidRDefault="00652336" w:rsidP="00652336">
            <w:pPr>
              <w:pStyle w:val="ListParagraph"/>
              <w:rPr>
                <w:rFonts w:ascii="Arial" w:hAnsi="Arial" w:cs="Arial"/>
                <w:sz w:val="22"/>
                <w:szCs w:val="22"/>
              </w:rPr>
            </w:pPr>
            <w:r>
              <w:rPr>
                <w:rFonts w:ascii="Arial" w:hAnsi="Arial" w:cs="Arial"/>
                <w:sz w:val="22"/>
                <w:szCs w:val="22"/>
              </w:rPr>
              <w:t xml:space="preserve">Our response: genome cartoons have been added in the form of new </w:t>
            </w:r>
            <w:r w:rsidR="00926F67">
              <w:rPr>
                <w:rFonts w:ascii="Arial" w:hAnsi="Arial" w:cs="Arial"/>
                <w:sz w:val="22"/>
                <w:szCs w:val="22"/>
              </w:rPr>
              <w:t>Figures 1, 3, and 5</w:t>
            </w:r>
            <w:r>
              <w:rPr>
                <w:rFonts w:ascii="Arial" w:hAnsi="Arial" w:cs="Arial"/>
                <w:sz w:val="22"/>
                <w:szCs w:val="22"/>
              </w:rPr>
              <w:t>.</w:t>
            </w:r>
          </w:p>
          <w:p w14:paraId="03761729" w14:textId="3B8F4896" w:rsidR="000C204A" w:rsidRDefault="000C204A" w:rsidP="000C204A">
            <w:pPr>
              <w:pStyle w:val="ListParagraph"/>
              <w:rPr>
                <w:rFonts w:ascii="Arial" w:hAnsi="Arial" w:cs="Arial"/>
                <w:sz w:val="22"/>
                <w:szCs w:val="22"/>
              </w:rPr>
            </w:pPr>
          </w:p>
          <w:p w14:paraId="02E084A7" w14:textId="77777777" w:rsidR="00652336" w:rsidRPr="000C204A" w:rsidRDefault="00652336" w:rsidP="000C204A">
            <w:pPr>
              <w:pStyle w:val="ListParagraph"/>
              <w:rPr>
                <w:rFonts w:ascii="Arial" w:hAnsi="Arial" w:cs="Arial"/>
                <w:sz w:val="22"/>
                <w:szCs w:val="22"/>
              </w:rPr>
            </w:pPr>
          </w:p>
          <w:p w14:paraId="02BD0C26" w14:textId="243CB110" w:rsidR="000C204A" w:rsidRDefault="000C204A" w:rsidP="00A95490">
            <w:pPr>
              <w:pStyle w:val="ListParagraph"/>
              <w:numPr>
                <w:ilvl w:val="0"/>
                <w:numId w:val="9"/>
              </w:numPr>
              <w:rPr>
                <w:rFonts w:ascii="Arial" w:hAnsi="Arial" w:cs="Arial"/>
                <w:sz w:val="22"/>
                <w:szCs w:val="22"/>
              </w:rPr>
            </w:pPr>
            <w:r>
              <w:rPr>
                <w:rFonts w:ascii="Arial" w:hAnsi="Arial" w:cs="Arial"/>
                <w:sz w:val="22"/>
                <w:szCs w:val="22"/>
              </w:rPr>
              <w:t>GTA name changes should be deleted; instead</w:t>
            </w:r>
            <w:r w:rsidR="00DC2EA6">
              <w:rPr>
                <w:rFonts w:ascii="Arial" w:hAnsi="Arial" w:cs="Arial"/>
                <w:sz w:val="22"/>
                <w:szCs w:val="22"/>
              </w:rPr>
              <w:t>,</w:t>
            </w:r>
            <w:r>
              <w:rPr>
                <w:rFonts w:ascii="Arial" w:hAnsi="Arial" w:cs="Arial"/>
                <w:sz w:val="22"/>
                <w:szCs w:val="22"/>
              </w:rPr>
              <w:t xml:space="preserve"> the </w:t>
            </w:r>
            <w:proofErr w:type="spellStart"/>
            <w:r>
              <w:rPr>
                <w:rFonts w:ascii="Arial" w:hAnsi="Arial" w:cs="Arial"/>
                <w:sz w:val="22"/>
                <w:szCs w:val="22"/>
              </w:rPr>
              <w:t>TaxoProp</w:t>
            </w:r>
            <w:proofErr w:type="spellEnd"/>
            <w:r>
              <w:rPr>
                <w:rFonts w:ascii="Arial" w:hAnsi="Arial" w:cs="Arial"/>
                <w:sz w:val="22"/>
                <w:szCs w:val="22"/>
              </w:rPr>
              <w:t xml:space="preserve"> should focus on taxa.</w:t>
            </w:r>
          </w:p>
          <w:p w14:paraId="1B3174D5" w14:textId="77777777" w:rsidR="00652336" w:rsidRDefault="00652336" w:rsidP="00652336">
            <w:pPr>
              <w:pStyle w:val="ListParagraph"/>
              <w:rPr>
                <w:rFonts w:ascii="Arial" w:hAnsi="Arial" w:cs="Arial"/>
                <w:sz w:val="22"/>
                <w:szCs w:val="22"/>
              </w:rPr>
            </w:pPr>
          </w:p>
          <w:p w14:paraId="30AF3D5B" w14:textId="74486EB6" w:rsidR="00652336" w:rsidRDefault="00652336" w:rsidP="00652336">
            <w:pPr>
              <w:pStyle w:val="ListParagraph"/>
              <w:rPr>
                <w:rFonts w:ascii="Arial" w:hAnsi="Arial" w:cs="Arial"/>
                <w:sz w:val="22"/>
                <w:szCs w:val="22"/>
              </w:rPr>
            </w:pPr>
            <w:r>
              <w:rPr>
                <w:rFonts w:ascii="Arial" w:hAnsi="Arial" w:cs="Arial"/>
                <w:sz w:val="22"/>
                <w:szCs w:val="22"/>
              </w:rPr>
              <w:t xml:space="preserve">Our response: </w:t>
            </w:r>
            <w:r w:rsidR="00473208">
              <w:rPr>
                <w:rFonts w:ascii="Arial" w:hAnsi="Arial" w:cs="Arial"/>
                <w:sz w:val="22"/>
                <w:szCs w:val="22"/>
              </w:rPr>
              <w:t>We deleted t</w:t>
            </w:r>
            <w:r>
              <w:rPr>
                <w:rFonts w:ascii="Arial" w:hAnsi="Arial" w:cs="Arial"/>
                <w:sz w:val="22"/>
                <w:szCs w:val="22"/>
              </w:rPr>
              <w:t>he GTA name change section.</w:t>
            </w:r>
          </w:p>
          <w:p w14:paraId="7A558E15" w14:textId="77777777" w:rsidR="005225E2" w:rsidRDefault="005225E2" w:rsidP="00652336">
            <w:pPr>
              <w:pStyle w:val="ListParagraph"/>
              <w:rPr>
                <w:rFonts w:ascii="Arial" w:hAnsi="Arial" w:cs="Arial"/>
                <w:sz w:val="22"/>
                <w:szCs w:val="22"/>
              </w:rPr>
            </w:pPr>
          </w:p>
          <w:p w14:paraId="26E8D58D" w14:textId="77777777" w:rsidR="005225E2" w:rsidRDefault="005225E2" w:rsidP="005225E2">
            <w:pPr>
              <w:rPr>
                <w:rFonts w:ascii="Arial" w:hAnsi="Arial" w:cs="Arial"/>
                <w:sz w:val="22"/>
                <w:szCs w:val="22"/>
              </w:rPr>
            </w:pPr>
          </w:p>
          <w:p w14:paraId="163DD15A" w14:textId="77777777" w:rsidR="005225E2" w:rsidRDefault="005225E2" w:rsidP="005225E2">
            <w:pPr>
              <w:rPr>
                <w:rFonts w:ascii="Arial" w:hAnsi="Arial" w:cs="Arial"/>
                <w:sz w:val="22"/>
                <w:szCs w:val="22"/>
              </w:rPr>
            </w:pPr>
            <w:r>
              <w:rPr>
                <w:rFonts w:ascii="Arial" w:hAnsi="Arial" w:cs="Arial"/>
                <w:sz w:val="22"/>
                <w:szCs w:val="22"/>
              </w:rPr>
              <w:t>Additional author comments:</w:t>
            </w:r>
          </w:p>
          <w:p w14:paraId="624F1866" w14:textId="70968E52" w:rsidR="005225E2" w:rsidRPr="005225E2" w:rsidRDefault="005225E2" w:rsidP="005225E2">
            <w:pPr>
              <w:rPr>
                <w:rFonts w:ascii="Arial" w:hAnsi="Arial" w:cs="Arial"/>
                <w:sz w:val="22"/>
                <w:szCs w:val="22"/>
              </w:rPr>
            </w:pPr>
            <w:r>
              <w:rPr>
                <w:rFonts w:ascii="Arial" w:hAnsi="Arial" w:cs="Arial"/>
                <w:sz w:val="22"/>
                <w:szCs w:val="22"/>
              </w:rPr>
              <w:t xml:space="preserve">An article detailing this proposal and providing additional information was recently published open access by the proposal authors in </w:t>
            </w:r>
            <w:r w:rsidRPr="005225E2">
              <w:rPr>
                <w:rFonts w:ascii="Arial" w:hAnsi="Arial" w:cs="Arial"/>
                <w:i/>
                <w:iCs/>
                <w:sz w:val="22"/>
                <w:szCs w:val="22"/>
              </w:rPr>
              <w:t>Virus Evolution</w:t>
            </w:r>
            <w:r>
              <w:rPr>
                <w:rFonts w:ascii="Arial" w:hAnsi="Arial" w:cs="Arial"/>
                <w:sz w:val="22"/>
                <w:szCs w:val="22"/>
              </w:rPr>
              <w:t xml:space="preserve"> at</w:t>
            </w:r>
            <w:r w:rsidR="00DC2EA6">
              <w:rPr>
                <w:rFonts w:ascii="Arial" w:hAnsi="Arial" w:cs="Arial"/>
                <w:sz w:val="22"/>
                <w:szCs w:val="22"/>
              </w:rPr>
              <w:t xml:space="preserve"> </w:t>
            </w:r>
            <w:hyperlink r:id="rId14" w:history="1">
              <w:r w:rsidR="00DC2EA6">
                <w:rPr>
                  <w:rStyle w:val="Hyperlink"/>
                </w:rPr>
                <w:t>https://doi.org/10.1093/ve/veac100</w:t>
              </w:r>
            </w:hyperlink>
            <w:r>
              <w:rPr>
                <w:rFonts w:ascii="Arial" w:hAnsi="Arial" w:cs="Arial"/>
                <w:sz w:val="22"/>
                <w:szCs w:val="22"/>
              </w:rPr>
              <w:t xml:space="preserve">. We replaced figures and other material in this revised </w:t>
            </w:r>
            <w:proofErr w:type="spellStart"/>
            <w:r>
              <w:rPr>
                <w:rFonts w:ascii="Arial" w:hAnsi="Arial" w:cs="Arial"/>
                <w:sz w:val="22"/>
                <w:szCs w:val="22"/>
              </w:rPr>
              <w:t>TaxoProp</w:t>
            </w:r>
            <w:proofErr w:type="spellEnd"/>
            <w:r>
              <w:rPr>
                <w:rFonts w:ascii="Arial" w:hAnsi="Arial" w:cs="Arial"/>
                <w:sz w:val="22"/>
                <w:szCs w:val="22"/>
              </w:rPr>
              <w:t xml:space="preserve"> with updated and more detailed </w:t>
            </w:r>
            <w:r w:rsidR="00473208">
              <w:rPr>
                <w:rFonts w:ascii="Arial" w:hAnsi="Arial" w:cs="Arial"/>
                <w:sz w:val="22"/>
                <w:szCs w:val="22"/>
              </w:rPr>
              <w:t>text and material</w:t>
            </w:r>
            <w:r>
              <w:rPr>
                <w:rFonts w:ascii="Arial" w:hAnsi="Arial" w:cs="Arial"/>
                <w:sz w:val="22"/>
                <w:szCs w:val="22"/>
              </w:rPr>
              <w:t xml:space="preserve"> from that publication</w:t>
            </w:r>
            <w:r w:rsidR="00843EE6">
              <w:rPr>
                <w:rFonts w:ascii="Arial" w:hAnsi="Arial" w:cs="Arial"/>
                <w:sz w:val="22"/>
                <w:szCs w:val="22"/>
              </w:rPr>
              <w:t xml:space="preserve"> (Figures 1, 2, and 3; now Figures 2, 4, and 6) and added additional material (new Figure 7)</w:t>
            </w:r>
            <w:r w:rsidR="00473208">
              <w:rPr>
                <w:rFonts w:ascii="Arial" w:hAnsi="Arial" w:cs="Arial"/>
                <w:sz w:val="22"/>
                <w:szCs w:val="22"/>
              </w:rPr>
              <w:t>.</w:t>
            </w: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6EB42557" w14:textId="2A51B088" w:rsidR="00A174CC" w:rsidRDefault="003626E6" w:rsidP="003626E6">
            <w:pPr>
              <w:pStyle w:val="BodyTextIndent"/>
              <w:ind w:left="0" w:firstLine="0"/>
              <w:rPr>
                <w:rFonts w:ascii="Arial" w:hAnsi="Arial" w:cs="Arial"/>
                <w:color w:val="0000FF"/>
                <w:sz w:val="22"/>
                <w:szCs w:val="22"/>
              </w:rPr>
            </w:pPr>
            <w:r w:rsidRPr="003626E6">
              <w:rPr>
                <w:rFonts w:ascii="Arial" w:hAnsi="Arial" w:cs="Arial"/>
                <w:sz w:val="22"/>
                <w:szCs w:val="22"/>
              </w:rPr>
              <w:t>N/A</w:t>
            </w: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26914D34" w:rsidR="00A174CC" w:rsidRDefault="00E724C1">
            <w:pPr>
              <w:spacing w:before="120" w:after="120"/>
              <w:rPr>
                <w:rFonts w:ascii="Arial" w:hAnsi="Arial" w:cs="Arial"/>
                <w:bCs/>
                <w:sz w:val="22"/>
                <w:szCs w:val="22"/>
              </w:rPr>
            </w:pPr>
            <w:r w:rsidRPr="00E724C1">
              <w:rPr>
                <w:rFonts w:ascii="Arial" w:hAnsi="Arial" w:cs="Arial"/>
                <w:bCs/>
                <w:sz w:val="22"/>
                <w:szCs w:val="22"/>
              </w:rPr>
              <w:t>2022.0</w:t>
            </w:r>
            <w:r w:rsidR="00C00728">
              <w:rPr>
                <w:rFonts w:ascii="Arial" w:hAnsi="Arial" w:cs="Arial"/>
                <w:bCs/>
                <w:sz w:val="22"/>
                <w:szCs w:val="22"/>
              </w:rPr>
              <w:t>01G</w:t>
            </w:r>
            <w:r w:rsidRPr="00E724C1">
              <w:rPr>
                <w:rFonts w:ascii="Arial" w:hAnsi="Arial" w:cs="Arial"/>
                <w:bCs/>
                <w:sz w:val="22"/>
                <w:szCs w:val="22"/>
              </w:rPr>
              <w:t>.</w:t>
            </w:r>
            <w:r w:rsidR="00473208">
              <w:rPr>
                <w:rFonts w:ascii="Arial" w:hAnsi="Arial" w:cs="Arial"/>
                <w:bCs/>
                <w:sz w:val="22"/>
                <w:szCs w:val="22"/>
              </w:rPr>
              <w:t>Uc</w:t>
            </w:r>
            <w:r w:rsidR="007A5490">
              <w:rPr>
                <w:rFonts w:ascii="Arial" w:hAnsi="Arial" w:cs="Arial"/>
                <w:bCs/>
                <w:sz w:val="22"/>
                <w:szCs w:val="22"/>
              </w:rPr>
              <w:t>.v</w:t>
            </w:r>
            <w:r w:rsidR="00B00F95">
              <w:rPr>
                <w:rFonts w:ascii="Arial" w:hAnsi="Arial" w:cs="Arial"/>
                <w:bCs/>
                <w:sz w:val="22"/>
                <w:szCs w:val="22"/>
              </w:rPr>
              <w:t>2</w:t>
            </w:r>
            <w:r w:rsidR="007A5490">
              <w:rPr>
                <w:rFonts w:ascii="Arial" w:hAnsi="Arial" w:cs="Arial"/>
                <w:bCs/>
                <w:sz w:val="22"/>
                <w:szCs w:val="22"/>
              </w:rPr>
              <w:t>.</w:t>
            </w:r>
            <w:r w:rsidRPr="00E724C1">
              <w:rPr>
                <w:rFonts w:ascii="Arial" w:hAnsi="Arial" w:cs="Arial"/>
                <w:bCs/>
                <w:sz w:val="22"/>
                <w:szCs w:val="22"/>
              </w:rPr>
              <w:t>GTA</w:t>
            </w:r>
            <w:r w:rsidR="00C00728">
              <w:rPr>
                <w:rFonts w:ascii="Arial" w:hAnsi="Arial" w:cs="Arial"/>
                <w:bCs/>
                <w:sz w:val="22"/>
                <w:szCs w:val="22"/>
              </w:rPr>
              <w:t>_</w:t>
            </w:r>
            <w:proofErr w:type="gramStart"/>
            <w:r w:rsidRPr="00E724C1">
              <w:rPr>
                <w:rFonts w:ascii="Arial" w:hAnsi="Arial" w:cs="Arial"/>
                <w:bCs/>
                <w:sz w:val="22"/>
                <w:szCs w:val="22"/>
              </w:rPr>
              <w:t>viriforms</w:t>
            </w:r>
            <w:r w:rsidR="007A5490">
              <w:rPr>
                <w:rFonts w:ascii="Arial" w:hAnsi="Arial" w:cs="Arial"/>
                <w:bCs/>
                <w:sz w:val="22"/>
                <w:szCs w:val="22"/>
              </w:rPr>
              <w:t>.xlxs</w:t>
            </w:r>
            <w:proofErr w:type="gramEnd"/>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3F90BF0B" w:rsidR="00A174CC" w:rsidRPr="00CF2DF7" w:rsidRDefault="00CF2DF7" w:rsidP="00CF2DF7">
            <w:r>
              <w:t>Gene transfer agents (GTAs)</w:t>
            </w:r>
            <w:r w:rsidRPr="002E35F1">
              <w:t xml:space="preserve"> </w:t>
            </w:r>
            <w:r>
              <w:t xml:space="preserve">are </w:t>
            </w:r>
            <w:proofErr w:type="spellStart"/>
            <w:r>
              <w:t>caudoviricete</w:t>
            </w:r>
            <w:proofErr w:type="spellEnd"/>
            <w:r w:rsidRPr="002E35F1">
              <w:t>-derived e</w:t>
            </w:r>
            <w:r>
              <w:t>ntities that have been exapted by host bacteria and therefore have lost their mobility</w:t>
            </w:r>
            <w:r w:rsidRPr="002E35F1">
              <w:t xml:space="preserve">. </w:t>
            </w:r>
            <w:r>
              <w:t xml:space="preserve">GTAs are therefore analogous in their lifecycles to virus-derived entities found in parasitoid wasps that have recently been removed from the virosphere and reclassified as so-called </w:t>
            </w:r>
            <w:proofErr w:type="spellStart"/>
            <w:r>
              <w:t>viriforms</w:t>
            </w:r>
            <w:proofErr w:type="spellEnd"/>
            <w:r>
              <w:t>. Here we propose an initial taxonomic framework for GTAs comprising three initial families for well-characterized GTAs.</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rsidRPr="002E0E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rsidRPr="002E0ECC" w14:paraId="195FC3CF" w14:textId="77777777">
              <w:tc>
                <w:tcPr>
                  <w:tcW w:w="9002" w:type="dxa"/>
                  <w:shd w:val="clear" w:color="auto" w:fill="auto"/>
                </w:tcPr>
                <w:p w14:paraId="7E6B71FB" w14:textId="644210CB" w:rsidR="00CB5AFD" w:rsidRPr="00CB5AFD" w:rsidRDefault="002E6D06" w:rsidP="002E0ECC">
                  <w:pPr>
                    <w:rPr>
                      <w:b/>
                      <w:bCs/>
                    </w:rPr>
                  </w:pPr>
                  <w:r w:rsidRPr="00CB5AFD">
                    <w:rPr>
                      <w:b/>
                      <w:bCs/>
                    </w:rPr>
                    <w:t>I</w:t>
                  </w:r>
                  <w:r w:rsidR="00CB5AFD" w:rsidRPr="00CB5AFD">
                    <w:rPr>
                      <w:b/>
                      <w:bCs/>
                    </w:rPr>
                    <w:t>ntroduction</w:t>
                  </w:r>
                </w:p>
                <w:p w14:paraId="49737C03" w14:textId="33B07D5D" w:rsidR="00A174CC" w:rsidRPr="002E0ECC" w:rsidRDefault="00CB5AFD" w:rsidP="002E0ECC">
                  <w:r>
                    <w:t>In</w:t>
                  </w:r>
                  <w:r w:rsidR="002E6D06" w:rsidRPr="002E0ECC">
                    <w:t xml:space="preserve"> 2021, the ICTV officially recognized a new </w:t>
                  </w:r>
                  <w:r w:rsidR="0000347E" w:rsidRPr="002E0ECC">
                    <w:t>type of classifiable entities</w:t>
                  </w:r>
                  <w:r w:rsidR="002E6D06" w:rsidRPr="002E0ECC">
                    <w:t xml:space="preserve">, </w:t>
                  </w:r>
                  <w:proofErr w:type="spellStart"/>
                  <w:r w:rsidR="002E6D06" w:rsidRPr="002E0ECC">
                    <w:t>viriforms</w:t>
                  </w:r>
                  <w:proofErr w:type="spellEnd"/>
                  <w:r w:rsidR="0000347E" w:rsidRPr="002E0ECC">
                    <w:t xml:space="preserve">. </w:t>
                  </w:r>
                  <w:proofErr w:type="spellStart"/>
                  <w:r w:rsidR="002E6D06" w:rsidRPr="002E0ECC">
                    <w:t>Viriforms</w:t>
                  </w:r>
                  <w:proofErr w:type="spellEnd"/>
                  <w:r w:rsidR="002E6D06" w:rsidRPr="002E0ECC">
                    <w:t xml:space="preserve"> </w:t>
                  </w:r>
                  <w:r w:rsidR="00004321" w:rsidRPr="002E0ECC">
                    <w:t xml:space="preserve">are </w:t>
                  </w:r>
                  <w:r w:rsidR="0000347E" w:rsidRPr="002E0ECC">
                    <w:t xml:space="preserve">now </w:t>
                  </w:r>
                  <w:r w:rsidR="00004321" w:rsidRPr="002E0ECC">
                    <w:t xml:space="preserve">defined in the ICVCN as “…a type of virus-derived MGEs that have been exapted by their organismal (cellular) hosts to fulfill functions important for the host life cycle; or MGEs that are derived from such entities in the course of evolution” (ICVCN Rule 3.3) </w:t>
                  </w:r>
                  <w:r w:rsidR="00004321" w:rsidRPr="002E0ECC">
                    <w:fldChar w:fldCharType="begin"/>
                  </w:r>
                  <w:r w:rsidR="00C1495F">
                    <w:instrText xml:space="preserve"> ADDIN EN.CITE &lt;EndNote&gt;&lt;Cite&gt;&lt;Author&gt;Kuhn&lt;/Author&gt;&lt;Year&gt;2020&lt;/Year&gt;&lt;RecNum&gt;3&lt;/RecNum&gt;&lt;DisplayText&gt;[19, 26]&lt;/DisplayText&gt;&lt;record&gt;&lt;rec-number&gt;3&lt;/rec-number&gt;&lt;foreign-keys&gt;&lt;key app="EN" db-id="rxfd9wrsbe9x5te995xpvrzms5er9xwed50p" timestamp="1652740138"&gt;3&lt;/key&gt;&lt;/foreign-keys&gt;&lt;ref-type name="Electronic Article"&gt;43&lt;/ref-type&gt;&lt;contributors&gt;&lt;authors&gt;&lt;author&gt;Kuhn, Jens&lt;/author&gt;&lt;author&gt;Dolja, Valerian V.&lt;/author&gt;&lt;author&gt;Krupovic, Mart&lt;/author&gt;&lt;author&gt;Adriaenssens, Evelien M.&lt;/author&gt;&lt;author&gt;Di Serio, Francesco&lt;/author&gt;&lt;author&gt;Dutilh, Bas E.&lt;/author&gt;&lt;author&gt;Flores, Ricardo&lt;/author&gt;&lt;author&gt;Harrach, Balázs&lt;/author&gt;&lt;author&gt;Mushegian, Arcady&lt;/author&gt;&lt;author&gt;Owens, B&lt;/author&gt;&lt;author&gt;Randles, John&lt;/author&gt;&lt;author&gt;Rubino, Luisa&lt;/author&gt;&lt;author&gt;Sabanadzovic, Sead&lt;/author&gt;&lt;author&gt;Simmonds, Peter&lt;/author&gt;&lt;author&gt;Varsani, Arvind&lt;/author&gt;&lt;author&gt;Zerbini, Murilo&lt;/author&gt;&lt;author&gt;Koonin, Eugene V.&lt;/author&gt;&lt;/authors&gt;&lt;/contributors&gt;&lt;titles&gt;&lt;title&gt;Expand, amend, and emend the International Code of Virus Classification and Nomenclature (ICVCN; “the Code”) and the Statutes to clearly define the remit of the ICTV. International Committee on Taxonomy of Viruses (ICTV) TaxoProp 2020.005G.R.Code_and_Statute_Change. https://talk.ictvonline.org/files/ictv_official_taxonomy_updates_since_the_8th_report/m/general-2008/11061&lt;/title&gt;&lt;/titles&gt;&lt;dates&gt;&lt;year&gt;2020&lt;/year&gt;&lt;/dates&gt;&lt;urls&gt;&lt;/urls&gt;&lt;/record&gt;&lt;/Cite&gt;&lt;Cite&gt;&lt;Author&gt;International Committee on Taxonomy of Viruses&lt;/Author&gt;&lt;Year&gt;2021&lt;/Year&gt;&lt;RecNum&gt;7&lt;/RecNum&gt;&lt;record&gt;&lt;rec-number&gt;7&lt;/rec-number&gt;&lt;foreign-keys&gt;&lt;key app="EN" db-id="rxfd9wrsbe9x5te995xpvrzms5er9xwed50p" timestamp="1652742968"&gt;7&lt;/key&gt;&lt;/foreign-keys&gt;&lt;ref-type name="Web Page"&gt;12&lt;/ref-type&gt;&lt;contributors&gt;&lt;authors&gt;&lt;author&gt;International Committee on Taxonomy of Viruses,&lt;/author&gt;&lt;/authors&gt;&lt;/contributors&gt;&lt;titles&gt;&lt;title&gt;The International Code of Virus Classification and Nomenclature (ICVCN). March 2021. https://talk.ictvonline.org/information/w/ictv-information/383/ictv-code&lt;/title&gt;&lt;/titles&gt;&lt;dates&gt;&lt;year&gt;2021&lt;/year&gt;&lt;/dates&gt;&lt;urls&gt;&lt;/urls&gt;&lt;/record&gt;&lt;/Cite&gt;&lt;/EndNote&gt;</w:instrText>
                  </w:r>
                  <w:r w:rsidR="00004321" w:rsidRPr="002E0ECC">
                    <w:fldChar w:fldCharType="separate"/>
                  </w:r>
                  <w:r w:rsidR="00C1495F">
                    <w:rPr>
                      <w:noProof/>
                    </w:rPr>
                    <w:t>[</w:t>
                  </w:r>
                  <w:hyperlink w:anchor="_ENREF_19" w:tooltip="International Committee on Taxonomy of Viruses, 2021 #7" w:history="1">
                    <w:r w:rsidR="00C1495F" w:rsidRPr="00C1495F">
                      <w:rPr>
                        <w:rStyle w:val="Hyperlink"/>
                      </w:rPr>
                      <w:t>19</w:t>
                    </w:r>
                  </w:hyperlink>
                  <w:r w:rsidR="00C1495F">
                    <w:rPr>
                      <w:noProof/>
                    </w:rPr>
                    <w:t xml:space="preserve">, </w:t>
                  </w:r>
                  <w:hyperlink w:anchor="_ENREF_26" w:tooltip="Kuhn, 2020 #3" w:history="1">
                    <w:r w:rsidR="00C1495F" w:rsidRPr="00C1495F">
                      <w:rPr>
                        <w:rStyle w:val="Hyperlink"/>
                      </w:rPr>
                      <w:t>26</w:t>
                    </w:r>
                  </w:hyperlink>
                  <w:r w:rsidR="00C1495F">
                    <w:rPr>
                      <w:noProof/>
                    </w:rPr>
                    <w:t>]</w:t>
                  </w:r>
                  <w:r w:rsidR="00004321" w:rsidRPr="002E0ECC">
                    <w:fldChar w:fldCharType="end"/>
                  </w:r>
                  <w:r w:rsidR="00004321" w:rsidRPr="002E0ECC">
                    <w:t>.</w:t>
                  </w:r>
                  <w:r w:rsidR="0000347E" w:rsidRPr="002E0ECC">
                    <w:t xml:space="preserve"> They are therefore classifiable into taxa with </w:t>
                  </w:r>
                  <w:proofErr w:type="spellStart"/>
                  <w:r w:rsidR="0000347E" w:rsidRPr="002E0ECC">
                    <w:t>viriform</w:t>
                  </w:r>
                  <w:proofErr w:type="spellEnd"/>
                  <w:r w:rsidR="0000347E" w:rsidRPr="002E0ECC">
                    <w:t>-specific name suffixes.</w:t>
                  </w:r>
                </w:p>
                <w:p w14:paraId="415316C6" w14:textId="2B9D722A" w:rsidR="0000347E" w:rsidRPr="002E0ECC" w:rsidRDefault="0000347E" w:rsidP="002E0ECC"/>
                <w:p w14:paraId="2024A7A4" w14:textId="174F7FA4" w:rsidR="0000347E" w:rsidRPr="002E0ECC" w:rsidRDefault="0000347E" w:rsidP="002E0ECC">
                  <w:r w:rsidRPr="002E0ECC">
                    <w:t xml:space="preserve">The first replicators that have been classified as </w:t>
                  </w:r>
                  <w:proofErr w:type="spellStart"/>
                  <w:r w:rsidRPr="002E0ECC">
                    <w:t>viriforms</w:t>
                  </w:r>
                  <w:proofErr w:type="spellEnd"/>
                  <w:r w:rsidRPr="002E0ECC">
                    <w:t xml:space="preserve"> were those of the virus family </w:t>
                  </w:r>
                  <w:proofErr w:type="spellStart"/>
                  <w:r w:rsidRPr="002E0ECC">
                    <w:rPr>
                      <w:i/>
                      <w:iCs/>
                    </w:rPr>
                    <w:t>Polydnaviridae</w:t>
                  </w:r>
                  <w:proofErr w:type="spellEnd"/>
                  <w:r w:rsidRPr="002E0ECC">
                    <w:t xml:space="preserve">, which consequently was renamed </w:t>
                  </w:r>
                  <w:proofErr w:type="spellStart"/>
                  <w:r w:rsidRPr="002E0ECC">
                    <w:rPr>
                      <w:i/>
                      <w:iCs/>
                    </w:rPr>
                    <w:t>Polydnaviriformidae</w:t>
                  </w:r>
                  <w:proofErr w:type="spellEnd"/>
                  <w:r w:rsidRPr="002E0ECC">
                    <w:t xml:space="preserve"> </w:t>
                  </w:r>
                  <w:r w:rsidRPr="002E0ECC">
                    <w:fldChar w:fldCharType="begin">
                      <w:fldData xml:space="preserve">PEVuZE5vdGU+PENpdGU+PEF1dGhvcj5XYWxrZXI8L0F1dGhvcj48WWVhcj4yMDIxPC9ZZWFyPjxS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</w:fldData>
                    </w:fldChar>
                  </w:r>
                  <w:r w:rsidR="00C1495F">
                    <w:instrText xml:space="preserve"> ADDIN EN.CITE </w:instrText>
                  </w:r>
                  <w:r w:rsidR="00C1495F">
                    <w:fldChar w:fldCharType="begin">
                      <w:fldData xml:space="preserve">PEVuZE5vdGU+PENpdGU+PEF1dGhvcj5XYWxrZXI8L0F1dGhvcj48WWVhcj4yMDIxPC9ZZWFyPjxS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</w:fldData>
                    </w:fldChar>
                  </w:r>
                  <w:r w:rsidR="00C1495F">
                    <w:instrText xml:space="preserve"> ADDIN EN.CITE.DATA </w:instrText>
                  </w:r>
                  <w:r w:rsidR="00C1495F">
                    <w:fldChar w:fldCharType="end"/>
                  </w:r>
                  <w:r w:rsidRPr="002E0ECC">
                    <w:fldChar w:fldCharType="separate"/>
                  </w:r>
                  <w:r w:rsidR="00C1495F">
                    <w:rPr>
                      <w:noProof/>
                    </w:rPr>
                    <w:t>[</w:t>
                  </w:r>
                  <w:hyperlink w:anchor="_ENREF_25" w:tooltip="Koonin, 2021 #4" w:history="1">
                    <w:r w:rsidR="00C1495F" w:rsidRPr="00C1495F">
                      <w:rPr>
                        <w:rStyle w:val="Hyperlink"/>
                      </w:rPr>
                      <w:t>25-27</w:t>
                    </w:r>
                  </w:hyperlink>
                  <w:r w:rsidR="00C1495F">
                    <w:rPr>
                      <w:noProof/>
                    </w:rPr>
                    <w:t xml:space="preserve">, </w:t>
                  </w:r>
                  <w:hyperlink w:anchor="_ENREF_51" w:tooltip="Walker, 2021 #2" w:history="1">
                    <w:r w:rsidR="00C1495F" w:rsidRPr="00C1495F">
                      <w:rPr>
                        <w:rStyle w:val="Hyperlink"/>
                      </w:rPr>
                      <w:t>51</w:t>
                    </w:r>
                  </w:hyperlink>
                  <w:r w:rsidR="00C1495F">
                    <w:rPr>
                      <w:noProof/>
                    </w:rPr>
                    <w:t xml:space="preserve">, </w:t>
                  </w:r>
                  <w:hyperlink w:anchor="_ENREF_52" w:tooltip="Walker, 2022 #45" w:history="1">
                    <w:r w:rsidR="00C1495F" w:rsidRPr="00C1495F">
                      <w:rPr>
                        <w:rStyle w:val="Hyperlink"/>
                      </w:rPr>
                      <w:t>52</w:t>
                    </w:r>
                  </w:hyperlink>
                  <w:r w:rsidR="00C1495F">
                    <w:rPr>
                      <w:noProof/>
                    </w:rPr>
                    <w:t>]</w:t>
                  </w:r>
                  <w:r w:rsidRPr="002E0ECC">
                    <w:fldChar w:fldCharType="end"/>
                  </w:r>
                  <w:r w:rsidRPr="002E0ECC">
                    <w:t xml:space="preserve">. </w:t>
                  </w:r>
                  <w:proofErr w:type="spellStart"/>
                  <w:r w:rsidRPr="002E0ECC">
                    <w:t>Polydnaviriformid</w:t>
                  </w:r>
                  <w:proofErr w:type="spellEnd"/>
                  <w:r w:rsidRPr="002E0ECC">
                    <w:t xml:space="preserve"> particles </w:t>
                  </w:r>
                  <w:proofErr w:type="spellStart"/>
                  <w:r w:rsidRPr="002E0ECC">
                    <w:t>encapsidate</w:t>
                  </w:r>
                  <w:proofErr w:type="spellEnd"/>
                  <w:r w:rsidRPr="002E0ECC">
                    <w:t xml:space="preserve"> multiple segments of circular double-stranded DNAs that, however, do not encode the entire </w:t>
                  </w:r>
                  <w:proofErr w:type="spellStart"/>
                  <w:r w:rsidRPr="002E0ECC">
                    <w:t>polydnaviriformid</w:t>
                  </w:r>
                  <w:proofErr w:type="spellEnd"/>
                  <w:r w:rsidRPr="002E0ECC">
                    <w:t xml:space="preserve"> genomes. Instead, the complete genomes are permanently endogenized into the hosts (</w:t>
                  </w:r>
                  <w:r w:rsidRPr="002E0ECC">
                    <w:rPr>
                      <w:i/>
                      <w:iCs/>
                    </w:rPr>
                    <w:t>i.e.</w:t>
                  </w:r>
                  <w:r w:rsidRPr="002E0ECC">
                    <w:t xml:space="preserve">, parasitoid wasp) genomes and inherited vertically. The result are non-mobile nonviral entities that are used by wasps in a mutualist fashion to deliver immunomodulatory genes into insects that serve as prey for the wasps </w:t>
                  </w:r>
                  <w:r w:rsidRPr="002E0ECC">
                    <w:fldChar w:fldCharType="begin">
                      <w:fldData xml:space="preserve">PEVuZE5vdGU+PENpdGU+PEF1dGhvcj5IZXJuaW91PC9BdXRob3I+PFllYXI+MjAxMzwvWWVhcj48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</w:fldData>
                    </w:fldChar>
                  </w:r>
                  <w:r w:rsidR="00C1495F">
                    <w:instrText xml:space="preserve"> ADDIN EN.CITE </w:instrText>
                  </w:r>
                  <w:r w:rsidR="00C1495F">
                    <w:fldChar w:fldCharType="begin">
                      <w:fldData xml:space="preserve">PEVuZE5vdGU+PENpdGU+PEF1dGhvcj5IZXJuaW91PC9BdXRob3I+PFllYXI+MjAxMzwvWWVhcj48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</w:fldData>
                    </w:fldChar>
                  </w:r>
                  <w:r w:rsidR="00C1495F">
                    <w:instrText xml:space="preserve"> ADDIN EN.CITE.DATA </w:instrText>
                  </w:r>
                  <w:r w:rsidR="00C1495F">
                    <w:fldChar w:fldCharType="end"/>
                  </w:r>
                  <w:r w:rsidRPr="002E0ECC">
                    <w:fldChar w:fldCharType="separate"/>
                  </w:r>
                  <w:r w:rsidR="00C1495F">
                    <w:rPr>
                      <w:noProof/>
                    </w:rPr>
                    <w:t>[</w:t>
                  </w:r>
                  <w:hyperlink w:anchor="_ENREF_8" w:tooltip="Drezen, 2017 #10" w:history="1">
                    <w:r w:rsidR="00C1495F" w:rsidRPr="00C1495F">
                      <w:rPr>
                        <w:rStyle w:val="Hyperlink"/>
                      </w:rPr>
                      <w:t>8</w:t>
                    </w:r>
                  </w:hyperlink>
                  <w:r w:rsidR="00C1495F">
                    <w:rPr>
                      <w:noProof/>
                    </w:rPr>
                    <w:t xml:space="preserve">, </w:t>
                  </w:r>
                  <w:hyperlink w:anchor="_ENREF_14" w:tooltip="Herniou, 2013 #9" w:history="1">
                    <w:r w:rsidR="00C1495F" w:rsidRPr="00C1495F">
                      <w:rPr>
                        <w:rStyle w:val="Hyperlink"/>
                      </w:rPr>
                      <w:t>14</w:t>
                    </w:r>
                  </w:hyperlink>
                  <w:r w:rsidR="00C1495F">
                    <w:rPr>
                      <w:noProof/>
                    </w:rPr>
                    <w:t>]</w:t>
                  </w:r>
                  <w:r w:rsidRPr="002E0ECC">
                    <w:fldChar w:fldCharType="end"/>
                  </w:r>
                  <w:r w:rsidRPr="002E0ECC">
                    <w:t>.</w:t>
                  </w:r>
                </w:p>
                <w:p w14:paraId="1595EFE4" w14:textId="3420BFFE" w:rsidR="0000347E" w:rsidRPr="002E0ECC" w:rsidRDefault="0000347E" w:rsidP="002E0ECC"/>
                <w:p w14:paraId="677235A8" w14:textId="69841187" w:rsidR="0000347E" w:rsidRPr="002E0ECC" w:rsidRDefault="0000347E" w:rsidP="002E0ECC">
                  <w:r w:rsidRPr="002E0ECC">
                    <w:t xml:space="preserve">The ICVCN already recognized that there is at least one other group of </w:t>
                  </w:r>
                  <w:proofErr w:type="spellStart"/>
                  <w:r w:rsidRPr="002E0ECC">
                    <w:t>viriforms</w:t>
                  </w:r>
                  <w:proofErr w:type="spellEnd"/>
                  <w:r w:rsidRPr="002E0ECC">
                    <w:t xml:space="preserve">, gene transfer agents (GTAs), that could be classified (ICVCN Rule 3.3) </w:t>
                  </w:r>
                  <w:r w:rsidRPr="002E0ECC">
                    <w:fldChar w:fldCharType="begin"/>
                  </w:r>
                  <w:r w:rsidR="00C1495F">
                    <w:instrText xml:space="preserve"> ADDIN EN.CITE &lt;EndNote&gt;&lt;Cite&gt;&lt;Author&gt;International Committee on Taxonomy of Viruses&lt;/Author&gt;&lt;Year&gt;2021&lt;/Year&gt;&lt;RecNum&gt;7&lt;/RecNum&gt;&lt;DisplayText&gt;[19, 26]&lt;/DisplayText&gt;&lt;record&gt;&lt;rec-number&gt;7&lt;/rec-number&gt;&lt;foreign-keys&gt;&lt;key app="EN" db-id="rxfd9wrsbe9x5te995xpvrzms5er9xwed50p" timestamp="1652742968"&gt;7&lt;/key&gt;&lt;/foreign-keys&gt;&lt;ref-type name="Web Page"&gt;12&lt;/ref-type&gt;&lt;contributors&gt;&lt;authors&gt;&lt;author&gt;International Committee on Taxonomy of Viruses,&lt;/author&gt;&lt;/authors&gt;&lt;/contributors&gt;&lt;titles&gt;&lt;title&gt;The International Code of Virus Classification and Nomenclature (ICVCN). March 2021. https://talk.ictvonline.org/information/w/ictv-information/383/ictv-code&lt;/title&gt;&lt;/titles&gt;&lt;dates&gt;&lt;year&gt;2021&lt;/year&gt;&lt;/dates&gt;&lt;urls&gt;&lt;/urls&gt;&lt;/record&gt;&lt;/Cite&gt;&lt;Cite&gt;&lt;Author&gt;Kuhn&lt;/Author&gt;&lt;Year&gt;2020&lt;/Year&gt;&lt;RecNum&gt;3&lt;/RecNum&gt;&lt;record&gt;&lt;rec-number&gt;3&lt;/rec-number&gt;&lt;foreign-keys&gt;&lt;key app="EN" db-id="rxfd9wrsbe9x5te995xpvrzms5er9xwed50p" timestamp="1652740138"&gt;3&lt;/key&gt;&lt;/foreign-keys&gt;&lt;ref-type name="Electronic Article"&gt;43&lt;/ref-type&gt;&lt;contributors&gt;&lt;authors&gt;&lt;author&gt;Kuhn, Jens&lt;/author&gt;&lt;author&gt;Dolja, Valerian V.&lt;/author&gt;&lt;author&gt;Krupovic, Mart&lt;/author&gt;&lt;author&gt;Adriaenssens, Evelien M.&lt;/author&gt;&lt;author&gt;Di Serio, Francesco&lt;/author&gt;&lt;author&gt;Dutilh, Bas E.&lt;/author&gt;&lt;author&gt;Flores, Ricardo&lt;/author&gt;&lt;author&gt;Harrach, Balázs&lt;/author&gt;&lt;author&gt;Mushegian, Arcady&lt;/author&gt;&lt;author&gt;Owens, B&lt;/author&gt;&lt;author&gt;Randles, John&lt;/author&gt;&lt;author&gt;Rubino, Luisa&lt;/author&gt;&lt;author&gt;Sabanadzovic, Sead&lt;/author&gt;&lt;author&gt;Simmonds, Peter&lt;/author&gt;&lt;author&gt;Varsani, Arvind&lt;/author&gt;&lt;author&gt;Zerbini, Murilo&lt;/author&gt;&lt;author&gt;Koonin, Eugene V.&lt;/author&gt;&lt;/authors&gt;&lt;/contributors&gt;&lt;titles&gt;&lt;title&gt;Expand, amend, and emend the International Code of Virus Classification and Nomenclature (ICVCN; “the Code”) and the Statutes to clearly define the remit of the ICTV. International Committee on Taxonomy of Viruses (ICTV) TaxoProp 2020.005G.R.Code_and_Statute_Change. https://talk.ictvonline.org/files/ictv_official_taxonomy_updates_since_the_8th_report/m/general-2008/11061&lt;/title&gt;&lt;/titles&gt;&lt;dates&gt;&lt;year&gt;2020&lt;/year&gt;&lt;/dates&gt;&lt;urls&gt;&lt;/urls&gt;&lt;/record&gt;&lt;/Cite&gt;&lt;/EndNote&gt;</w:instrText>
                  </w:r>
                  <w:r w:rsidRPr="002E0ECC">
                    <w:fldChar w:fldCharType="separate"/>
                  </w:r>
                  <w:r w:rsidR="00C1495F">
                    <w:rPr>
                      <w:noProof/>
                    </w:rPr>
                    <w:t>[</w:t>
                  </w:r>
                  <w:hyperlink w:anchor="_ENREF_19" w:tooltip="International Committee on Taxonomy of Viruses, 2021 #7" w:history="1">
                    <w:r w:rsidR="00C1495F" w:rsidRPr="00C1495F">
                      <w:rPr>
                        <w:rStyle w:val="Hyperlink"/>
                      </w:rPr>
                      <w:t>19</w:t>
                    </w:r>
                  </w:hyperlink>
                  <w:r w:rsidR="00C1495F">
                    <w:rPr>
                      <w:noProof/>
                    </w:rPr>
                    <w:t xml:space="preserve">, </w:t>
                  </w:r>
                  <w:hyperlink w:anchor="_ENREF_26" w:tooltip="Kuhn, 2020 #3" w:history="1">
                    <w:r w:rsidR="00C1495F" w:rsidRPr="00C1495F">
                      <w:rPr>
                        <w:rStyle w:val="Hyperlink"/>
                      </w:rPr>
                      <w:t>26</w:t>
                    </w:r>
                  </w:hyperlink>
                  <w:r w:rsidR="00C1495F">
                    <w:rPr>
                      <w:noProof/>
                    </w:rPr>
                    <w:t>]</w:t>
                  </w:r>
                  <w:r w:rsidRPr="002E0ECC">
                    <w:fldChar w:fldCharType="end"/>
                  </w:r>
                  <w:r w:rsidRPr="002E0ECC">
                    <w:t>.</w:t>
                  </w:r>
                </w:p>
                <w:p w14:paraId="6E696417" w14:textId="77777777" w:rsidR="00A174CC" w:rsidRPr="002E0ECC" w:rsidRDefault="00A174CC" w:rsidP="002E0ECC">
                  <w:pPr>
                    <w:rPr>
                      <w:color w:val="0000FF"/>
                    </w:rPr>
                  </w:pPr>
                </w:p>
                <w:p w14:paraId="0511EC19" w14:textId="77777777" w:rsidR="00F127EA" w:rsidRPr="00D51C54" w:rsidRDefault="00F127EA" w:rsidP="00F127EA">
                  <w:bookmarkStart w:id="0" w:name="_Hlk112678712"/>
                  <w:r w:rsidRPr="00D51C54">
                    <w:t xml:space="preserve">Notably, there are no discernible evolutionary relationships between GTAs and </w:t>
                  </w:r>
                  <w:proofErr w:type="spellStart"/>
                  <w:r w:rsidRPr="00D51C54">
                    <w:t>polydnaviriformids</w:t>
                  </w:r>
                  <w:proofErr w:type="spellEnd"/>
                  <w:r w:rsidRPr="00D51C54">
                    <w:t>. The term “</w:t>
                  </w:r>
                  <w:proofErr w:type="spellStart"/>
                  <w:r w:rsidRPr="00D51C54">
                    <w:t>viriform</w:t>
                  </w:r>
                  <w:proofErr w:type="spellEnd"/>
                  <w:r w:rsidRPr="00D51C54">
                    <w:t>”, similar to the term “virus”, is an umbrella term for certain MGEs with comparable lifecycles and properties; it is currently applied to six realms of MGEs that are not evolutionary related to each other.</w:t>
                  </w:r>
                </w:p>
                <w:bookmarkEnd w:id="0"/>
                <w:p w14:paraId="3E3F6F47" w14:textId="77777777" w:rsidR="00F127EA" w:rsidRDefault="00F127EA" w:rsidP="00F127EA"/>
                <w:p w14:paraId="1B9B1B27" w14:textId="06039626" w:rsidR="00F127EA" w:rsidRPr="00D51C54" w:rsidRDefault="00F127EA" w:rsidP="00F127EA">
                  <w:r w:rsidRPr="00D51C54">
                    <w:t xml:space="preserve">Based on the properties of entities referred to as “GTAs” in the literature (reviewed in </w:t>
                  </w:r>
                  <w:r w:rsidRPr="00D51C54">
                    <w:fldChar w:fldCharType="begin">
                      <w:fldData xml:space="preserve">PEVuZE5vdGU+PENpdGU+PEF1dGhvcj5MYW5nPC9BdXRob3I+PFllYXI+MjAxNzwvWWVhcj48UmVj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</w:fldData>
                    </w:fldChar>
                  </w:r>
                  <w:r w:rsidR="00C1495F">
                    <w:instrText xml:space="preserve"> ADDIN EN.CITE </w:instrText>
                  </w:r>
                  <w:r w:rsidR="00C1495F">
                    <w:fldChar w:fldCharType="begin">
                      <w:fldData xml:space="preserve">PEVuZE5vdGU+PENpdGU+PEF1dGhvcj5MYW5nPC9BdXRob3I+PFllYXI+MjAxNzwvWWVhcj48UmVj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</w:fldData>
                    </w:fldChar>
                  </w:r>
                  <w:r w:rsidR="00C1495F">
                    <w:instrText xml:space="preserve"> ADDIN EN.CITE.DATA </w:instrText>
                  </w:r>
                  <w:r w:rsidR="00C1495F">
                    <w:fldChar w:fldCharType="end"/>
                  </w:r>
                  <w:r w:rsidRPr="00D51C54">
                    <w:fldChar w:fldCharType="separate"/>
                  </w:r>
                  <w:r w:rsidR="00C1495F">
                    <w:rPr>
                      <w:noProof/>
                    </w:rPr>
                    <w:t>[</w:t>
                  </w:r>
                  <w:hyperlink w:anchor="_ENREF_30" w:tooltip="Lang, 2012 #14" w:history="1">
                    <w:r w:rsidR="00C1495F" w:rsidRPr="00C1495F">
                      <w:rPr>
                        <w:rStyle w:val="Hyperlink"/>
                      </w:rPr>
                      <w:t>30</w:t>
                    </w:r>
                  </w:hyperlink>
                  <w:r w:rsidR="00C1495F">
                    <w:rPr>
                      <w:noProof/>
                    </w:rPr>
                    <w:t xml:space="preserve">, </w:t>
                  </w:r>
                  <w:hyperlink w:anchor="_ENREF_31" w:tooltip="Lang, 2017 #16" w:history="1">
                    <w:r w:rsidR="00C1495F" w:rsidRPr="00C1495F">
                      <w:rPr>
                        <w:rStyle w:val="Hyperlink"/>
                      </w:rPr>
                      <w:t>31</w:t>
                    </w:r>
                  </w:hyperlink>
                  <w:r w:rsidR="00C1495F">
                    <w:rPr>
                      <w:noProof/>
                    </w:rPr>
                    <w:t>]</w:t>
                  </w:r>
                  <w:r w:rsidRPr="00D51C54">
                    <w:fldChar w:fldCharType="end"/>
                  </w:r>
                  <w:r w:rsidRPr="00D51C54">
                    <w:t xml:space="preserve"> we define GTAs as </w:t>
                  </w:r>
                  <w:proofErr w:type="spellStart"/>
                  <w:r w:rsidRPr="00D51C54">
                    <w:t>viriforms</w:t>
                  </w:r>
                  <w:proofErr w:type="spellEnd"/>
                  <w:r w:rsidRPr="00D51C54">
                    <w:t xml:space="preserve"> with the following features:</w:t>
                  </w:r>
                </w:p>
                <w:p w14:paraId="286D771E" w14:textId="77777777" w:rsidR="00F127EA" w:rsidRPr="00D51C54" w:rsidRDefault="00F127EA" w:rsidP="00F127EA">
                  <w:pPr>
                    <w:pStyle w:val="ListParagraph"/>
                    <w:numPr>
                      <w:ilvl w:val="0"/>
                      <w:numId w:val="10"/>
                    </w:numPr>
                  </w:pPr>
                  <w:r w:rsidRPr="00D51C54">
                    <w:t xml:space="preserve">GTAs use </w:t>
                  </w:r>
                  <w:proofErr w:type="spellStart"/>
                  <w:r w:rsidRPr="00D51C54">
                    <w:t>caudoviricete</w:t>
                  </w:r>
                  <w:proofErr w:type="spellEnd"/>
                  <w:r w:rsidRPr="00D51C54">
                    <w:t xml:space="preserve"> ancestor-derived proteins (established either via significant similarity of at least some GTA proteins to </w:t>
                  </w:r>
                  <w:proofErr w:type="spellStart"/>
                  <w:r w:rsidRPr="00D51C54">
                    <w:t>caudeviricete</w:t>
                  </w:r>
                  <w:proofErr w:type="spellEnd"/>
                  <w:r w:rsidRPr="00D51C54">
                    <w:t xml:space="preserve"> proteins or by image-based evidence of </w:t>
                  </w:r>
                  <w:proofErr w:type="spellStart"/>
                  <w:r w:rsidRPr="00D51C54">
                    <w:t>caudovirion</w:t>
                  </w:r>
                  <w:proofErr w:type="spellEnd"/>
                  <w:r w:rsidRPr="00D51C54">
                    <w:t xml:space="preserve">-like particles) to form </w:t>
                  </w:r>
                  <w:proofErr w:type="spellStart"/>
                  <w:r w:rsidRPr="00D51C54">
                    <w:t>caudovirion</w:t>
                  </w:r>
                  <w:proofErr w:type="spellEnd"/>
                  <w:r w:rsidRPr="00D51C54">
                    <w:t xml:space="preserve">-like </w:t>
                  </w:r>
                  <w:proofErr w:type="gramStart"/>
                  <w:r w:rsidRPr="00D51C54">
                    <w:t>particles;</w:t>
                  </w:r>
                  <w:proofErr w:type="gramEnd"/>
                </w:p>
                <w:p w14:paraId="0A7F8C79" w14:textId="77777777" w:rsidR="00F127EA" w:rsidRPr="00D51C54" w:rsidRDefault="00F127EA" w:rsidP="00F127EA">
                  <w:pPr>
                    <w:pStyle w:val="ListParagraph"/>
                    <w:numPr>
                      <w:ilvl w:val="0"/>
                      <w:numId w:val="10"/>
                    </w:numPr>
                  </w:pPr>
                  <w:r w:rsidRPr="00D51C54">
                    <w:t xml:space="preserve">GTAs </w:t>
                  </w:r>
                  <w:proofErr w:type="spellStart"/>
                  <w:r w:rsidRPr="00D51C54">
                    <w:t>encapsidate</w:t>
                  </w:r>
                  <w:proofErr w:type="spellEnd"/>
                  <w:r w:rsidRPr="00D51C54">
                    <w:t xml:space="preserve"> mostly random pieces of host DNA (established experimentally</w:t>
                  </w:r>
                  <w:proofErr w:type="gramStart"/>
                  <w:r w:rsidRPr="00D51C54">
                    <w:t>);</w:t>
                  </w:r>
                  <w:proofErr w:type="gramEnd"/>
                </w:p>
                <w:p w14:paraId="5A3CB7E0" w14:textId="77777777" w:rsidR="00F127EA" w:rsidRPr="00D51C54" w:rsidRDefault="00F127EA" w:rsidP="00F127EA">
                  <w:pPr>
                    <w:pStyle w:val="ListParagraph"/>
                    <w:numPr>
                      <w:ilvl w:val="0"/>
                      <w:numId w:val="10"/>
                    </w:numPr>
                  </w:pPr>
                  <w:r w:rsidRPr="00D51C54">
                    <w:t>GTA genomes are fully endogenized in host genomes, often across multiple loci (established experimentally and via genomic examination</w:t>
                  </w:r>
                  <w:proofErr w:type="gramStart"/>
                  <w:r w:rsidRPr="00D51C54">
                    <w:t>);</w:t>
                  </w:r>
                  <w:proofErr w:type="gramEnd"/>
                </w:p>
                <w:p w14:paraId="6666F5DF" w14:textId="77777777" w:rsidR="00F127EA" w:rsidRPr="00D51C54" w:rsidRDefault="00F127EA" w:rsidP="00F127EA">
                  <w:pPr>
                    <w:pStyle w:val="ListParagraph"/>
                    <w:numPr>
                      <w:ilvl w:val="0"/>
                      <w:numId w:val="10"/>
                    </w:numPr>
                  </w:pPr>
                  <w:r w:rsidRPr="00D51C54">
                    <w:lastRenderedPageBreak/>
                    <w:t>GTA genomes are not/cannot be fully packaged into particles due to limited particle head size (established via comparison of the packaged DNA length and size of GTA loci</w:t>
                  </w:r>
                  <w:proofErr w:type="gramStart"/>
                  <w:r w:rsidRPr="00D51C54">
                    <w:t>);</w:t>
                  </w:r>
                  <w:proofErr w:type="gramEnd"/>
                </w:p>
                <w:p w14:paraId="16F362A0" w14:textId="77777777" w:rsidR="00F127EA" w:rsidRPr="00D51C54" w:rsidRDefault="00F127EA" w:rsidP="00F127EA">
                  <w:pPr>
                    <w:pStyle w:val="ListParagraph"/>
                    <w:numPr>
                      <w:ilvl w:val="0"/>
                      <w:numId w:val="10"/>
                    </w:numPr>
                  </w:pPr>
                  <w:r w:rsidRPr="00D51C54">
                    <w:t>GTA genomes are mostly vertically inherited and GTAs co-diversify with their hosts (established via congruence between phylogenies of host and GTA genes); and</w:t>
                  </w:r>
                </w:p>
                <w:p w14:paraId="121B5C36" w14:textId="77777777" w:rsidR="00F127EA" w:rsidRPr="00D51C54" w:rsidRDefault="00F127EA" w:rsidP="00F127EA">
                  <w:pPr>
                    <w:pStyle w:val="ListParagraph"/>
                    <w:numPr>
                      <w:ilvl w:val="0"/>
                      <w:numId w:val="10"/>
                    </w:numPr>
                  </w:pPr>
                  <w:r w:rsidRPr="00D51C54">
                    <w:t xml:space="preserve">DNA </w:t>
                  </w:r>
                  <w:proofErr w:type="spellStart"/>
                  <w:r w:rsidRPr="00D51C54">
                    <w:t>encapsidated</w:t>
                  </w:r>
                  <w:proofErr w:type="spellEnd"/>
                  <w:r w:rsidRPr="00D51C54">
                    <w:t xml:space="preserve"> in GTA particles is delivered to other cells (established experimentally).</w:t>
                  </w:r>
                </w:p>
                <w:p w14:paraId="3BE274FB" w14:textId="7A2040E9" w:rsidR="002E0ECC" w:rsidRDefault="00F127EA" w:rsidP="00F127EA">
                  <w:pPr>
                    <w:rPr>
                      <w:bCs/>
                    </w:rPr>
                  </w:pPr>
                  <w:r w:rsidRPr="00D51C54">
                    <w:t xml:space="preserve">Having these attributes, </w:t>
                  </w:r>
                  <w:r w:rsidRPr="00D51C54">
                    <w:rPr>
                      <w:bCs/>
                    </w:rPr>
                    <w:t xml:space="preserve">GTAs have lost the ability to replicate and have become fully exapted by their cellular hosts. They are produced under specific conditions (e.g., nutrient depletion </w:t>
                  </w:r>
                  <w:r w:rsidRPr="00D51C54">
                    <w:rPr>
                      <w:bCs/>
                    </w:rPr>
                    <w:fldChar w:fldCharType="begin">
                      <w:fldData xml:space="preserve">PEVuZE5vdGU+PENpdGU+PEF1dGhvcj5XZXN0YnllPC9BdXRob3I+PFllYXI+MjAxNzwvWWVhcj48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</w:fldData>
                    </w:fldChar>
                  </w:r>
                  <w:r w:rsidR="00C1495F">
                    <w:rPr>
                      <w:bCs/>
                    </w:rPr>
                    <w:instrText xml:space="preserve"> ADDIN EN.CITE </w:instrText>
                  </w:r>
                  <w:r w:rsidR="00C1495F">
                    <w:rPr>
                      <w:bCs/>
                    </w:rPr>
                    <w:fldChar w:fldCharType="begin">
                      <w:fldData xml:space="preserve">PEVuZE5vdGU+PENpdGU+PEF1dGhvcj5XZXN0YnllPC9BdXRob3I+PFllYXI+MjAxNzwvWWVhcj48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</w:fldData>
                    </w:fldChar>
                  </w:r>
                  <w:r w:rsidR="00C1495F">
                    <w:rPr>
                      <w:bCs/>
                    </w:rPr>
                    <w:instrText xml:space="preserve"> ADDIN EN.CITE.DATA </w:instrText>
                  </w:r>
                  <w:r w:rsidR="00C1495F">
                    <w:rPr>
                      <w:bCs/>
                    </w:rPr>
                  </w:r>
                  <w:r w:rsidR="00C1495F">
                    <w:rPr>
                      <w:bCs/>
                    </w:rPr>
                    <w:fldChar w:fldCharType="end"/>
                  </w:r>
                  <w:r w:rsidRPr="00D51C54">
                    <w:rPr>
                      <w:bCs/>
                    </w:rPr>
                  </w:r>
                  <w:r w:rsidRPr="00D51C54">
                    <w:rPr>
                      <w:bCs/>
                    </w:rPr>
                    <w:fldChar w:fldCharType="separate"/>
                  </w:r>
                  <w:r w:rsidR="00C1495F">
                    <w:rPr>
                      <w:bCs/>
                      <w:noProof/>
                    </w:rPr>
                    <w:t>[</w:t>
                  </w:r>
                  <w:hyperlink w:anchor="_ENREF_54" w:tooltip="Westbye, 2017 #41" w:history="1">
                    <w:r w:rsidR="00C1495F" w:rsidRPr="00C1495F">
                      <w:rPr>
                        <w:rStyle w:val="Hyperlink"/>
                      </w:rPr>
                      <w:t>54</w:t>
                    </w:r>
                  </w:hyperlink>
                  <w:r w:rsidR="00C1495F">
                    <w:rPr>
                      <w:bCs/>
                      <w:noProof/>
                    </w:rPr>
                    <w:t>]</w:t>
                  </w:r>
                  <w:r w:rsidRPr="00D51C54">
                    <w:rPr>
                      <w:bCs/>
                    </w:rPr>
                    <w:fldChar w:fldCharType="end"/>
                  </w:r>
                  <w:r w:rsidRPr="00D51C54">
                    <w:rPr>
                      <w:bCs/>
                    </w:rPr>
                    <w:t>) and mediate horizontal gene transfer (HGT), typically among cells of the same species.</w:t>
                  </w:r>
                </w:p>
                <w:p w14:paraId="426727B3" w14:textId="0A6ADE04" w:rsidR="00473208" w:rsidRDefault="00473208" w:rsidP="00F127EA">
                  <w:pPr>
                    <w:rPr>
                      <w:bCs/>
                    </w:rPr>
                  </w:pPr>
                </w:p>
                <w:p w14:paraId="40D3E6B7" w14:textId="661417F7" w:rsidR="00473208" w:rsidRDefault="00473208" w:rsidP="00F127EA">
                  <w:pPr>
                    <w:rPr>
                      <w:bCs/>
                    </w:rPr>
                  </w:pPr>
                  <w:r w:rsidRPr="00473208">
                    <w:rPr>
                      <w:bCs/>
                    </w:rPr>
                    <w:t xml:space="preserve">Here we outline initial steps to establish such a formal taxonomic scheme for well-characterized GTA </w:t>
                  </w:r>
                  <w:proofErr w:type="spellStart"/>
                  <w:r w:rsidRPr="00473208">
                    <w:rPr>
                      <w:bCs/>
                    </w:rPr>
                    <w:t>viriforms</w:t>
                  </w:r>
                  <w:proofErr w:type="spellEnd"/>
                  <w:r w:rsidRPr="00473208">
                    <w:rPr>
                      <w:bCs/>
                    </w:rPr>
                    <w:t>, focusing specifically on GTAs experimentally documented as being produced by cells and performing gene transfer—and for which the genetic basis of particle production has been established. We propose such data as minimal requirements for GTA classification.</w:t>
                  </w:r>
                </w:p>
                <w:p w14:paraId="53ED7090" w14:textId="77777777" w:rsidR="00CB5AFD" w:rsidRPr="002E0ECC" w:rsidRDefault="00CB5AFD" w:rsidP="00CB5AFD">
                  <w:pPr>
                    <w:rPr>
                      <w:bCs/>
                    </w:rPr>
                  </w:pPr>
                </w:p>
                <w:p w14:paraId="29464B3C" w14:textId="77151BC3" w:rsidR="002E0ECC" w:rsidRPr="002E0ECC" w:rsidRDefault="00CB5AFD" w:rsidP="002E0ECC">
                  <w:pPr>
                    <w:keepNext/>
                    <w:rPr>
                      <w:b/>
                    </w:rPr>
                  </w:pPr>
                  <w:r>
                    <w:rPr>
                      <w:b/>
                    </w:rPr>
                    <w:t xml:space="preserve">Proposed nomenclature </w:t>
                  </w:r>
                  <w:r w:rsidR="00926F67">
                    <w:rPr>
                      <w:b/>
                    </w:rPr>
                    <w:t>for</w:t>
                  </w:r>
                  <w:r>
                    <w:rPr>
                      <w:b/>
                    </w:rPr>
                    <w:t xml:space="preserve"> GTA taxa</w:t>
                  </w:r>
                </w:p>
                <w:p w14:paraId="08C106C1" w14:textId="7FD70EEF" w:rsidR="002E0ECC" w:rsidRPr="002E0ECC" w:rsidRDefault="00CB5AFD" w:rsidP="002E0ECC">
                  <w:pPr>
                    <w:rPr>
                      <w:bCs/>
                    </w:rPr>
                  </w:pPr>
                  <w:r>
                    <w:rPr>
                      <w:bCs/>
                    </w:rPr>
                    <w:t xml:space="preserve">GTA taxon naming is proposed to follow the current ICVCN stipulations for </w:t>
                  </w:r>
                  <w:proofErr w:type="spellStart"/>
                  <w:r>
                    <w:rPr>
                      <w:bCs/>
                    </w:rPr>
                    <w:t>viriforms</w:t>
                  </w:r>
                  <w:proofErr w:type="spellEnd"/>
                  <w:r>
                    <w:rPr>
                      <w:bCs/>
                    </w:rPr>
                    <w:t xml:space="preserve">: </w:t>
                  </w:r>
                </w:p>
                <w:p w14:paraId="6CC899DF" w14:textId="77777777" w:rsidR="002E0ECC" w:rsidRPr="002E0ECC" w:rsidRDefault="002E0ECC" w:rsidP="002E0ECC">
                  <w:pPr>
                    <w:rPr>
                      <w:bCs/>
                    </w:rPr>
                  </w:pPr>
                </w:p>
                <w:p w14:paraId="66C3E46A" w14:textId="15A022BA" w:rsidR="002E0ECC" w:rsidRPr="002E0ECC" w:rsidRDefault="002E0ECC" w:rsidP="002E0ECC">
                  <w:pPr>
                    <w:ind w:left="720"/>
                    <w:rPr>
                      <w:bCs/>
                    </w:rPr>
                  </w:pPr>
                  <w:r w:rsidRPr="002E0ECC">
                    <w:rPr>
                      <w:bCs/>
                    </w:rPr>
                    <w:t xml:space="preserve">“[t]he formal endings for taxon names of </w:t>
                  </w:r>
                  <w:proofErr w:type="spellStart"/>
                  <w:r w:rsidRPr="002E0ECC">
                    <w:rPr>
                      <w:bCs/>
                    </w:rPr>
                    <w:t>viriforms</w:t>
                  </w:r>
                  <w:proofErr w:type="spellEnd"/>
                  <w:r w:rsidRPr="002E0ECC">
                    <w:rPr>
                      <w:bCs/>
                    </w:rPr>
                    <w:t xml:space="preserve"> are the suffixes "‑</w:t>
                  </w:r>
                  <w:proofErr w:type="spellStart"/>
                  <w:r w:rsidRPr="002E0ECC">
                    <w:rPr>
                      <w:bCs/>
                      <w:i/>
                      <w:iCs/>
                    </w:rPr>
                    <w:t>viriformia</w:t>
                  </w:r>
                  <w:proofErr w:type="spellEnd"/>
                  <w:r w:rsidRPr="002E0ECC">
                    <w:rPr>
                      <w:bCs/>
                    </w:rPr>
                    <w:t>" for realms, "‑</w:t>
                  </w:r>
                  <w:proofErr w:type="spellStart"/>
                  <w:r w:rsidRPr="002E0ECC">
                    <w:rPr>
                      <w:bCs/>
                      <w:i/>
                      <w:iCs/>
                    </w:rPr>
                    <w:t>viriforma</w:t>
                  </w:r>
                  <w:proofErr w:type="spellEnd"/>
                  <w:r w:rsidRPr="002E0ECC">
                    <w:rPr>
                      <w:bCs/>
                    </w:rPr>
                    <w:t xml:space="preserve">" for </w:t>
                  </w:r>
                  <w:proofErr w:type="spellStart"/>
                  <w:r w:rsidRPr="002E0ECC">
                    <w:rPr>
                      <w:bCs/>
                    </w:rPr>
                    <w:t>subrealms</w:t>
                  </w:r>
                  <w:proofErr w:type="spellEnd"/>
                  <w:r w:rsidRPr="002E0ECC">
                    <w:rPr>
                      <w:bCs/>
                    </w:rPr>
                    <w:t>, "‑</w:t>
                  </w:r>
                  <w:proofErr w:type="spellStart"/>
                  <w:r w:rsidRPr="002E0ECC">
                    <w:rPr>
                      <w:bCs/>
                      <w:i/>
                      <w:iCs/>
                    </w:rPr>
                    <w:t>viriformae</w:t>
                  </w:r>
                  <w:proofErr w:type="spellEnd"/>
                  <w:r w:rsidRPr="002E0ECC">
                    <w:rPr>
                      <w:bCs/>
                    </w:rPr>
                    <w:t>" for kingdoms, "‑</w:t>
                  </w:r>
                  <w:proofErr w:type="spellStart"/>
                  <w:r w:rsidRPr="002E0ECC">
                    <w:rPr>
                      <w:bCs/>
                      <w:i/>
                      <w:iCs/>
                    </w:rPr>
                    <w:t>viriformites</w:t>
                  </w:r>
                  <w:proofErr w:type="spellEnd"/>
                  <w:r w:rsidRPr="002E0ECC">
                    <w:rPr>
                      <w:bCs/>
                    </w:rPr>
                    <w:t>" for subkingdoms, "‑</w:t>
                  </w:r>
                  <w:proofErr w:type="spellStart"/>
                  <w:r w:rsidRPr="002E0ECC">
                    <w:rPr>
                      <w:bCs/>
                      <w:i/>
                      <w:iCs/>
                    </w:rPr>
                    <w:t>viriformicota</w:t>
                  </w:r>
                  <w:proofErr w:type="spellEnd"/>
                  <w:r w:rsidRPr="002E0ECC">
                    <w:rPr>
                      <w:bCs/>
                    </w:rPr>
                    <w:t>" for phyla, "‑</w:t>
                  </w:r>
                  <w:proofErr w:type="spellStart"/>
                  <w:r w:rsidRPr="002E0ECC">
                    <w:rPr>
                      <w:bCs/>
                      <w:i/>
                      <w:iCs/>
                    </w:rPr>
                    <w:t>viriformicotina</w:t>
                  </w:r>
                  <w:proofErr w:type="spellEnd"/>
                  <w:r w:rsidRPr="002E0ECC">
                    <w:rPr>
                      <w:bCs/>
                    </w:rPr>
                    <w:t>" for subphyla, "‑</w:t>
                  </w:r>
                  <w:proofErr w:type="spellStart"/>
                  <w:r w:rsidRPr="002E0ECC">
                    <w:rPr>
                      <w:bCs/>
                      <w:i/>
                      <w:iCs/>
                    </w:rPr>
                    <w:t>viriformicetes</w:t>
                  </w:r>
                  <w:proofErr w:type="spellEnd"/>
                  <w:r w:rsidRPr="002E0ECC">
                    <w:rPr>
                      <w:bCs/>
                    </w:rPr>
                    <w:t>" for classes, "‑</w:t>
                  </w:r>
                  <w:proofErr w:type="spellStart"/>
                  <w:r w:rsidRPr="002E0ECC">
                    <w:rPr>
                      <w:bCs/>
                      <w:i/>
                      <w:iCs/>
                    </w:rPr>
                    <w:t>viriformicetidae</w:t>
                  </w:r>
                  <w:proofErr w:type="spellEnd"/>
                  <w:r w:rsidRPr="002E0ECC">
                    <w:rPr>
                      <w:bCs/>
                    </w:rPr>
                    <w:t>" for subclasses, "‑</w:t>
                  </w:r>
                  <w:proofErr w:type="spellStart"/>
                  <w:r w:rsidRPr="002E0ECC">
                    <w:rPr>
                      <w:bCs/>
                      <w:i/>
                      <w:iCs/>
                    </w:rPr>
                    <w:t>viriformales</w:t>
                  </w:r>
                  <w:proofErr w:type="spellEnd"/>
                  <w:r w:rsidRPr="002E0ECC">
                    <w:rPr>
                      <w:bCs/>
                    </w:rPr>
                    <w:t>" for orders, "‑</w:t>
                  </w:r>
                  <w:proofErr w:type="spellStart"/>
                  <w:r w:rsidRPr="002E0ECC">
                    <w:rPr>
                      <w:bCs/>
                      <w:i/>
                      <w:iCs/>
                    </w:rPr>
                    <w:t>viriformineae</w:t>
                  </w:r>
                  <w:proofErr w:type="spellEnd"/>
                  <w:r w:rsidRPr="002E0ECC">
                    <w:rPr>
                      <w:bCs/>
                    </w:rPr>
                    <w:t>" for suborders, "‑</w:t>
                  </w:r>
                  <w:proofErr w:type="spellStart"/>
                  <w:r w:rsidRPr="002E0ECC">
                    <w:rPr>
                      <w:bCs/>
                      <w:i/>
                      <w:iCs/>
                    </w:rPr>
                    <w:t>viriformidae</w:t>
                  </w:r>
                  <w:proofErr w:type="spellEnd"/>
                  <w:r w:rsidRPr="002E0ECC">
                    <w:rPr>
                      <w:bCs/>
                    </w:rPr>
                    <w:t>" for families, "‑</w:t>
                  </w:r>
                  <w:proofErr w:type="spellStart"/>
                  <w:r w:rsidRPr="002E0ECC">
                    <w:rPr>
                      <w:bCs/>
                      <w:i/>
                      <w:iCs/>
                    </w:rPr>
                    <w:t>viriforminae</w:t>
                  </w:r>
                  <w:proofErr w:type="spellEnd"/>
                  <w:r w:rsidRPr="002E0ECC">
                    <w:rPr>
                      <w:bCs/>
                    </w:rPr>
                    <w:t>" for subfamilies, and "‑</w:t>
                  </w:r>
                  <w:proofErr w:type="spellStart"/>
                  <w:r w:rsidRPr="002E0ECC">
                    <w:rPr>
                      <w:bCs/>
                      <w:i/>
                      <w:iCs/>
                    </w:rPr>
                    <w:t>viriform</w:t>
                  </w:r>
                  <w:proofErr w:type="spellEnd"/>
                  <w:r w:rsidRPr="002E0ECC">
                    <w:rPr>
                      <w:bCs/>
                    </w:rPr>
                    <w:t xml:space="preserve">" for genera and subgenera” (ICVCN Rule 3.26) </w:t>
                  </w:r>
                  <w:r w:rsidRPr="002E0ECC">
                    <w:rPr>
                      <w:bCs/>
                    </w:rPr>
                    <w:fldChar w:fldCharType="begin"/>
                  </w:r>
                  <w:r w:rsidR="00C1495F">
                    <w:rPr>
                      <w:bCs/>
                    </w:rPr>
                    <w:instrText xml:space="preserve"> ADDIN EN.CITE &lt;EndNote&gt;&lt;Cite&gt;&lt;Author&gt;Kuhn&lt;/Author&gt;&lt;Year&gt;2020&lt;/Year&gt;&lt;RecNum&gt;3&lt;/RecNum&gt;&lt;DisplayText&gt;[19, 26]&lt;/DisplayText&gt;&lt;record&gt;&lt;rec-number&gt;3&lt;/rec-number&gt;&lt;foreign-keys&gt;&lt;key app="EN" db-id="rxfd9wrsbe9x5te995xpvrzms5er9xwed50p" timestamp="1652740138"&gt;3&lt;/key&gt;&lt;/foreign-keys&gt;&lt;ref-type name="Electronic Article"&gt;43&lt;/ref-type&gt;&lt;contributors&gt;&lt;authors&gt;&lt;author&gt;Kuhn, Jens&lt;/author&gt;&lt;author&gt;Dolja, Valerian V.&lt;/author&gt;&lt;author&gt;Krupovic, Mart&lt;/author&gt;&lt;author&gt;Adriaenssens, Evelien M.&lt;/author&gt;&lt;author&gt;Di Serio, Francesco&lt;/author&gt;&lt;author&gt;Dutilh, Bas E.&lt;/author&gt;&lt;author&gt;Flores, Ricardo&lt;/author&gt;&lt;author&gt;Harrach, Balázs&lt;/author&gt;&lt;author&gt;Mushegian, Arcady&lt;/author&gt;&lt;author&gt;Owens, B&lt;/author&gt;&lt;author&gt;Randles, John&lt;/author&gt;&lt;author&gt;Rubino, Luisa&lt;/author&gt;&lt;author&gt;Sabanadzovic, Sead&lt;/author&gt;&lt;author&gt;Simmonds, Peter&lt;/author&gt;&lt;author&gt;Varsani, Arvind&lt;/author&gt;&lt;author&gt;Zerbini, Murilo&lt;/author&gt;&lt;author&gt;Koonin, Eugene V.&lt;/author&gt;&lt;/authors&gt;&lt;/contributors&gt;&lt;titles&gt;&lt;title&gt;Expand, amend, and emend the International Code of Virus Classification and Nomenclature (ICVCN; “the Code”) and the Statutes to clearly define the remit of the ICTV. International Committee on Taxonomy of Viruses (ICTV) TaxoProp 2020.005G.R.Code_and_Statute_Change. https://talk.ictvonline.org/files/ictv_official_taxonomy_updates_since_the_8th_report/m/general-2008/11061&lt;/title&gt;&lt;/titles&gt;&lt;dates&gt;&lt;year&gt;2020&lt;/year&gt;&lt;/dates&gt;&lt;urls&gt;&lt;/urls&gt;&lt;/record&gt;&lt;/Cite&gt;&lt;Cite&gt;&lt;Author&gt;International Committee on Taxonomy of Viruses&lt;/Author&gt;&lt;Year&gt;2021&lt;/Year&gt;&lt;RecNum&gt;7&lt;/RecNum&gt;&lt;record&gt;&lt;rec-number&gt;7&lt;/rec-number&gt;&lt;foreign-keys&gt;&lt;key app="EN" db-id="rxfd9wrsbe9x5te995xpvrzms5er9xwed50p" timestamp="1652742968"&gt;7&lt;/key&gt;&lt;/foreign-keys&gt;&lt;ref-type name="Web Page"&gt;12&lt;/ref-type&gt;&lt;contributors&gt;&lt;authors&gt;&lt;author&gt;International Committee on Taxonomy of Viruses,&lt;/author&gt;&lt;/authors&gt;&lt;/contributors&gt;&lt;titles&gt;&lt;title&gt;The International Code of Virus Classification and Nomenclature (ICVCN). March 2021. https://talk.ictvonline.org/information/w/ictv-information/383/ictv-code&lt;/title&gt;&lt;/titles&gt;&lt;dates&gt;&lt;year&gt;2021&lt;/year&gt;&lt;/dates&gt;&lt;urls&gt;&lt;/urls&gt;&lt;/record&gt;&lt;/Cite&gt;&lt;/EndNote&gt;</w:instrText>
                  </w:r>
                  <w:r w:rsidRPr="002E0ECC">
                    <w:rPr>
                      <w:bCs/>
                    </w:rPr>
                    <w:fldChar w:fldCharType="separate"/>
                  </w:r>
                  <w:r w:rsidR="00C1495F">
                    <w:rPr>
                      <w:bCs/>
                      <w:noProof/>
                    </w:rPr>
                    <w:t>[</w:t>
                  </w:r>
                  <w:hyperlink w:anchor="_ENREF_19" w:tooltip="International Committee on Taxonomy of Viruses, 2021 #7" w:history="1">
                    <w:r w:rsidR="00C1495F" w:rsidRPr="00C1495F">
                      <w:rPr>
                        <w:rStyle w:val="Hyperlink"/>
                      </w:rPr>
                      <w:t>19</w:t>
                    </w:r>
                  </w:hyperlink>
                  <w:r w:rsidR="00C1495F">
                    <w:rPr>
                      <w:bCs/>
                      <w:noProof/>
                    </w:rPr>
                    <w:t xml:space="preserve">, </w:t>
                  </w:r>
                  <w:hyperlink w:anchor="_ENREF_26" w:tooltip="Kuhn, 2020 #3" w:history="1">
                    <w:r w:rsidR="00C1495F" w:rsidRPr="00C1495F">
                      <w:rPr>
                        <w:rStyle w:val="Hyperlink"/>
                      </w:rPr>
                      <w:t>26</w:t>
                    </w:r>
                  </w:hyperlink>
                  <w:r w:rsidR="00C1495F">
                    <w:rPr>
                      <w:bCs/>
                      <w:noProof/>
                    </w:rPr>
                    <w:t>]</w:t>
                  </w:r>
                  <w:r w:rsidRPr="002E0ECC">
                    <w:rPr>
                      <w:bCs/>
                    </w:rPr>
                    <w:fldChar w:fldCharType="end"/>
                  </w:r>
                </w:p>
                <w:p w14:paraId="041E9FA3" w14:textId="77777777" w:rsidR="002E0ECC" w:rsidRPr="002E0ECC" w:rsidRDefault="002E0ECC" w:rsidP="002E0ECC">
                  <w:pPr>
                    <w:rPr>
                      <w:bCs/>
                    </w:rPr>
                  </w:pPr>
                </w:p>
                <w:p w14:paraId="25DEDDA0" w14:textId="77777777" w:rsidR="002E0ECC" w:rsidRPr="002E0ECC" w:rsidRDefault="002E0ECC" w:rsidP="002E0ECC">
                  <w:pPr>
                    <w:rPr>
                      <w:bCs/>
                    </w:rPr>
                  </w:pPr>
                  <w:r w:rsidRPr="002E0ECC">
                    <w:rPr>
                      <w:bCs/>
                    </w:rPr>
                    <w:t>and</w:t>
                  </w:r>
                </w:p>
                <w:p w14:paraId="71E8F972" w14:textId="77777777" w:rsidR="002E0ECC" w:rsidRPr="002E0ECC" w:rsidRDefault="002E0ECC" w:rsidP="002E0ECC">
                  <w:pPr>
                    <w:ind w:left="720"/>
                    <w:rPr>
                      <w:bCs/>
                    </w:rPr>
                  </w:pPr>
                </w:p>
                <w:p w14:paraId="11B67EB5" w14:textId="65D3BE9C" w:rsidR="002E0ECC" w:rsidRPr="002E0ECC" w:rsidRDefault="002E0ECC" w:rsidP="002E0ECC">
                  <w:pPr>
                    <w:ind w:left="720"/>
                    <w:rPr>
                      <w:bCs/>
                    </w:rPr>
                  </w:pPr>
                  <w:r w:rsidRPr="002E0ECC">
                    <w:rPr>
                      <w:bCs/>
                    </w:rPr>
                    <w:t xml:space="preserve">“[a] species name shall consist of only two distinct word components separated by a space. The first word component shall begin with a capital letter and be identical in spelling to the name of the genus to which the species belongs. The second word component shall not contain any suffixes specific for taxa of higher ranks. The entire species name (both word components) shall be italicized.” </w:t>
                  </w:r>
                  <w:r w:rsidRPr="002E0ECC">
                    <w:rPr>
                      <w:bCs/>
                    </w:rPr>
                    <w:fldChar w:fldCharType="begin"/>
                  </w:r>
                  <w:r w:rsidR="00C1495F">
                    <w:rPr>
                      <w:bCs/>
                    </w:rPr>
                    <w:instrText xml:space="preserve"> ADDIN EN.CITE &lt;EndNote&gt;&lt;Cite&gt;&lt;Author&gt;International Committee on Taxonomy of Viruses&lt;/Author&gt;&lt;Year&gt;2021&lt;/Year&gt;&lt;RecNum&gt;7&lt;/RecNum&gt;&lt;DisplayText&gt;[19]&lt;/DisplayText&gt;&lt;record&gt;&lt;rec-number&gt;7&lt;/rec-number&gt;&lt;foreign-keys&gt;&lt;key app="EN" db-id="rxfd9wrsbe9x5te995xpvrzms5er9xwed50p" timestamp="1652742968"&gt;7&lt;/key&gt;&lt;/foreign-keys&gt;&lt;ref-type name="Web Page"&gt;12&lt;/ref-type&gt;&lt;contributors&gt;&lt;authors&gt;&lt;author&gt;International Committee on Taxonomy of Viruses,&lt;/author&gt;&lt;/authors&gt;&lt;/contributors&gt;&lt;titles&gt;&lt;title&gt;The International Code of Virus Classification and Nomenclature (ICVCN). March 2021. https://talk.ictvonline.org/information/w/ictv-information/383/ictv-code&lt;/title&gt;&lt;/titles&gt;&lt;dates&gt;&lt;year&gt;2021&lt;/year&gt;&lt;/dates&gt;&lt;urls&gt;&lt;/urls&gt;&lt;/record&gt;&lt;/Cite&gt;&lt;/EndNote&gt;</w:instrText>
                  </w:r>
                  <w:r w:rsidRPr="002E0ECC">
                    <w:rPr>
                      <w:bCs/>
                    </w:rPr>
                    <w:fldChar w:fldCharType="separate"/>
                  </w:r>
                  <w:r w:rsidR="00C1495F">
                    <w:rPr>
                      <w:bCs/>
                      <w:noProof/>
                    </w:rPr>
                    <w:t>[</w:t>
                  </w:r>
                  <w:hyperlink w:anchor="_ENREF_19" w:tooltip="International Committee on Taxonomy of Viruses, 2021 #7" w:history="1">
                    <w:r w:rsidR="00C1495F" w:rsidRPr="00C1495F">
                      <w:rPr>
                        <w:rStyle w:val="Hyperlink"/>
                      </w:rPr>
                      <w:t>19</w:t>
                    </w:r>
                  </w:hyperlink>
                  <w:r w:rsidR="00C1495F">
                    <w:rPr>
                      <w:bCs/>
                      <w:noProof/>
                    </w:rPr>
                    <w:t>]</w:t>
                  </w:r>
                  <w:r w:rsidRPr="002E0ECC">
                    <w:rPr>
                      <w:bCs/>
                    </w:rPr>
                    <w:fldChar w:fldCharType="end"/>
                  </w:r>
                </w:p>
                <w:p w14:paraId="212795A3" w14:textId="77777777" w:rsidR="002E0ECC" w:rsidRPr="002E0ECC" w:rsidRDefault="002E0ECC" w:rsidP="002E0ECC">
                  <w:pPr>
                    <w:rPr>
                      <w:bCs/>
                    </w:rPr>
                  </w:pPr>
                </w:p>
                <w:p w14:paraId="06A44451" w14:textId="108A2ADD" w:rsidR="002E0ECC" w:rsidRPr="002E0ECC" w:rsidRDefault="002E0ECC" w:rsidP="002E0ECC">
                  <w:pPr>
                    <w:rPr>
                      <w:bCs/>
                    </w:rPr>
                  </w:pPr>
                  <w:r w:rsidRPr="002E0ECC">
                    <w:rPr>
                      <w:bCs/>
                    </w:rPr>
                    <w:t xml:space="preserve">We </w:t>
                  </w:r>
                  <w:r w:rsidR="00CB5AFD">
                    <w:rPr>
                      <w:bCs/>
                    </w:rPr>
                    <w:t>propose</w:t>
                  </w:r>
                  <w:r w:rsidRPr="002E0ECC">
                    <w:rPr>
                      <w:bCs/>
                    </w:rPr>
                    <w:t xml:space="preserve"> adding the infix -</w:t>
                  </w:r>
                  <w:proofErr w:type="spellStart"/>
                  <w:r w:rsidRPr="002E0ECC">
                    <w:rPr>
                      <w:bCs/>
                      <w:i/>
                      <w:iCs/>
                    </w:rPr>
                    <w:t>gta</w:t>
                  </w:r>
                  <w:proofErr w:type="spellEnd"/>
                  <w:r w:rsidRPr="002E0ECC">
                    <w:rPr>
                      <w:bCs/>
                    </w:rPr>
                    <w:t>- prior to the taxon-specific suffixes for immediate recognition of GTA-specific taxa (e.g., -</w:t>
                  </w:r>
                  <w:proofErr w:type="spellStart"/>
                  <w:r w:rsidRPr="002E0ECC">
                    <w:rPr>
                      <w:bCs/>
                      <w:i/>
                      <w:iCs/>
                    </w:rPr>
                    <w:t>gtaviriform</w:t>
                  </w:r>
                  <w:proofErr w:type="spellEnd"/>
                  <w:r w:rsidRPr="002E0ECC">
                    <w:rPr>
                      <w:bCs/>
                    </w:rPr>
                    <w:t>).</w:t>
                  </w:r>
                </w:p>
                <w:p w14:paraId="66DD9072" w14:textId="77777777" w:rsidR="002E0ECC" w:rsidRPr="002E0ECC" w:rsidRDefault="002E0ECC" w:rsidP="002E0ECC">
                  <w:pPr>
                    <w:rPr>
                      <w:b/>
                    </w:rPr>
                  </w:pPr>
                </w:p>
                <w:p w14:paraId="5CFB4805" w14:textId="43555AB0" w:rsidR="002E0ECC" w:rsidRDefault="00CB5AFD" w:rsidP="002E0ECC">
                  <w:pPr>
                    <w:rPr>
                      <w:b/>
                    </w:rPr>
                  </w:pPr>
                  <w:r>
                    <w:rPr>
                      <w:b/>
                    </w:rPr>
                    <w:t>Proposed taxonomic framework for GTAs</w:t>
                  </w:r>
                </w:p>
                <w:p w14:paraId="2F06C328" w14:textId="48FBC733" w:rsidR="002E0ECC" w:rsidRPr="002E0ECC" w:rsidRDefault="00F127EA" w:rsidP="002E0ECC">
                  <w:pPr>
                    <w:rPr>
                      <w:bCs/>
                    </w:rPr>
                  </w:pPr>
                  <w:r w:rsidRPr="00D51C54">
                    <w:rPr>
                      <w:bCs/>
                    </w:rPr>
                    <w:t>Based on functionally and genetically characterized GTAs, at least three major GTA clades can be delineated</w:t>
                  </w:r>
                  <w:r>
                    <w:rPr>
                      <w:bCs/>
                    </w:rPr>
                    <w:t>:</w:t>
                  </w:r>
                </w:p>
                <w:p w14:paraId="6E554EAA" w14:textId="77777777" w:rsidR="00F127EA" w:rsidRPr="00F127EA" w:rsidRDefault="00F127EA" w:rsidP="00F127EA">
                  <w:pPr>
                    <w:pStyle w:val="Heading2"/>
                    <w:rPr>
                      <w:sz w:val="24"/>
                      <w:szCs w:val="24"/>
                    </w:rPr>
                  </w:pPr>
                  <w:r w:rsidRPr="00F127EA">
                    <w:rPr>
                      <w:sz w:val="24"/>
                      <w:szCs w:val="24"/>
                    </w:rPr>
                    <w:t>Alphaproteobacterial type I GTAs</w:t>
                  </w:r>
                </w:p>
                <w:p w14:paraId="59B7C432" w14:textId="58A1BD20" w:rsidR="00F127EA" w:rsidRPr="00F127EA" w:rsidRDefault="00F127EA" w:rsidP="00F127EA">
                  <w:r w:rsidRPr="00F127EA">
                    <w:t xml:space="preserve">The best characterized GTA of this clade is </w:t>
                  </w:r>
                  <w:proofErr w:type="spellStart"/>
                  <w:r w:rsidRPr="00F127EA">
                    <w:t>RcGTA</w:t>
                  </w:r>
                  <w:proofErr w:type="spellEnd"/>
                  <w:r w:rsidRPr="00F127EA">
                    <w:t xml:space="preserve">, produced by </w:t>
                  </w:r>
                  <w:r w:rsidRPr="00F127EA">
                    <w:rPr>
                      <w:i/>
                    </w:rPr>
                    <w:t xml:space="preserve">R. </w:t>
                  </w:r>
                  <w:proofErr w:type="spellStart"/>
                  <w:r w:rsidRPr="00F127EA">
                    <w:rPr>
                      <w:i/>
                    </w:rPr>
                    <w:t>capsulatu</w:t>
                  </w:r>
                  <w:r w:rsidRPr="00F127EA">
                    <w:rPr>
                      <w:iCs/>
                    </w:rPr>
                    <w:t>s</w:t>
                  </w:r>
                  <w:proofErr w:type="spellEnd"/>
                  <w:r w:rsidRPr="00F127EA">
                    <w:t xml:space="preserve"> (</w:t>
                  </w:r>
                  <w:proofErr w:type="spellStart"/>
                  <w:r w:rsidRPr="00F127EA">
                    <w:rPr>
                      <w:i/>
                      <w:iCs/>
                    </w:rPr>
                    <w:t>Pseudomonadota</w:t>
                  </w:r>
                  <w:proofErr w:type="spellEnd"/>
                  <w:r w:rsidRPr="00F127EA">
                    <w:t xml:space="preserve">: </w:t>
                  </w:r>
                  <w:proofErr w:type="spellStart"/>
                  <w:r w:rsidRPr="00F127EA">
                    <w:rPr>
                      <w:i/>
                      <w:iCs/>
                    </w:rPr>
                    <w:t>Alphaproteobacteria</w:t>
                  </w:r>
                  <w:proofErr w:type="spellEnd"/>
                  <w:r w:rsidRPr="00F127EA">
                    <w:t xml:space="preserve">: </w:t>
                  </w:r>
                  <w:proofErr w:type="spellStart"/>
                  <w:r w:rsidRPr="00F127EA">
                    <w:rPr>
                      <w:i/>
                      <w:iCs/>
                    </w:rPr>
                    <w:t>Rhodobacterales</w:t>
                  </w:r>
                  <w:proofErr w:type="spellEnd"/>
                  <w:r w:rsidRPr="00F127EA">
                    <w:t xml:space="preserve">: </w:t>
                  </w:r>
                  <w:proofErr w:type="spellStart"/>
                  <w:r w:rsidRPr="00F127EA">
                    <w:rPr>
                      <w:i/>
                      <w:iCs/>
                    </w:rPr>
                    <w:t>Rhodobacteraceae</w:t>
                  </w:r>
                  <w:proofErr w:type="spellEnd"/>
                  <w:r w:rsidRPr="00F127EA">
                    <w:t xml:space="preserve">). We designate </w:t>
                  </w:r>
                  <w:proofErr w:type="spellStart"/>
                  <w:r w:rsidRPr="00F127EA">
                    <w:t>RcGTA</w:t>
                  </w:r>
                  <w:proofErr w:type="spellEnd"/>
                  <w:r w:rsidRPr="00F127EA">
                    <w:t xml:space="preserve"> here as the founding member of one major GTA clade, the </w:t>
                  </w:r>
                  <w:r w:rsidRPr="00F127EA">
                    <w:lastRenderedPageBreak/>
                    <w:t xml:space="preserve">alphaproteobacterial type I GTAs. For many years since its discovery </w:t>
                  </w:r>
                  <w:r w:rsidRPr="00F127EA">
                    <w:fldChar w:fldCharType="begin"/>
                  </w:r>
                  <w:r w:rsidR="00C1495F">
                    <w:instrText xml:space="preserve"> ADDIN EN.CITE &lt;EndNote&gt;&lt;Cite&gt;&lt;Author&gt;Marrs&lt;/Author&gt;&lt;Year&gt;1974&lt;/Year&gt;&lt;RecNum&gt;47&lt;/RecNum&gt;&lt;DisplayText&gt;[33]&lt;/DisplayText&gt;&lt;record&gt;&lt;rec-number&gt;47&lt;/rec-number&gt;&lt;foreign-keys&gt;&lt;key app="EN" db-id="e2xsas9wgvrvwied59ev5pahfdavev59vvwv" timestamp="1654315293"&gt;47&lt;/key&gt;&lt;/foreign-keys&gt;&lt;ref-type name="Journal Article"&gt;17&lt;/ref-type&gt;&lt;contributors&gt;&lt;authors&gt;&lt;author&gt;Marrs, B.&lt;/author&gt;&lt;/authors&gt;&lt;/contributors&gt;&lt;titles&gt;&lt;title&gt;&lt;style face="normal" font="default" size="100%"&gt;Genetic recombination in &lt;/style&gt;&lt;style face="italic" font="default" size="100%"&gt;Rhodopseudomonas capsulata&lt;/style&gt;&lt;/title&gt;&lt;secondary-title&gt;Proc Natl Acad Sci U S A&lt;/secondary-title&gt;&lt;/titles&gt;&lt;periodical&gt;&lt;full-title&gt;Proc Natl Acad Sci U S A&lt;/full-title&gt;&lt;/periodical&gt;&lt;pages&gt;971-3&lt;/pages&gt;&lt;volume&gt;71&lt;/volume&gt;&lt;number&gt;3&lt;/number&gt;&lt;keywords&gt;&lt;keyword&gt;Cell-Free System&lt;/keyword&gt;&lt;keyword&gt;Deoxyribonucleases/pharmacology&lt;/keyword&gt;&lt;keyword&gt;Drug Resistance, Microbial&lt;/keyword&gt;&lt;keyword&gt;Genetics, Microbial&lt;/keyword&gt;&lt;keyword&gt;Phenotype&lt;/keyword&gt;&lt;keyword&gt;*Recombination, Genetic&lt;/keyword&gt;&lt;keyword&gt;*Rhodopseudomonas&lt;/keyword&gt;&lt;keyword&gt;Rifampin&lt;/keyword&gt;&lt;keyword&gt;Streptomycin&lt;/keyword&gt;&lt;/keywords&gt;&lt;dates&gt;&lt;year&gt;1974&lt;/year&gt;&lt;pub-dates&gt;&lt;date&gt;Mar&lt;/date&gt;&lt;/pub-dates&gt;&lt;/dates&gt;&lt;isbn&gt;0027-8424 (Print)&amp;#xD;0027-8424&lt;/isbn&gt;&lt;accession-num&gt;4522805&lt;/accession-num&gt;&lt;urls&gt;&lt;related-urls&gt;&lt;url&gt;https://www.ncbi.nlm.nih.gov/pmc/articles/PMC388139/pdf/pnas00056-0385.pdf&lt;/url&gt;&lt;/related-urls&gt;&lt;/urls&gt;&lt;custom2&gt;PMC388139&lt;/custom2&gt;&lt;electronic-resource-num&gt;10.1073/pnas.71.3.971&lt;/electronic-resource-num&gt;&lt;remote-database-provider&gt;NLM&lt;/remote-database-provider&gt;&lt;language&gt;eng&lt;/language&gt;&lt;/record&gt;&lt;/Cite&gt;&lt;/EndNote&gt;</w:instrText>
                  </w:r>
                  <w:r w:rsidRPr="00F127EA">
                    <w:fldChar w:fldCharType="separate"/>
                  </w:r>
                  <w:r w:rsidR="00C1495F">
                    <w:rPr>
                      <w:noProof/>
                    </w:rPr>
                    <w:t>[</w:t>
                  </w:r>
                  <w:hyperlink w:anchor="_ENREF_33" w:tooltip="Marrs, 1974 #47" w:history="1">
                    <w:r w:rsidR="00C1495F" w:rsidRPr="00C1495F">
                      <w:rPr>
                        <w:rStyle w:val="Hyperlink"/>
                      </w:rPr>
                      <w:t>33</w:t>
                    </w:r>
                  </w:hyperlink>
                  <w:r w:rsidR="00C1495F">
                    <w:rPr>
                      <w:noProof/>
                    </w:rPr>
                    <w:t>]</w:t>
                  </w:r>
                  <w:r w:rsidRPr="00F127EA">
                    <w:fldChar w:fldCharType="end"/>
                  </w:r>
                  <w:r w:rsidRPr="00F127EA">
                    <w:t xml:space="preserve">, </w:t>
                  </w:r>
                  <w:proofErr w:type="spellStart"/>
                  <w:r w:rsidRPr="00F127EA">
                    <w:t>RcGTA</w:t>
                  </w:r>
                  <w:proofErr w:type="spellEnd"/>
                  <w:r w:rsidRPr="00F127EA">
                    <w:t xml:space="preserve"> was the only known GTA. Now we know that homologous GTAs are produced by other bacteria from</w:t>
                  </w:r>
                  <w:r w:rsidRPr="00F127EA">
                    <w:rPr>
                      <w:i/>
                      <w:iCs/>
                    </w:rPr>
                    <w:t xml:space="preserve"> </w:t>
                  </w:r>
                  <w:r w:rsidRPr="00F127EA">
                    <w:t>the</w:t>
                  </w:r>
                  <w:r w:rsidRPr="00F127EA">
                    <w:rPr>
                      <w:i/>
                      <w:iCs/>
                    </w:rPr>
                    <w:t xml:space="preserve"> </w:t>
                  </w:r>
                  <w:r w:rsidRPr="00F127EA">
                    <w:t xml:space="preserve">order </w:t>
                  </w:r>
                  <w:proofErr w:type="spellStart"/>
                  <w:r w:rsidRPr="00F127EA">
                    <w:rPr>
                      <w:i/>
                      <w:iCs/>
                    </w:rPr>
                    <w:t>Rhodobacterales</w:t>
                  </w:r>
                  <w:proofErr w:type="spellEnd"/>
                  <w:r w:rsidRPr="00F127EA">
                    <w:t xml:space="preserve">: </w:t>
                  </w:r>
                  <w:proofErr w:type="spellStart"/>
                  <w:r w:rsidRPr="00F127EA">
                    <w:rPr>
                      <w:i/>
                    </w:rPr>
                    <w:t>Dinoroseobacter</w:t>
                  </w:r>
                  <w:proofErr w:type="spellEnd"/>
                  <w:r w:rsidRPr="00F127EA">
                    <w:rPr>
                      <w:i/>
                    </w:rPr>
                    <w:t xml:space="preserve"> </w:t>
                  </w:r>
                  <w:proofErr w:type="spellStart"/>
                  <w:r w:rsidRPr="00F127EA">
                    <w:rPr>
                      <w:i/>
                    </w:rPr>
                    <w:t>shibae</w:t>
                  </w:r>
                  <w:proofErr w:type="spellEnd"/>
                  <w:r w:rsidRPr="00F127EA">
                    <w:rPr>
                      <w:i/>
                    </w:rPr>
                    <w:t xml:space="preserve"> </w:t>
                  </w:r>
                  <w:bookmarkStart w:id="1" w:name="_Hlk99968423"/>
                  <w:r w:rsidRPr="00F127EA">
                    <w:rPr>
                      <w:iCs/>
                    </w:rPr>
                    <w:t>(</w:t>
                  </w:r>
                  <w:bookmarkEnd w:id="1"/>
                  <w:proofErr w:type="spellStart"/>
                  <w:r w:rsidRPr="00F127EA">
                    <w:rPr>
                      <w:iCs/>
                    </w:rPr>
                    <w:t>Dinoroseobacter</w:t>
                  </w:r>
                  <w:proofErr w:type="spellEnd"/>
                  <w:r w:rsidRPr="00F127EA">
                    <w:rPr>
                      <w:iCs/>
                    </w:rPr>
                    <w:t xml:space="preserve"> </w:t>
                  </w:r>
                  <w:proofErr w:type="spellStart"/>
                  <w:r w:rsidRPr="00F127EA">
                    <w:rPr>
                      <w:iCs/>
                    </w:rPr>
                    <w:t>shibae</w:t>
                  </w:r>
                  <w:proofErr w:type="spellEnd"/>
                  <w:r w:rsidRPr="00F127EA">
                    <w:rPr>
                      <w:iCs/>
                    </w:rPr>
                    <w:t xml:space="preserve"> gene transfer agent [</w:t>
                  </w:r>
                  <w:proofErr w:type="spellStart"/>
                  <w:r w:rsidRPr="00F127EA">
                    <w:rPr>
                      <w:iCs/>
                    </w:rPr>
                    <w:t>DsGTA</w:t>
                  </w:r>
                  <w:proofErr w:type="spellEnd"/>
                  <w:r w:rsidRPr="00F127EA">
                    <w:rPr>
                      <w:iCs/>
                    </w:rPr>
                    <w:t xml:space="preserve">]) </w:t>
                  </w:r>
                  <w:r w:rsidRPr="00F127EA">
                    <w:rPr>
                      <w:iCs/>
                    </w:rPr>
                    <w:fldChar w:fldCharType="begin">
                      <w:fldData xml:space="preserve">PEVuZE5vdGU+PENpdGU+PEF1dGhvcj5Ub21hc2NoPC9BdXRob3I+PFllYXI+MjAxODwvWWVhcj48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</w:fldData>
                    </w:fldChar>
                  </w:r>
                  <w:r w:rsidR="00C1495F">
                    <w:rPr>
                      <w:iCs/>
                    </w:rPr>
                    <w:instrText xml:space="preserve"> ADDIN EN.CITE </w:instrText>
                  </w:r>
                  <w:r w:rsidR="00C1495F">
                    <w:rPr>
                      <w:iCs/>
                    </w:rPr>
                    <w:fldChar w:fldCharType="begin">
                      <w:fldData xml:space="preserve">PEVuZE5vdGU+PENpdGU+PEF1dGhvcj5Ub21hc2NoPC9BdXRob3I+PFllYXI+MjAxODwvWWVhcj48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</w:fldData>
                    </w:fldChar>
                  </w:r>
                  <w:r w:rsidR="00C1495F">
                    <w:rPr>
                      <w:iCs/>
                    </w:rPr>
                    <w:instrText xml:space="preserve"> ADDIN EN.CITE.DATA </w:instrText>
                  </w:r>
                  <w:r w:rsidR="00C1495F">
                    <w:rPr>
                      <w:iCs/>
                    </w:rPr>
                  </w:r>
                  <w:r w:rsidR="00C1495F">
                    <w:rPr>
                      <w:iCs/>
                    </w:rPr>
                    <w:fldChar w:fldCharType="end"/>
                  </w:r>
                  <w:r w:rsidRPr="00F127EA">
                    <w:rPr>
                      <w:iCs/>
                    </w:rPr>
                  </w:r>
                  <w:r w:rsidRPr="00F127EA">
                    <w:rPr>
                      <w:iCs/>
                    </w:rPr>
                    <w:fldChar w:fldCharType="separate"/>
                  </w:r>
                  <w:r w:rsidR="00C1495F">
                    <w:rPr>
                      <w:iCs/>
                      <w:noProof/>
                    </w:rPr>
                    <w:t>[</w:t>
                  </w:r>
                  <w:hyperlink w:anchor="_ENREF_49" w:tooltip="Tomasch, 2018 #50" w:history="1">
                    <w:r w:rsidR="00C1495F" w:rsidRPr="00C1495F">
                      <w:rPr>
                        <w:rStyle w:val="Hyperlink"/>
                      </w:rPr>
                      <w:t>49</w:t>
                    </w:r>
                  </w:hyperlink>
                  <w:r w:rsidR="00C1495F">
                    <w:rPr>
                      <w:iCs/>
                      <w:noProof/>
                    </w:rPr>
                    <w:t>]</w:t>
                  </w:r>
                  <w:r w:rsidRPr="00F127EA">
                    <w:rPr>
                      <w:iCs/>
                    </w:rPr>
                    <w:fldChar w:fldCharType="end"/>
                  </w:r>
                  <w:r w:rsidRPr="00F127EA">
                    <w:rPr>
                      <w:i/>
                    </w:rPr>
                    <w:t xml:space="preserve">, </w:t>
                  </w:r>
                  <w:proofErr w:type="spellStart"/>
                  <w:r w:rsidRPr="00F127EA">
                    <w:rPr>
                      <w:i/>
                    </w:rPr>
                    <w:t>Ruegeria</w:t>
                  </w:r>
                  <w:proofErr w:type="spellEnd"/>
                  <w:r w:rsidRPr="00F127EA">
                    <w:rPr>
                      <w:iCs/>
                    </w:rPr>
                    <w:t xml:space="preserve"> </w:t>
                  </w:r>
                  <w:bookmarkStart w:id="2" w:name="_Hlk99968435"/>
                  <w:proofErr w:type="spellStart"/>
                  <w:r w:rsidRPr="00F127EA">
                    <w:rPr>
                      <w:i/>
                    </w:rPr>
                    <w:t>pomeroyi</w:t>
                  </w:r>
                  <w:proofErr w:type="spellEnd"/>
                  <w:r w:rsidRPr="00F127EA">
                    <w:rPr>
                      <w:i/>
                    </w:rPr>
                    <w:t xml:space="preserve"> </w:t>
                  </w:r>
                  <w:bookmarkEnd w:id="2"/>
                  <w:r w:rsidRPr="00F127EA">
                    <w:t>(</w:t>
                  </w:r>
                  <w:proofErr w:type="spellStart"/>
                  <w:r w:rsidRPr="00F127EA">
                    <w:rPr>
                      <w:iCs/>
                    </w:rPr>
                    <w:t>Ruegeria</w:t>
                  </w:r>
                  <w:proofErr w:type="spellEnd"/>
                  <w:r w:rsidRPr="00F127EA">
                    <w:rPr>
                      <w:iCs/>
                    </w:rPr>
                    <w:t xml:space="preserve"> </w:t>
                  </w:r>
                  <w:proofErr w:type="spellStart"/>
                  <w:r w:rsidRPr="00F127EA">
                    <w:rPr>
                      <w:iCs/>
                    </w:rPr>
                    <w:t>pomeroyi</w:t>
                  </w:r>
                  <w:proofErr w:type="spellEnd"/>
                  <w:r w:rsidRPr="00F127EA">
                    <w:rPr>
                      <w:iCs/>
                    </w:rPr>
                    <w:t xml:space="preserve"> gene transfer agent [</w:t>
                  </w:r>
                  <w:proofErr w:type="spellStart"/>
                  <w:r w:rsidRPr="00F127EA">
                    <w:rPr>
                      <w:iCs/>
                    </w:rPr>
                    <w:t>RpGTA</w:t>
                  </w:r>
                  <w:proofErr w:type="spellEnd"/>
                  <w:r w:rsidRPr="00F127EA">
                    <w:rPr>
                      <w:iCs/>
                    </w:rPr>
                    <w:t>]</w:t>
                  </w:r>
                  <w:r w:rsidRPr="00F127EA">
                    <w:t xml:space="preserve">) </w:t>
                  </w:r>
                  <w:r w:rsidRPr="00F127EA">
                    <w:fldChar w:fldCharType="begin"/>
                  </w:r>
                  <w:r w:rsidRPr="00F127EA">
                    <w:instrText xml:space="preserve"> ADDIN EN.CITE &lt;EndNote&gt;&lt;Cite&gt;&lt;Author&gt;Biers&lt;/Author&gt;&lt;Year&gt;2008&lt;/Year&gt;&lt;RecNum&gt;51&lt;/RecNum&gt;&lt;DisplayText&gt;[6]&lt;/DisplayText&gt;&lt;record&gt;&lt;rec-number&gt;51&lt;/rec-number&gt;&lt;foreign-keys&gt;&lt;key app="EN" db-id="e2xsas9wgvrvwied59ev5pahfdavev59vvwv" timestamp="1654315663"&gt;51&lt;/key&gt;&lt;/foreign-keys&gt;&lt;ref-type name="Journal Article"&gt;17&lt;/ref-type&gt;&lt;contributors&gt;&lt;authors&gt;&lt;author&gt;Biers, E. J.&lt;/author&gt;&lt;author&gt;Wang, K.&lt;/author&gt;&lt;author&gt;Pennington, C.&lt;/author&gt;&lt;author&gt;Belas, R.&lt;/author&gt;&lt;author&gt;Chen, F.&lt;/author&gt;&lt;author&gt;Moran, M. A.&lt;/author&gt;&lt;/authors&gt;&lt;/contributors&gt;&lt;auth-address&gt;Department of Marine Sciences, University of Georgia, Athens, GA 30602, USA.&lt;/auth-address&gt;&lt;titles&gt;&lt;title&gt;Occurrence and expression of gene transfer agent genes in marine bacterioplankton&lt;/title&gt;&lt;secondary-title&gt;Appl Environ Microbiol&lt;/secondary-title&gt;&lt;/titles&gt;&lt;periodical&gt;&lt;full-title&gt;Appl Environ Microbiol&lt;/full-title&gt;&lt;/periodical&gt;&lt;pages&gt;2933-9&lt;/pages&gt;&lt;volume&gt;74&lt;/volume&gt;&lt;number&gt;10&lt;/number&gt;&lt;edition&gt;20080321&lt;/edition&gt;&lt;keywords&gt;&lt;keyword&gt;Bacterial Proteins/*biosynthesis&lt;/keyword&gt;&lt;keyword&gt;Bacteriophages/genetics/ultrastructure&lt;/keyword&gt;&lt;keyword&gt;Chromosomes, Bacterial/genetics&lt;/keyword&gt;&lt;keyword&gt;DNA, Bacterial/genetics&lt;/keyword&gt;&lt;keyword&gt;*Gene Expression Profiling&lt;/keyword&gt;&lt;keyword&gt;Gene Order&lt;/keyword&gt;&lt;keyword&gt;Microscopy, Electron, Transmission&lt;/keyword&gt;&lt;keyword&gt;Phylogeny&lt;/keyword&gt;&lt;keyword&gt;Plankton/*genetics&lt;/keyword&gt;&lt;keyword&gt;Prophages/genetics&lt;/keyword&gt;&lt;keyword&gt;Rhodobacteraceae/*genetics&lt;/keyword&gt;&lt;keyword&gt;Sequence Homology, Amino Acid&lt;/keyword&gt;&lt;keyword&gt;*Transduction, Genetic&lt;/keyword&gt;&lt;/keywords&gt;&lt;dates&gt;&lt;year&gt;2008&lt;/year&gt;&lt;pub-dates&gt;&lt;date&gt;May&lt;/date&gt;&lt;/pub-dates&gt;&lt;/dates&gt;&lt;isbn&gt;0099-2240 (Print)&amp;#xD;0099-2240&lt;/isbn&gt;&lt;accession-num&gt;18359833&lt;/accession-num&gt;&lt;urls&gt;&lt;related-urls&gt;&lt;url&gt;https://www.ncbi.nlm.nih.gov/pmc/articles/PMC2394915/pdf/2129-07.pdf&lt;/url&gt;&lt;/related-urls&gt;&lt;/urls&gt;&lt;custom2&gt;PMC2394915&lt;/custom2&gt;&lt;electronic-resource-num&gt;10.1128/aem.02129-07&lt;/electronic-resource-num&gt;&lt;remote-database-provider&gt;NLM&lt;/remote-database-provider&gt;&lt;language&gt;eng&lt;/language&gt;&lt;/record&gt;&lt;/Cite&gt;&lt;/EndNote&gt;</w:instrText>
                  </w:r>
                  <w:r w:rsidRPr="00F127EA">
                    <w:fldChar w:fldCharType="separate"/>
                  </w:r>
                  <w:r w:rsidRPr="00F127EA">
                    <w:rPr>
                      <w:noProof/>
                    </w:rPr>
                    <w:t>[</w:t>
                  </w:r>
                  <w:hyperlink w:anchor="_ENREF_6" w:tooltip="Biers, 2008 #51" w:history="1">
                    <w:r w:rsidR="00C1495F" w:rsidRPr="00C1495F">
                      <w:rPr>
                        <w:rStyle w:val="Hyperlink"/>
                      </w:rPr>
                      <w:t>6</w:t>
                    </w:r>
                  </w:hyperlink>
                  <w:r w:rsidRPr="00F127EA">
                    <w:rPr>
                      <w:noProof/>
                    </w:rPr>
                    <w:t>]</w:t>
                  </w:r>
                  <w:r w:rsidRPr="00F127EA">
                    <w:fldChar w:fldCharType="end"/>
                  </w:r>
                  <w:r w:rsidRPr="00F127EA">
                    <w:rPr>
                      <w:iCs/>
                    </w:rPr>
                    <w:t>,</w:t>
                  </w:r>
                  <w:r w:rsidRPr="00F127EA">
                    <w:t xml:space="preserve"> and </w:t>
                  </w:r>
                  <w:proofErr w:type="spellStart"/>
                  <w:r w:rsidRPr="00F127EA">
                    <w:rPr>
                      <w:i/>
                    </w:rPr>
                    <w:t>Rhodovulum</w:t>
                  </w:r>
                  <w:proofErr w:type="spellEnd"/>
                  <w:r w:rsidRPr="00F127EA">
                    <w:rPr>
                      <w:iCs/>
                    </w:rPr>
                    <w:t xml:space="preserve"> </w:t>
                  </w:r>
                  <w:proofErr w:type="spellStart"/>
                  <w:r w:rsidRPr="00F127EA">
                    <w:rPr>
                      <w:i/>
                    </w:rPr>
                    <w:t>sulfidophilum</w:t>
                  </w:r>
                  <w:proofErr w:type="spellEnd"/>
                  <w:r w:rsidRPr="00F127EA">
                    <w:rPr>
                      <w:iCs/>
                    </w:rPr>
                    <w:t xml:space="preserve"> (</w:t>
                  </w:r>
                  <w:proofErr w:type="spellStart"/>
                  <w:r w:rsidRPr="00F127EA">
                    <w:rPr>
                      <w:iCs/>
                    </w:rPr>
                    <w:t>Rhodovulum</w:t>
                  </w:r>
                  <w:proofErr w:type="spellEnd"/>
                  <w:r w:rsidRPr="00F127EA">
                    <w:rPr>
                      <w:iCs/>
                    </w:rPr>
                    <w:t xml:space="preserve"> </w:t>
                  </w:r>
                  <w:proofErr w:type="spellStart"/>
                  <w:r w:rsidRPr="00F127EA">
                    <w:rPr>
                      <w:iCs/>
                    </w:rPr>
                    <w:t>sulfidophilum</w:t>
                  </w:r>
                  <w:proofErr w:type="spellEnd"/>
                  <w:r w:rsidRPr="00F127EA">
                    <w:rPr>
                      <w:iCs/>
                    </w:rPr>
                    <w:t xml:space="preserve"> gene transfer agent [</w:t>
                  </w:r>
                  <w:proofErr w:type="spellStart"/>
                  <w:r w:rsidRPr="00F127EA">
                    <w:rPr>
                      <w:iCs/>
                    </w:rPr>
                    <w:t>RsGTA</w:t>
                  </w:r>
                  <w:proofErr w:type="spellEnd"/>
                  <w:r w:rsidRPr="00F127EA">
                    <w:rPr>
                      <w:iCs/>
                    </w:rPr>
                    <w:t xml:space="preserve">]) </w:t>
                  </w:r>
                  <w:r w:rsidRPr="00F127EA">
                    <w:rPr>
                      <w:iCs/>
                    </w:rPr>
                    <w:fldChar w:fldCharType="begin"/>
                  </w:r>
                  <w:r w:rsidR="00C1495F">
                    <w:rPr>
                      <w:iCs/>
                    </w:rPr>
                    <w:instrText xml:space="preserve"> ADDIN EN.CITE &lt;EndNote&gt;&lt;Cite&gt;&lt;Author&gt;Nagao&lt;/Author&gt;&lt;Year&gt;2015&lt;/Year&gt;&lt;RecNum&gt;52&lt;/RecNum&gt;&lt;DisplayText&gt;[38]&lt;/DisplayText&gt;&lt;record&gt;&lt;rec-number&gt;52&lt;/rec-number&gt;&lt;foreign-keys&gt;&lt;key app="EN" db-id="e2xsas9wgvrvwied59ev5pahfdavev59vvwv" timestamp="1654315737"&gt;52&lt;/key&gt;&lt;/foreign-keys&gt;&lt;ref-type name="Journal Article"&gt;17&lt;/ref-type&gt;&lt;contributors&gt;&lt;authors&gt;&lt;author&gt;Nagao, N.&lt;/author&gt;&lt;author&gt;Yamamoto, J.&lt;/author&gt;&lt;author&gt;Komatsu, H.&lt;/author&gt;&lt;author&gt;Suzuki, H.&lt;/author&gt;&lt;author&gt;Hirose, Y.&lt;/author&gt;&lt;author&gt;Umekage, S.&lt;/author&gt;&lt;author&gt;Ohyama, T.&lt;/author&gt;&lt;author&gt;Kikuchi, Y.&lt;/author&gt;&lt;/authors&gt;&lt;/contributors&gt;&lt;auth-address&gt;Department of Environmental and Life Sciences, Toyohashi University of Technology, Tempaku-cho, Toyohashi 441-8580, Japan.&amp;#xD;Department of Integrative Bioscience and Biomedical Engineering, Graduate School of Advanced Science and Engineering, Waseda University, Wakamatsu-cho, Shinjuku-ku, Tokyo 162-8480, Japan.&lt;/auth-address&gt;&lt;titles&gt;&lt;title&gt;&lt;style face="normal" font="default" size="100%"&gt;The gene transfer agent-like particle of the marine phototrophic bacterium &lt;/style&gt;&lt;style face="italic" font="default" size="100%"&gt;Rhodovulum sulfidophilum&lt;/style&gt;&lt;/title&gt;&lt;secondary-title&gt;Biochem Biophys Rep&lt;/secondary-title&gt;&lt;/titles&gt;&lt;periodical&gt;&lt;full-title&gt;Biochem Biophys Rep&lt;/full-title&gt;&lt;/periodical&gt;&lt;pages&gt;369-374&lt;/pages&gt;&lt;volume&gt;4&lt;/volume&gt;&lt;edition&gt;20151104&lt;/edition&gt;&lt;keywords&gt;&lt;keyword&gt;Artificial RNAs&lt;/keyword&gt;&lt;keyword&gt;Extracellular nucleic acids&lt;/keyword&gt;&lt;keyword&gt;Gene transfer&lt;/keyword&gt;&lt;keyword&gt;Genome sequence&lt;/keyword&gt;&lt;keyword&gt;Rhodobacter capsulatus&lt;/keyword&gt;&lt;/keywords&gt;&lt;dates&gt;&lt;year&gt;2015&lt;/year&gt;&lt;pub-dates&gt;&lt;date&gt;Dec&lt;/date&gt;&lt;/pub-dates&gt;&lt;/dates&gt;&lt;isbn&gt;2405-5808&lt;/isbn&gt;&lt;accession-num&gt;29124226&lt;/accession-num&gt;&lt;urls&gt;&lt;related-urls&gt;&lt;url&gt;https://www.ncbi.nlm.nih.gov/pmc/articles/PMC5669443/pdf/main.pdf&lt;/url&gt;&lt;/related-urls&gt;&lt;/urls&gt;&lt;custom2&gt;PMC5669443&lt;/custom2&gt;&lt;electronic-resource-num&gt;10.1016/j.bbrep.2015.11.002&lt;/electronic-resource-num&gt;&lt;remote-database-provider&gt;NLM&lt;/remote-database-provider&gt;&lt;language&gt;eng&lt;/language&gt;&lt;/record&gt;&lt;/Cite&gt;&lt;/EndNote&gt;</w:instrText>
                  </w:r>
                  <w:r w:rsidRPr="00F127EA">
                    <w:rPr>
                      <w:iCs/>
                    </w:rPr>
                    <w:fldChar w:fldCharType="separate"/>
                  </w:r>
                  <w:r w:rsidR="00C1495F">
                    <w:rPr>
                      <w:iCs/>
                      <w:noProof/>
                    </w:rPr>
                    <w:t>[</w:t>
                  </w:r>
                  <w:hyperlink w:anchor="_ENREF_38" w:tooltip="Nagao, 2015 #52" w:history="1">
                    <w:r w:rsidR="00C1495F" w:rsidRPr="00C1495F">
                      <w:rPr>
                        <w:rStyle w:val="Hyperlink"/>
                      </w:rPr>
                      <w:t>38</w:t>
                    </w:r>
                  </w:hyperlink>
                  <w:r w:rsidR="00C1495F">
                    <w:rPr>
                      <w:iCs/>
                      <w:noProof/>
                    </w:rPr>
                    <w:t>]</w:t>
                  </w:r>
                  <w:r w:rsidRPr="00F127EA">
                    <w:rPr>
                      <w:iCs/>
                    </w:rPr>
                    <w:fldChar w:fldCharType="end"/>
                  </w:r>
                  <w:r w:rsidRPr="00F127EA">
                    <w:t xml:space="preserve">. Additionally, genes encoding </w:t>
                  </w:r>
                  <w:proofErr w:type="spellStart"/>
                  <w:r w:rsidRPr="00F127EA">
                    <w:t>RcGTA</w:t>
                  </w:r>
                  <w:proofErr w:type="spellEnd"/>
                  <w:r w:rsidRPr="00F127EA">
                    <w:t xml:space="preserve">-like GTAs are conserved in most genomes in the order </w:t>
                  </w:r>
                  <w:proofErr w:type="spellStart"/>
                  <w:r w:rsidRPr="00F127EA">
                    <w:rPr>
                      <w:i/>
                      <w:iCs/>
                    </w:rPr>
                    <w:t>Rhodobacterales</w:t>
                  </w:r>
                  <w:proofErr w:type="spellEnd"/>
                  <w:r w:rsidRPr="00F127EA">
                    <w:t xml:space="preserve"> and in many genomes of the alphaproteobacterial orders </w:t>
                  </w:r>
                  <w:proofErr w:type="spellStart"/>
                  <w:r w:rsidRPr="00F127EA">
                    <w:rPr>
                      <w:i/>
                      <w:iCs/>
                    </w:rPr>
                    <w:t>Caulobacterales</w:t>
                  </w:r>
                  <w:proofErr w:type="spellEnd"/>
                  <w:r w:rsidRPr="00F127EA">
                    <w:t xml:space="preserve">, </w:t>
                  </w:r>
                  <w:proofErr w:type="spellStart"/>
                  <w:r w:rsidRPr="00F127EA">
                    <w:rPr>
                      <w:i/>
                      <w:iCs/>
                    </w:rPr>
                    <w:t>Sphingomonadales</w:t>
                  </w:r>
                  <w:proofErr w:type="spellEnd"/>
                  <w:r w:rsidRPr="00F127EA">
                    <w:t xml:space="preserve">, </w:t>
                  </w:r>
                  <w:proofErr w:type="spellStart"/>
                  <w:r w:rsidRPr="00F127EA">
                    <w:rPr>
                      <w:i/>
                      <w:iCs/>
                    </w:rPr>
                    <w:t>Parvibaculales</w:t>
                  </w:r>
                  <w:proofErr w:type="spellEnd"/>
                  <w:r w:rsidRPr="00F127EA">
                    <w:rPr>
                      <w:i/>
                      <w:iCs/>
                    </w:rPr>
                    <w:t>,</w:t>
                  </w:r>
                  <w:r w:rsidRPr="00F127EA">
                    <w:t xml:space="preserve"> and </w:t>
                  </w:r>
                  <w:proofErr w:type="spellStart"/>
                  <w:r w:rsidRPr="00F127EA">
                    <w:rPr>
                      <w:i/>
                      <w:iCs/>
                    </w:rPr>
                    <w:t>Hyphomicrobiales</w:t>
                  </w:r>
                  <w:proofErr w:type="spellEnd"/>
                  <w:r w:rsidRPr="00F127EA">
                    <w:t xml:space="preserve"> (formerly </w:t>
                  </w:r>
                  <w:proofErr w:type="spellStart"/>
                  <w:r w:rsidRPr="00F127EA">
                    <w:rPr>
                      <w:i/>
                      <w:iCs/>
                    </w:rPr>
                    <w:t>Rhizobiales</w:t>
                  </w:r>
                  <w:proofErr w:type="spellEnd"/>
                  <w:r w:rsidRPr="00F127EA">
                    <w:t xml:space="preserve">) </w:t>
                  </w:r>
                  <w:r w:rsidRPr="00F127EA">
                    <w:fldChar w:fldCharType="begin">
                      <w:fldData xml:space="preserve">PEVuZE5vdGU+PENpdGU+PEF1dGhvcj5Lb2dheTwvQXV0aG9yPjxZZWFyPjIwMTk8L1llYXI+PFJl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</w:fldData>
                    </w:fldChar>
                  </w:r>
                  <w:r w:rsidR="00C1495F">
                    <w:instrText xml:space="preserve"> ADDIN EN.CITE </w:instrText>
                  </w:r>
                  <w:r w:rsidR="00C1495F">
                    <w:fldChar w:fldCharType="begin">
                      <w:fldData xml:space="preserve">PEVuZE5vdGU+PENpdGU+PEF1dGhvcj5Lb2dheTwvQXV0aG9yPjxZZWFyPjIwMTk8L1llYXI+PFJl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</w:fldData>
                    </w:fldChar>
                  </w:r>
                  <w:r w:rsidR="00C1495F">
                    <w:instrText xml:space="preserve"> ADDIN EN.CITE.DATA </w:instrText>
                  </w:r>
                  <w:r w:rsidR="00C1495F">
                    <w:fldChar w:fldCharType="end"/>
                  </w:r>
                  <w:r w:rsidRPr="00F127EA">
                    <w:fldChar w:fldCharType="separate"/>
                  </w:r>
                  <w:r w:rsidR="00C1495F">
                    <w:rPr>
                      <w:noProof/>
                    </w:rPr>
                    <w:t>[</w:t>
                  </w:r>
                  <w:hyperlink w:anchor="_ENREF_22" w:tooltip="Kogay, 2019 #29" w:history="1">
                    <w:r w:rsidR="00C1495F" w:rsidRPr="00C1495F">
                      <w:rPr>
                        <w:rStyle w:val="Hyperlink"/>
                      </w:rPr>
                      <w:t>22</w:t>
                    </w:r>
                  </w:hyperlink>
                  <w:r w:rsidR="00C1495F">
                    <w:rPr>
                      <w:noProof/>
                    </w:rPr>
                    <w:t xml:space="preserve">, </w:t>
                  </w:r>
                  <w:hyperlink w:anchor="_ENREF_28" w:tooltip="Lang, 2002 #61" w:history="1">
                    <w:r w:rsidR="00C1495F" w:rsidRPr="00C1495F">
                      <w:rPr>
                        <w:rStyle w:val="Hyperlink"/>
                      </w:rPr>
                      <w:t>28</w:t>
                    </w:r>
                  </w:hyperlink>
                  <w:r w:rsidR="00C1495F">
                    <w:rPr>
                      <w:noProof/>
                    </w:rPr>
                    <w:t xml:space="preserve">, </w:t>
                  </w:r>
                  <w:hyperlink w:anchor="_ENREF_29" w:tooltip="Lang, 2007 #31" w:history="1">
                    <w:r w:rsidR="00C1495F" w:rsidRPr="00C1495F">
                      <w:rPr>
                        <w:rStyle w:val="Hyperlink"/>
                      </w:rPr>
                      <w:t>29</w:t>
                    </w:r>
                  </w:hyperlink>
                  <w:r w:rsidR="00C1495F">
                    <w:rPr>
                      <w:noProof/>
                    </w:rPr>
                    <w:t xml:space="preserve">, </w:t>
                  </w:r>
                  <w:hyperlink w:anchor="_ENREF_43" w:tooltip="Shakya, 2017 #15" w:history="1">
                    <w:r w:rsidR="00C1495F" w:rsidRPr="00C1495F">
                      <w:rPr>
                        <w:rStyle w:val="Hyperlink"/>
                      </w:rPr>
                      <w:t>43</w:t>
                    </w:r>
                  </w:hyperlink>
                  <w:r w:rsidR="00C1495F">
                    <w:rPr>
                      <w:noProof/>
                    </w:rPr>
                    <w:t>]</w:t>
                  </w:r>
                  <w:r w:rsidRPr="00F127EA">
                    <w:fldChar w:fldCharType="end"/>
                  </w:r>
                  <w:r w:rsidRPr="00F127EA">
                    <w:t>.</w:t>
                  </w:r>
                </w:p>
                <w:p w14:paraId="79EE967D" w14:textId="1F77E384" w:rsidR="00F127EA" w:rsidRPr="00F127EA" w:rsidRDefault="00F127EA" w:rsidP="00F127EA">
                  <w:pPr>
                    <w:ind w:firstLine="720"/>
                  </w:pPr>
                  <w:proofErr w:type="spellStart"/>
                  <w:r w:rsidRPr="00F127EA">
                    <w:t>RcGTA</w:t>
                  </w:r>
                  <w:proofErr w:type="spellEnd"/>
                  <w:r w:rsidRPr="00F127EA">
                    <w:t xml:space="preserve"> and </w:t>
                  </w:r>
                  <w:proofErr w:type="spellStart"/>
                  <w:r w:rsidRPr="00F127EA">
                    <w:t>RcGTA</w:t>
                  </w:r>
                  <w:proofErr w:type="spellEnd"/>
                  <w:r w:rsidRPr="00F127EA">
                    <w:t xml:space="preserve">-like GTA genes are similar in sequence to those of viruses classified in the </w:t>
                  </w:r>
                  <w:proofErr w:type="spellStart"/>
                  <w:r w:rsidRPr="00F127EA">
                    <w:t>uroviricot</w:t>
                  </w:r>
                  <w:proofErr w:type="spellEnd"/>
                  <w:r w:rsidRPr="00F127EA">
                    <w:t xml:space="preserve"> class </w:t>
                  </w:r>
                  <w:proofErr w:type="spellStart"/>
                  <w:r w:rsidRPr="00F127EA">
                    <w:rPr>
                      <w:i/>
                      <w:iCs/>
                    </w:rPr>
                    <w:t>Caudoviricetes</w:t>
                  </w:r>
                  <w:proofErr w:type="spellEnd"/>
                  <w:r w:rsidRPr="00F127EA">
                    <w:t xml:space="preserve"> (</w:t>
                  </w:r>
                  <w:proofErr w:type="spellStart"/>
                  <w:r w:rsidRPr="00F127EA">
                    <w:rPr>
                      <w:i/>
                      <w:iCs/>
                    </w:rPr>
                    <w:t>Duplodnaviria</w:t>
                  </w:r>
                  <w:proofErr w:type="spellEnd"/>
                  <w:r w:rsidRPr="00F127EA">
                    <w:t xml:space="preserve">: </w:t>
                  </w:r>
                  <w:proofErr w:type="spellStart"/>
                  <w:r w:rsidRPr="00F127EA">
                    <w:rPr>
                      <w:i/>
                      <w:iCs/>
                    </w:rPr>
                    <w:t>Heunggongvirae</w:t>
                  </w:r>
                  <w:proofErr w:type="spellEnd"/>
                  <w:r w:rsidRPr="00F127EA">
                    <w:t xml:space="preserve">) </w:t>
                  </w:r>
                  <w:r w:rsidRPr="00F127EA">
                    <w:fldChar w:fldCharType="begin"/>
                  </w:r>
                  <w:r w:rsidR="00C1495F">
                    <w:instrText xml:space="preserve"> ADDIN EN.CITE &lt;EndNote&gt;&lt;Cite&gt;&lt;Author&gt;Shakya&lt;/Author&gt;&lt;Year&gt;2017&lt;/Year&gt;&lt;RecNum&gt;15&lt;/RecNum&gt;&lt;DisplayText&gt;[43]&lt;/DisplayText&gt;&lt;record&gt;&lt;rec-number&gt;15&lt;/rec-number&gt;&lt;foreign-keys&gt;&lt;key app="EN" db-id="e2xsas9wgvrvwied59ev5pahfdavev59vvwv" timestamp="1648681677"&gt;15&lt;/key&gt;&lt;/foreign-keys&gt;&lt;ref-type name="Journal Article"&gt;17&lt;/ref-type&gt;&lt;contributors&gt;&lt;authors&gt;&lt;author&gt;Shakya, M.&lt;/author&gt;&lt;author&gt;Soucy, S. M.&lt;/author&gt;&lt;author&gt;Zhaxybayeva, O.&lt;/author&gt;&lt;/authors&gt;&lt;/contributors&gt;&lt;auth-address&gt;Department of Biological Sciences, Dartmouth College, 78 College Street, Hanover, NH 03755, USA.&amp;#xD;Department of Computer Science, Dartmouth College, 6211 Sudikoff Lab, Hanover, NH 03755, USA.&lt;/auth-address&gt;&lt;titles&gt;&lt;title&gt;Insights into origin and evolution of α-proteobacterial gene transfer agents&lt;/title&gt;&lt;secondary-title&gt;Virus Evol&lt;/secondary-title&gt;&lt;/titles&gt;&lt;periodical&gt;&lt;full-title&gt;Virus Evol&lt;/full-title&gt;&lt;/periodical&gt;&lt;pages&gt;vex036&lt;/pages&gt;&lt;volume&gt;3&lt;/volume&gt;&lt;number&gt;2&lt;/number&gt;&lt;edition&gt;20171207&lt;/edition&gt;&lt;keywords&gt;&lt;keyword&gt;bacteriophage&lt;/keyword&gt;&lt;keyword&gt;bacterium-virus co-evolution&lt;/keyword&gt;&lt;keyword&gt;domestication&lt;/keyword&gt;&lt;keyword&gt;exaptation&lt;/keyword&gt;&lt;keyword&gt;horizontal gene transfer&lt;/keyword&gt;&lt;/keywords&gt;&lt;dates&gt;&lt;year&gt;2017&lt;/year&gt;&lt;pub-dates&gt;&lt;date&gt;Jul&lt;/date&gt;&lt;/pub-dates&gt;&lt;/dates&gt;&lt;isbn&gt;2057-1577 (Print)&amp;#xD;2057-1577&lt;/isbn&gt;&lt;accession-num&gt;29250433&lt;/accession-num&gt;&lt;urls&gt;&lt;/urls&gt;&lt;custom2&gt;PMC5721377&lt;/custom2&gt;&lt;electronic-resource-num&gt;10.1093/ve/vex036&lt;/electronic-resource-num&gt;&lt;remote-database-provider&gt;NLM&lt;/remote-database-provider&gt;&lt;language&gt;eng&lt;/language&gt;&lt;/record&gt;&lt;/Cite&gt;&lt;/EndNote&gt;</w:instrText>
                  </w:r>
                  <w:r w:rsidRPr="00F127EA">
                    <w:fldChar w:fldCharType="separate"/>
                  </w:r>
                  <w:r w:rsidR="00C1495F">
                    <w:rPr>
                      <w:noProof/>
                    </w:rPr>
                    <w:t>[</w:t>
                  </w:r>
                  <w:hyperlink w:anchor="_ENREF_43" w:tooltip="Shakya, 2017 #15" w:history="1">
                    <w:r w:rsidR="00C1495F" w:rsidRPr="00C1495F">
                      <w:rPr>
                        <w:rStyle w:val="Hyperlink"/>
                      </w:rPr>
                      <w:t>43</w:t>
                    </w:r>
                  </w:hyperlink>
                  <w:r w:rsidR="00C1495F">
                    <w:rPr>
                      <w:noProof/>
                    </w:rPr>
                    <w:t>]</w:t>
                  </w:r>
                  <w:r w:rsidRPr="00F127EA">
                    <w:fldChar w:fldCharType="end"/>
                  </w:r>
                  <w:r w:rsidRPr="00F127EA">
                    <w:t xml:space="preserve">. These GTAs are transmitted vertically from a bacterial parent to progeny during cell division </w:t>
                  </w:r>
                  <w:r w:rsidRPr="00F127EA">
                    <w:fldChar w:fldCharType="begin">
                      <w:fldData xml:space="preserve">PEVuZE5vdGU+PENpdGU+PEF1dGhvcj5MYW5nPC9BdXRob3I+PFllYXI+MjAwNzwvWWVhcj48UmVj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=
</w:fldData>
                    </w:fldChar>
                  </w:r>
                  <w:r w:rsidR="00C1495F">
                    <w:instrText xml:space="preserve"> ADDIN EN.CITE </w:instrText>
                  </w:r>
                  <w:r w:rsidR="00C1495F">
                    <w:fldChar w:fldCharType="begin">
                      <w:fldData xml:space="preserve">PEVuZE5vdGU+PENpdGU+PEF1dGhvcj5MYW5nPC9BdXRob3I+PFllYXI+MjAwNzwvWWVhcj48UmVj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=
</w:fldData>
                    </w:fldChar>
                  </w:r>
                  <w:r w:rsidR="00C1495F">
                    <w:instrText xml:space="preserve"> ADDIN EN.CITE.DATA </w:instrText>
                  </w:r>
                  <w:r w:rsidR="00C1495F">
                    <w:fldChar w:fldCharType="end"/>
                  </w:r>
                  <w:r w:rsidRPr="00F127EA">
                    <w:fldChar w:fldCharType="separate"/>
                  </w:r>
                  <w:r w:rsidR="00C1495F">
                    <w:rPr>
                      <w:noProof/>
                    </w:rPr>
                    <w:t>[</w:t>
                  </w:r>
                  <w:hyperlink w:anchor="_ENREF_29" w:tooltip="Lang, 2007 #31" w:history="1">
                    <w:r w:rsidR="00C1495F" w:rsidRPr="00C1495F">
                      <w:rPr>
                        <w:rStyle w:val="Hyperlink"/>
                      </w:rPr>
                      <w:t>29</w:t>
                    </w:r>
                  </w:hyperlink>
                  <w:r w:rsidR="00C1495F">
                    <w:rPr>
                      <w:noProof/>
                    </w:rPr>
                    <w:t xml:space="preserve">, </w:t>
                  </w:r>
                  <w:hyperlink w:anchor="_ENREF_43" w:tooltip="Shakya, 2017 #15" w:history="1">
                    <w:r w:rsidR="00C1495F" w:rsidRPr="00C1495F">
                      <w:rPr>
                        <w:rStyle w:val="Hyperlink"/>
                      </w:rPr>
                      <w:t>43</w:t>
                    </w:r>
                  </w:hyperlink>
                  <w:r w:rsidR="00C1495F">
                    <w:rPr>
                      <w:noProof/>
                    </w:rPr>
                    <w:t>]</w:t>
                  </w:r>
                  <w:r w:rsidRPr="00F127EA">
                    <w:fldChar w:fldCharType="end"/>
                  </w:r>
                  <w:r w:rsidRPr="00F127EA">
                    <w:t xml:space="preserve">, similar to propagation of temperate viruses (“prophages”). However, in contrast to temperate virus genomes, the set of genes required for production of the GTA particle (the GTA “genome”) is not necessarily localized in one region of the host genome. In the case of </w:t>
                  </w:r>
                  <w:proofErr w:type="spellStart"/>
                  <w:r w:rsidRPr="00F127EA">
                    <w:t>RcGTA</w:t>
                  </w:r>
                  <w:proofErr w:type="spellEnd"/>
                  <w:r w:rsidRPr="00F127EA">
                    <w:t xml:space="preserve">, known structural and regulatory genes are scattered across five loci in the </w:t>
                  </w:r>
                  <w:r w:rsidRPr="00F127EA">
                    <w:rPr>
                      <w:i/>
                    </w:rPr>
                    <w:t xml:space="preserve">R. </w:t>
                  </w:r>
                  <w:proofErr w:type="spellStart"/>
                  <w:r w:rsidRPr="00F127EA">
                    <w:rPr>
                      <w:i/>
                    </w:rPr>
                    <w:t>capsulatus</w:t>
                  </w:r>
                  <w:proofErr w:type="spellEnd"/>
                  <w:r w:rsidRPr="00F127EA">
                    <w:t xml:space="preserve"> genome </w:t>
                  </w:r>
                  <w:r w:rsidRPr="00F127EA">
                    <w:fldChar w:fldCharType="begin">
                      <w:fldData xml:space="preserve">PEVuZE5vdGU+PENpdGU+PEF1dGhvcj5IeW5lczwvQXV0aG9yPjxZZWFyPjIwMTY8L1llYXI+PFJl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</w:fldData>
                    </w:fldChar>
                  </w:r>
                  <w:r w:rsidR="00C1495F">
                    <w:instrText xml:space="preserve"> ADDIN EN.CITE </w:instrText>
                  </w:r>
                  <w:r w:rsidR="00C1495F">
                    <w:fldChar w:fldCharType="begin">
                      <w:fldData xml:space="preserve">PEVuZE5vdGU+PENpdGU+PEF1dGhvcj5IeW5lczwvQXV0aG9yPjxZZWFyPjIwMTY8L1llYXI+PFJl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</w:fldData>
                    </w:fldChar>
                  </w:r>
                  <w:r w:rsidR="00C1495F">
                    <w:instrText xml:space="preserve"> ADDIN EN.CITE.DATA </w:instrText>
                  </w:r>
                  <w:r w:rsidR="00C1495F">
                    <w:fldChar w:fldCharType="end"/>
                  </w:r>
                  <w:r w:rsidRPr="00F127EA">
                    <w:fldChar w:fldCharType="separate"/>
                  </w:r>
                  <w:r w:rsidR="00C1495F">
                    <w:rPr>
                      <w:noProof/>
                    </w:rPr>
                    <w:t>[</w:t>
                  </w:r>
                  <w:hyperlink w:anchor="_ENREF_18" w:tooltip="Hynes, 2016 #27" w:history="1">
                    <w:r w:rsidR="00C1495F" w:rsidRPr="00C1495F">
                      <w:rPr>
                        <w:rStyle w:val="Hyperlink"/>
                      </w:rPr>
                      <w:t>18</w:t>
                    </w:r>
                  </w:hyperlink>
                  <w:r w:rsidR="00C1495F">
                    <w:rPr>
                      <w:noProof/>
                    </w:rPr>
                    <w:t>]</w:t>
                  </w:r>
                  <w:r w:rsidRPr="00F127EA">
                    <w:fldChar w:fldCharType="end"/>
                  </w:r>
                  <w:r w:rsidRPr="00F127EA">
                    <w:t>, cumulatively spanning approximately 20 kilobases (kb) (</w:t>
                  </w:r>
                  <w:r w:rsidRPr="00F127EA">
                    <w:rPr>
                      <w:b/>
                      <w:bCs/>
                    </w:rPr>
                    <w:t>Figure 1</w:t>
                  </w:r>
                  <w:r w:rsidRPr="00F127EA">
                    <w:t xml:space="preserve"> and </w:t>
                  </w:r>
                  <w:r w:rsidRPr="00F127EA">
                    <w:rPr>
                      <w:b/>
                      <w:bCs/>
                    </w:rPr>
                    <w:t>Supplementary Table S1</w:t>
                  </w:r>
                  <w:r w:rsidRPr="00F127EA">
                    <w:t xml:space="preserve">). Moreover, cellular regulatory genes are involved in controlling GTA particle production </w:t>
                  </w:r>
                  <w:r w:rsidRPr="00F127EA">
                    <w:fldChar w:fldCharType="begin"/>
                  </w:r>
                  <w:r w:rsidR="00C1495F">
                    <w:instrText xml:space="preserve"> ADDIN EN.CITE &lt;EndNote&gt;&lt;Cite&gt;&lt;Author&gt;Westbye&lt;/Author&gt;&lt;Year&gt;2017&lt;/Year&gt;&lt;RecNum&gt;40&lt;/RecNum&gt;&lt;DisplayText&gt;[53]&lt;/DisplayText&gt;&lt;record&gt;&lt;rec-number&gt;40&lt;/rec-number&gt;&lt;foreign-keys&gt;&lt;key app="EN" db-id="e2xsas9wgvrvwied59ev5pahfdavev59vvwv" timestamp="1648683695"&gt;40&lt;/key&gt;&lt;/foreign-keys&gt;&lt;ref-type name="Journal Article"&gt;17&lt;/ref-type&gt;&lt;contributors&gt;&lt;authors&gt;&lt;author&gt;Westbye, A. B.&lt;/author&gt;&lt;author&gt;Beatty, J. T.&lt;/author&gt;&lt;author&gt;Lang, A. S.&lt;/author&gt;&lt;/authors&gt;&lt;/contributors&gt;&lt;auth-address&gt;Department of Microbiology and Immunology, The University of British Columbia, Vancouver, BC, Canada.&amp;#xD;Department of Biology, Memorial University of Newfoundland, St. John&amp;apos;s, NL, Canada. Electronic address: aslang@mun.ca.&lt;/auth-address&gt;&lt;titles&gt;&lt;title&gt;Guaranteeing a captive audience: coordinated regulation of gene transfer agent (GTA) production and recipient capability by cellular regulators&lt;/title&gt;&lt;secondary-title&gt;Curr Opin Microbiol&lt;/secondary-title&gt;&lt;/titles&gt;&lt;periodical&gt;&lt;full-title&gt;Curr Opin Microbiol&lt;/full-title&gt;&lt;/periodical&gt;&lt;pages&gt;122-129&lt;/pages&gt;&lt;volume&gt;38&lt;/volume&gt;&lt;edition&gt;20170606&lt;/edition&gt;&lt;keywords&gt;&lt;keyword&gt;Biological Factors/genetics/*metabolism&lt;/keyword&gt;&lt;keyword&gt;*DNA Transformation Competence&lt;/keyword&gt;&lt;keyword&gt;*Gene Expression Regulation, Bacterial&lt;/keyword&gt;&lt;keyword&gt;*Gene Transfer, Horizontal&lt;/keyword&gt;&lt;keyword&gt;Rhodobacter capsulatus/*genetics&lt;/keyword&gt;&lt;keyword&gt;Transduction, Genetic&lt;/keyword&gt;&lt;keyword&gt;Transformation, Bacterial&lt;/keyword&gt;&lt;/keywords&gt;&lt;dates&gt;&lt;year&gt;2017&lt;/year&gt;&lt;pub-dates&gt;&lt;date&gt;Aug&lt;/date&gt;&lt;/pub-dates&gt;&lt;/dates&gt;&lt;isbn&gt;1369-5274&lt;/isbn&gt;&lt;accession-num&gt;28599143&lt;/accession-num&gt;&lt;urls&gt;&lt;/urls&gt;&lt;electronic-resource-num&gt;10.1016/j.mib.2017.05.003&lt;/electronic-resource-num&gt;&lt;remote-database-provider&gt;NLM&lt;/remote-database-provider&gt;&lt;language&gt;eng&lt;/language&gt;&lt;/record&gt;&lt;/Cite&gt;&lt;/EndNote&gt;</w:instrText>
                  </w:r>
                  <w:r w:rsidRPr="00F127EA">
                    <w:fldChar w:fldCharType="separate"/>
                  </w:r>
                  <w:r w:rsidR="00C1495F">
                    <w:rPr>
                      <w:noProof/>
                    </w:rPr>
                    <w:t>[</w:t>
                  </w:r>
                  <w:hyperlink w:anchor="_ENREF_53" w:tooltip="Westbye, 2017 #40" w:history="1">
                    <w:r w:rsidR="00C1495F" w:rsidRPr="00C1495F">
                      <w:rPr>
                        <w:rStyle w:val="Hyperlink"/>
                      </w:rPr>
                      <w:t>53</w:t>
                    </w:r>
                  </w:hyperlink>
                  <w:r w:rsidR="00C1495F">
                    <w:rPr>
                      <w:noProof/>
                    </w:rPr>
                    <w:t>]</w:t>
                  </w:r>
                  <w:r w:rsidRPr="00F127EA">
                    <w:fldChar w:fldCharType="end"/>
                  </w:r>
                  <w:r w:rsidRPr="00F127EA">
                    <w:t>, adding another factor that makes the GTA genome difficult to differentiate from its host’s genome.</w:t>
                  </w:r>
                </w:p>
                <w:p w14:paraId="511041EE" w14:textId="7DE5D305" w:rsidR="00F127EA" w:rsidRPr="00F127EA" w:rsidRDefault="00F127EA" w:rsidP="00F127EA">
                  <w:pPr>
                    <w:ind w:firstLine="720"/>
                  </w:pPr>
                  <w:proofErr w:type="spellStart"/>
                  <w:r w:rsidRPr="00F127EA">
                    <w:t>RcGTA</w:t>
                  </w:r>
                  <w:proofErr w:type="spellEnd"/>
                  <w:r w:rsidRPr="00F127EA">
                    <w:t xml:space="preserve"> particles resemble virions of </w:t>
                  </w:r>
                  <w:proofErr w:type="spellStart"/>
                  <w:r w:rsidRPr="00F127EA">
                    <w:t>caudoviricetes</w:t>
                  </w:r>
                  <w:proofErr w:type="spellEnd"/>
                  <w:r w:rsidRPr="00F127EA">
                    <w:t xml:space="preserve"> </w:t>
                  </w:r>
                  <w:r w:rsidRPr="00F127EA">
                    <w:fldChar w:fldCharType="begin"/>
                  </w:r>
                  <w:r w:rsidR="00C1495F">
                    <w:instrText xml:space="preserve"> ADDIN EN.CITE &lt;EndNote&gt;&lt;Cite&gt;&lt;Author&gt;Yen&lt;/Author&gt;&lt;Year&gt;1979&lt;/Year&gt;&lt;RecNum&gt;42&lt;/RecNum&gt;&lt;DisplayText&gt;[56]&lt;/DisplayText&gt;&lt;record&gt;&lt;rec-number&gt;42&lt;/rec-number&gt;&lt;foreign-keys&gt;&lt;key app="EN" db-id="e2xsas9wgvrvwied59ev5pahfdavev59vvwv" timestamp="1648683800"&gt;42&lt;/key&gt;&lt;/foreign-keys&gt;&lt;ref-type name="Journal Article"&gt;17&lt;/ref-type&gt;&lt;contributors&gt;&lt;authors&gt;&lt;author&gt;Yen, H. C.&lt;/author&gt;&lt;author&gt;Hu, N. T.&lt;/author&gt;&lt;author&gt;Marrs, B. L.&lt;/author&gt;&lt;/authors&gt;&lt;/contributors&gt;&lt;titles&gt;&lt;title&gt;&lt;style face="normal" font="default" size="100%"&gt;Characterization of the gene transfer agent made by an overproducer mutant of &lt;/style&gt;&lt;style face="italic" font="default" size="100%"&gt;Rhodopseudomonas capsulata&lt;/style&gt;&lt;/title&gt;&lt;secondary-title&gt;J Mol Biol&lt;/secondary-title&gt;&lt;/titles&gt;&lt;periodical&gt;&lt;full-title&gt;J Mol Biol&lt;/full-title&gt;&lt;/periodical&gt;&lt;pages&gt;157-68&lt;/pages&gt;&lt;volume&gt;131&lt;/volume&gt;&lt;number&gt;2&lt;/number&gt;&lt;keywords&gt;&lt;keyword&gt;Antibodies, Bacterial&lt;/keyword&gt;&lt;keyword&gt;Base Sequence&lt;/keyword&gt;&lt;keyword&gt;Cross Reactions&lt;/keyword&gt;&lt;keyword&gt;DNA, Bacterial&lt;/keyword&gt;&lt;keyword&gt;Electrophoresis, Agar Gel&lt;/keyword&gt;&lt;keyword&gt;Genes&lt;/keyword&gt;&lt;keyword&gt;*Genetic Vectors&lt;/keyword&gt;&lt;keyword&gt;Microscopy, Electron&lt;/keyword&gt;&lt;keyword&gt;Mutation&lt;/keyword&gt;&lt;keyword&gt;Rhodopseudomonas/*genetics/ultrastructure&lt;/keyword&gt;&lt;/keywords&gt;&lt;dates&gt;&lt;year&gt;1979&lt;/year&gt;&lt;pub-dates&gt;&lt;date&gt;Jun 25&lt;/date&gt;&lt;/pub-dates&gt;&lt;/dates&gt;&lt;isbn&gt;0022-2836 (Print)&amp;#xD;0022-2836&lt;/isbn&gt;&lt;accession-num&gt;490646&lt;/accession-num&gt;&lt;urls&gt;&lt;related-urls&gt;&lt;url&gt;https://www.sciencedirect.com/science/article/pii/0022283679900718?via%3Dihub&lt;/url&gt;&lt;/related-urls&gt;&lt;/urls&gt;&lt;electronic-resource-num&gt;10.1016/0022-2836(79)90071-8&lt;/electronic-resource-num&gt;&lt;remote-database-provider&gt;NLM&lt;/remote-database-provider&gt;&lt;language&gt;eng&lt;/language&gt;&lt;/record&gt;&lt;/Cite&gt;&lt;/EndNote&gt;</w:instrText>
                  </w:r>
                  <w:r w:rsidRPr="00F127EA">
                    <w:fldChar w:fldCharType="separate"/>
                  </w:r>
                  <w:r w:rsidR="00C1495F">
                    <w:rPr>
                      <w:noProof/>
                    </w:rPr>
                    <w:t>[</w:t>
                  </w:r>
                  <w:hyperlink w:anchor="_ENREF_56" w:tooltip="Yen, 1979 #42" w:history="1">
                    <w:r w:rsidR="00C1495F" w:rsidRPr="00C1495F">
                      <w:rPr>
                        <w:rStyle w:val="Hyperlink"/>
                      </w:rPr>
                      <w:t>56</w:t>
                    </w:r>
                  </w:hyperlink>
                  <w:r w:rsidR="00C1495F">
                    <w:rPr>
                      <w:noProof/>
                    </w:rPr>
                    <w:t>]</w:t>
                  </w:r>
                  <w:r w:rsidRPr="00F127EA">
                    <w:fldChar w:fldCharType="end"/>
                  </w:r>
                  <w:r w:rsidRPr="00F127EA">
                    <w:t xml:space="preserve"> and have been structurally characterized at high resolution </w:t>
                  </w:r>
                  <w:r w:rsidRPr="00F127EA">
                    <w:fldChar w:fldCharType="begin">
                      <w:fldData xml:space="preserve">PEVuZE5vdGU+PENpdGU+PEF1dGhvcj5Cw6FyZHk8L0F1dGhvcj48WWVhcj4yMDIwPC9ZZWFyPjxS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=
</w:fldData>
                    </w:fldChar>
                  </w:r>
                  <w:r w:rsidRPr="00F127EA">
                    <w:instrText xml:space="preserve"> ADDIN EN.CITE </w:instrText>
                  </w:r>
                  <w:r w:rsidRPr="00F127EA">
                    <w:fldChar w:fldCharType="begin">
                      <w:fldData xml:space="preserve">PEVuZE5vdGU+PENpdGU+PEF1dGhvcj5Cw6FyZHk8L0F1dGhvcj48WWVhcj4yMDIwPC9ZZWFyPjxS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=
</w:fldData>
                    </w:fldChar>
                  </w:r>
                  <w:r w:rsidRPr="00F127EA">
                    <w:instrText xml:space="preserve"> ADDIN EN.CITE.DATA </w:instrText>
                  </w:r>
                  <w:r w:rsidRPr="00F127EA">
                    <w:fldChar w:fldCharType="end"/>
                  </w:r>
                  <w:r w:rsidRPr="00F127EA">
                    <w:fldChar w:fldCharType="separate"/>
                  </w:r>
                  <w:r w:rsidRPr="00F127EA">
                    <w:rPr>
                      <w:noProof/>
                    </w:rPr>
                    <w:t>[</w:t>
                  </w:r>
                  <w:hyperlink w:anchor="_ENREF_4" w:tooltip="Bárdy, 2020 #17" w:history="1">
                    <w:r w:rsidR="00C1495F" w:rsidRPr="00C1495F">
                      <w:rPr>
                        <w:rStyle w:val="Hyperlink"/>
                      </w:rPr>
                      <w:t>4</w:t>
                    </w:r>
                  </w:hyperlink>
                  <w:r w:rsidRPr="00F127EA">
                    <w:rPr>
                      <w:noProof/>
                    </w:rPr>
                    <w:t>]</w:t>
                  </w:r>
                  <w:r w:rsidRPr="00F127EA">
                    <w:fldChar w:fldCharType="end"/>
                  </w:r>
                  <w:r w:rsidRPr="00F127EA">
                    <w:t xml:space="preserve">. </w:t>
                  </w:r>
                  <w:proofErr w:type="spellStart"/>
                  <w:r w:rsidRPr="00F127EA">
                    <w:t>RcGTA</w:t>
                  </w:r>
                  <w:proofErr w:type="spellEnd"/>
                  <w:r w:rsidRPr="00F127EA">
                    <w:t xml:space="preserve"> particles have head diameters of 38 nm and tail lengths of 49 nm. A small percentage of </w:t>
                  </w:r>
                  <w:proofErr w:type="spellStart"/>
                  <w:r w:rsidRPr="00F127EA">
                    <w:t>RcGTA</w:t>
                  </w:r>
                  <w:proofErr w:type="spellEnd"/>
                  <w:r w:rsidRPr="00F127EA">
                    <w:t xml:space="preserve"> particles have T = 3 quasi-icosahedral heads, but the capsid shape of most particles is oblate, as they lack the five hexamers of capsid protein needed to form genuine icosahedral heads. Because of the small head size, </w:t>
                  </w:r>
                  <w:proofErr w:type="spellStart"/>
                  <w:r w:rsidRPr="00F127EA">
                    <w:t>RcGTA</w:t>
                  </w:r>
                  <w:proofErr w:type="spellEnd"/>
                  <w:r w:rsidRPr="00F127EA">
                    <w:t xml:space="preserve"> particles can only package double-stranded DNA of approximately 4 kb in length </w:t>
                  </w:r>
                  <w:r w:rsidRPr="00F127EA">
                    <w:fldChar w:fldCharType="begin"/>
                  </w:r>
                  <w:r w:rsidR="00C1495F">
                    <w:instrText xml:space="preserve"> ADDIN EN.CITE &lt;EndNote&gt;&lt;Cite&gt;&lt;Author&gt;Yen&lt;/Author&gt;&lt;Year&gt;1979&lt;/Year&gt;&lt;RecNum&gt;42&lt;/RecNum&gt;&lt;DisplayText&gt;[56]&lt;/DisplayText&gt;&lt;record&gt;&lt;rec-number&gt;42&lt;/rec-number&gt;&lt;foreign-keys&gt;&lt;key app="EN" db-id="e2xsas9wgvrvwied59ev5pahfdavev59vvwv" timestamp="1648683800"&gt;42&lt;/key&gt;&lt;/foreign-keys&gt;&lt;ref-type name="Journal Article"&gt;17&lt;/ref-type&gt;&lt;contributors&gt;&lt;authors&gt;&lt;author&gt;Yen, H. C.&lt;/author&gt;&lt;author&gt;Hu, N. T.&lt;/author&gt;&lt;author&gt;Marrs, B. L.&lt;/author&gt;&lt;/authors&gt;&lt;/contributors&gt;&lt;titles&gt;&lt;title&gt;&lt;style face="normal" font="default" size="100%"&gt;Characterization of the gene transfer agent made by an overproducer mutant of &lt;/style&gt;&lt;style face="italic" font="default" size="100%"&gt;Rhodopseudomonas capsulata&lt;/style&gt;&lt;/title&gt;&lt;secondary-title&gt;J Mol Biol&lt;/secondary-title&gt;&lt;/titles&gt;&lt;periodical&gt;&lt;full-title&gt;J Mol Biol&lt;/full-title&gt;&lt;/periodical&gt;&lt;pages&gt;157-68&lt;/pages&gt;&lt;volume&gt;131&lt;/volume&gt;&lt;number&gt;2&lt;/number&gt;&lt;keywords&gt;&lt;keyword&gt;Antibodies, Bacterial&lt;/keyword&gt;&lt;keyword&gt;Base Sequence&lt;/keyword&gt;&lt;keyword&gt;Cross Reactions&lt;/keyword&gt;&lt;keyword&gt;DNA, Bacterial&lt;/keyword&gt;&lt;keyword&gt;Electrophoresis, Agar Gel&lt;/keyword&gt;&lt;keyword&gt;Genes&lt;/keyword&gt;&lt;keyword&gt;*Genetic Vectors&lt;/keyword&gt;&lt;keyword&gt;Microscopy, Electron&lt;/keyword&gt;&lt;keyword&gt;Mutation&lt;/keyword&gt;&lt;keyword&gt;Rhodopseudomonas/*genetics/ultrastructure&lt;/keyword&gt;&lt;/keywords&gt;&lt;dates&gt;&lt;year&gt;1979&lt;/year&gt;&lt;pub-dates&gt;&lt;date&gt;Jun 25&lt;/date&gt;&lt;/pub-dates&gt;&lt;/dates&gt;&lt;isbn&gt;0022-2836 (Print)&amp;#xD;0022-2836&lt;/isbn&gt;&lt;accession-num&gt;490646&lt;/accession-num&gt;&lt;urls&gt;&lt;related-urls&gt;&lt;url&gt;https://www.sciencedirect.com/science/article/pii/0022283679900718?via%3Dihub&lt;/url&gt;&lt;/related-urls&gt;&lt;/urls&gt;&lt;electronic-resource-num&gt;10.1016/0022-2836(79)90071-8&lt;/electronic-resource-num&gt;&lt;remote-database-provider&gt;NLM&lt;/remote-database-provider&gt;&lt;language&gt;eng&lt;/language&gt;&lt;/record&gt;&lt;/Cite&gt;&lt;/EndNote&gt;</w:instrText>
                  </w:r>
                  <w:r w:rsidRPr="00F127EA">
                    <w:fldChar w:fldCharType="separate"/>
                  </w:r>
                  <w:r w:rsidR="00C1495F">
                    <w:rPr>
                      <w:noProof/>
                    </w:rPr>
                    <w:t>[</w:t>
                  </w:r>
                  <w:hyperlink w:anchor="_ENREF_56" w:tooltip="Yen, 1979 #42" w:history="1">
                    <w:r w:rsidR="00C1495F" w:rsidRPr="00C1495F">
                      <w:rPr>
                        <w:rStyle w:val="Hyperlink"/>
                      </w:rPr>
                      <w:t>56</w:t>
                    </w:r>
                  </w:hyperlink>
                  <w:r w:rsidR="00C1495F">
                    <w:rPr>
                      <w:noProof/>
                    </w:rPr>
                    <w:t>]</w:t>
                  </w:r>
                  <w:r w:rsidRPr="00F127EA">
                    <w:fldChar w:fldCharType="end"/>
                  </w:r>
                  <w:r w:rsidRPr="00F127EA">
                    <w:t xml:space="preserve">. The DNA is also </w:t>
                  </w:r>
                  <w:proofErr w:type="spellStart"/>
                  <w:r w:rsidRPr="00F127EA">
                    <w:t>encapsidated</w:t>
                  </w:r>
                  <w:proofErr w:type="spellEnd"/>
                  <w:r w:rsidRPr="00F127EA">
                    <w:t xml:space="preserve"> at 10–25% lower density than typical </w:t>
                  </w:r>
                  <w:proofErr w:type="spellStart"/>
                  <w:r w:rsidRPr="00F127EA">
                    <w:t>caudoviricetes</w:t>
                  </w:r>
                  <w:proofErr w:type="spellEnd"/>
                  <w:r w:rsidRPr="00F127EA">
                    <w:t xml:space="preserve"> </w:t>
                  </w:r>
                  <w:r w:rsidRPr="00F127EA">
                    <w:fldChar w:fldCharType="begin">
                      <w:fldData xml:space="preserve">PEVuZE5vdGU+PENpdGU+PEF1dGhvcj5Cw6FyZHk8L0F1dGhvcj48WWVhcj4yMDIwPC9ZZWFyPjxS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=
</w:fldData>
                    </w:fldChar>
                  </w:r>
                  <w:r w:rsidRPr="00F127EA">
                    <w:instrText xml:space="preserve"> ADDIN EN.CITE </w:instrText>
                  </w:r>
                  <w:r w:rsidRPr="00F127EA">
                    <w:fldChar w:fldCharType="begin">
                      <w:fldData xml:space="preserve">PEVuZE5vdGU+PENpdGU+PEF1dGhvcj5Cw6FyZHk8L0F1dGhvcj48WWVhcj4yMDIwPC9ZZWFyPjxS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=
</w:fldData>
                    </w:fldChar>
                  </w:r>
                  <w:r w:rsidRPr="00F127EA">
                    <w:instrText xml:space="preserve"> ADDIN EN.CITE.DATA </w:instrText>
                  </w:r>
                  <w:r w:rsidRPr="00F127EA">
                    <w:fldChar w:fldCharType="end"/>
                  </w:r>
                  <w:r w:rsidRPr="00F127EA">
                    <w:fldChar w:fldCharType="separate"/>
                  </w:r>
                  <w:r w:rsidRPr="00F127EA">
                    <w:rPr>
                      <w:noProof/>
                    </w:rPr>
                    <w:t>[</w:t>
                  </w:r>
                  <w:hyperlink w:anchor="_ENREF_4" w:tooltip="Bárdy, 2020 #17" w:history="1">
                    <w:r w:rsidR="00C1495F" w:rsidRPr="00C1495F">
                      <w:rPr>
                        <w:rStyle w:val="Hyperlink"/>
                      </w:rPr>
                      <w:t>4</w:t>
                    </w:r>
                  </w:hyperlink>
                  <w:r w:rsidRPr="00F127EA">
                    <w:rPr>
                      <w:noProof/>
                    </w:rPr>
                    <w:t>]</w:t>
                  </w:r>
                  <w:r w:rsidRPr="00F127EA">
                    <w:fldChar w:fldCharType="end"/>
                  </w:r>
                  <w:r w:rsidRPr="00F127EA">
                    <w:t xml:space="preserve">. Both </w:t>
                  </w:r>
                  <w:proofErr w:type="spellStart"/>
                  <w:r w:rsidRPr="00F127EA">
                    <w:t>RcGTA</w:t>
                  </w:r>
                  <w:proofErr w:type="spellEnd"/>
                  <w:r w:rsidRPr="00F127EA">
                    <w:t xml:space="preserve"> particle production and acquisition of the GTA-packaged DNA by other host cells in the population are controlled by the same cellular regulatory systems </w:t>
                  </w:r>
                  <w:r w:rsidRPr="00F127EA">
                    <w:fldChar w:fldCharType="begin"/>
                  </w:r>
                  <w:r w:rsidR="00C1495F">
                    <w:instrText xml:space="preserve"> ADDIN EN.CITE &lt;EndNote&gt;&lt;Cite&gt;&lt;Author&gt;Westbye&lt;/Author&gt;&lt;Year&gt;2017&lt;/Year&gt;&lt;RecNum&gt;40&lt;/RecNum&gt;&lt;DisplayText&gt;[53]&lt;/DisplayText&gt;&lt;record&gt;&lt;rec-number&gt;40&lt;/rec-number&gt;&lt;foreign-keys&gt;&lt;key app="EN" db-id="e2xsas9wgvrvwied59ev5pahfdavev59vvwv" timestamp="1648683695"&gt;40&lt;/key&gt;&lt;/foreign-keys&gt;&lt;ref-type name="Journal Article"&gt;17&lt;/ref-type&gt;&lt;contributors&gt;&lt;authors&gt;&lt;author&gt;Westbye, A. B.&lt;/author&gt;&lt;author&gt;Beatty, J. T.&lt;/author&gt;&lt;author&gt;Lang, A. S.&lt;/author&gt;&lt;/authors&gt;&lt;/contributors&gt;&lt;auth-address&gt;Department of Microbiology and Immunology, The University of British Columbia, Vancouver, BC, Canada.&amp;#xD;Department of Biology, Memorial University of Newfoundland, St. John&amp;apos;s, NL, Canada. Electronic address: aslang@mun.ca.&lt;/auth-address&gt;&lt;titles&gt;&lt;title&gt;Guaranteeing a captive audience: coordinated regulation of gene transfer agent (GTA) production and recipient capability by cellular regulators&lt;/title&gt;&lt;secondary-title&gt;Curr Opin Microbiol&lt;/secondary-title&gt;&lt;/titles&gt;&lt;periodical&gt;&lt;full-title&gt;Curr Opin Microbiol&lt;/full-title&gt;&lt;/periodical&gt;&lt;pages&gt;122-129&lt;/pages&gt;&lt;volume&gt;38&lt;/volume&gt;&lt;edition&gt;20170606&lt;/edition&gt;&lt;keywords&gt;&lt;keyword&gt;Biological Factors/genetics/*metabolism&lt;/keyword&gt;&lt;keyword&gt;*DNA Transformation Competence&lt;/keyword&gt;&lt;keyword&gt;*Gene Expression Regulation, Bacterial&lt;/keyword&gt;&lt;keyword&gt;*Gene Transfer, Horizontal&lt;/keyword&gt;&lt;keyword&gt;Rhodobacter capsulatus/*genetics&lt;/keyword&gt;&lt;keyword&gt;Transduction, Genetic&lt;/keyword&gt;&lt;keyword&gt;Transformation, Bacterial&lt;/keyword&gt;&lt;/keywords&gt;&lt;dates&gt;&lt;year&gt;2017&lt;/year&gt;&lt;pub-dates&gt;&lt;date&gt;Aug&lt;/date&gt;&lt;/pub-dates&gt;&lt;/dates&gt;&lt;isbn&gt;1369-5274&lt;/isbn&gt;&lt;accession-num&gt;28599143&lt;/accession-num&gt;&lt;urls&gt;&lt;/urls&gt;&lt;electronic-resource-num&gt;10.1016/j.mib.2017.05.003&lt;/electronic-resource-num&gt;&lt;remote-database-provider&gt;NLM&lt;/remote-database-provider&gt;&lt;language&gt;eng&lt;/language&gt;&lt;/record&gt;&lt;/Cite&gt;&lt;/EndNote&gt;</w:instrText>
                  </w:r>
                  <w:r w:rsidRPr="00F127EA">
                    <w:fldChar w:fldCharType="separate"/>
                  </w:r>
                  <w:r w:rsidR="00C1495F">
                    <w:rPr>
                      <w:noProof/>
                    </w:rPr>
                    <w:t>[</w:t>
                  </w:r>
                  <w:hyperlink w:anchor="_ENREF_53" w:tooltip="Westbye, 2017 #40" w:history="1">
                    <w:r w:rsidR="00C1495F" w:rsidRPr="00C1495F">
                      <w:rPr>
                        <w:rStyle w:val="Hyperlink"/>
                      </w:rPr>
                      <w:t>53</w:t>
                    </w:r>
                  </w:hyperlink>
                  <w:r w:rsidR="00C1495F">
                    <w:rPr>
                      <w:noProof/>
                    </w:rPr>
                    <w:t>]</w:t>
                  </w:r>
                  <w:r w:rsidRPr="00F127EA">
                    <w:fldChar w:fldCharType="end"/>
                  </w:r>
                  <w:r w:rsidRPr="00F127EA">
                    <w:t xml:space="preserve">. Only 0.1–3.0% of cells produce GTA particles </w:t>
                  </w:r>
                  <w:r w:rsidRPr="00F127EA">
                    <w:fldChar w:fldCharType="begin">
                      <w:fldData xml:space="preserve">PEVuZE5vdGU+PENpdGU+PEF1dGhvcj5Gb2dnPC9BdXRob3I+PFllYXI+MjAxMjwvWWVhcj48UmVj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</w:fldData>
                    </w:fldChar>
                  </w:r>
                  <w:r w:rsidR="00C1495F">
                    <w:instrText xml:space="preserve"> ADDIN EN.CITE </w:instrText>
                  </w:r>
                  <w:r w:rsidR="00C1495F">
                    <w:fldChar w:fldCharType="begin">
                      <w:fldData xml:space="preserve">PEVuZE5vdGU+PENpdGU+PEF1dGhvcj5Gb2dnPC9BdXRob3I+PFllYXI+MjAxMjwvWWVhcj48UmVj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</w:fldData>
                    </w:fldChar>
                  </w:r>
                  <w:r w:rsidR="00C1495F">
                    <w:instrText xml:space="preserve"> ADDIN EN.CITE.DATA </w:instrText>
                  </w:r>
                  <w:r w:rsidR="00C1495F">
                    <w:fldChar w:fldCharType="end"/>
                  </w:r>
                  <w:r w:rsidRPr="00F127EA">
                    <w:fldChar w:fldCharType="separate"/>
                  </w:r>
                  <w:r w:rsidR="00C1495F">
                    <w:rPr>
                      <w:noProof/>
                    </w:rPr>
                    <w:t>[</w:t>
                  </w:r>
                  <w:hyperlink w:anchor="_ENREF_11" w:tooltip="Fogg, 2012 #23" w:history="1">
                    <w:r w:rsidR="00C1495F" w:rsidRPr="00C1495F">
                      <w:rPr>
                        <w:rStyle w:val="Hyperlink"/>
                      </w:rPr>
                      <w:t>11</w:t>
                    </w:r>
                  </w:hyperlink>
                  <w:r w:rsidR="00C1495F">
                    <w:rPr>
                      <w:noProof/>
                    </w:rPr>
                    <w:t xml:space="preserve">, </w:t>
                  </w:r>
                  <w:hyperlink w:anchor="_ENREF_17" w:tooltip="Hynes, 2012 #26" w:history="1">
                    <w:r w:rsidR="00C1495F" w:rsidRPr="00C1495F">
                      <w:rPr>
                        <w:rStyle w:val="Hyperlink"/>
                      </w:rPr>
                      <w:t>17</w:t>
                    </w:r>
                  </w:hyperlink>
                  <w:r w:rsidR="00C1495F">
                    <w:rPr>
                      <w:noProof/>
                    </w:rPr>
                    <w:t>]</w:t>
                  </w:r>
                  <w:r w:rsidRPr="00F127EA">
                    <w:fldChar w:fldCharType="end"/>
                  </w:r>
                  <w:r w:rsidRPr="00F127EA">
                    <w:t xml:space="preserve">, whereas the remaining cells produce a GTA receptor </w:t>
                  </w:r>
                  <w:r w:rsidRPr="00F127EA">
                    <w:fldChar w:fldCharType="begin"/>
                  </w:r>
                  <w:r w:rsidRPr="00F127EA">
                    <w:instrText xml:space="preserve"> ADDIN EN.CITE &lt;EndNote&gt;&lt;Cite&gt;&lt;Author&gt;Brimacombe&lt;/Author&gt;&lt;Year&gt;2013&lt;/Year&gt;&lt;RecNum&gt;22&lt;/RecNum&gt;&lt;DisplayText&gt;[7]&lt;/DisplayText&gt;&lt;record&gt;&lt;rec-number&gt;22&lt;/rec-number&gt;&lt;foreign-keys&gt;&lt;key app="EN" db-id="e2xsas9wgvrvwied59ev5pahfdavev59vvwv" timestamp="1648682231"&gt;22&lt;/key&gt;&lt;/foreign-keys&gt;&lt;ref-type name="Journal Article"&gt;17&lt;/ref-type&gt;&lt;contributors&gt;&lt;authors&gt;&lt;author&gt;Brimacombe, C. A.&lt;/author&gt;&lt;author&gt;Stevens, A.&lt;/author&gt;&lt;author&gt;Jun, D.&lt;/author&gt;&lt;author&gt;Mercer, R.&lt;/author&gt;&lt;author&gt;Lang, A. S.&lt;/author&gt;&lt;author&gt;Beatty, J. T.&lt;/author&gt;&lt;/authors&gt;&lt;/contributors&gt;&lt;auth-address&gt;Department of Microbiology and Immunology, The University of British Columbia, Vancouver, BC, Canada.&lt;/auth-address&gt;&lt;titles&gt;&lt;title&gt;&lt;style face="normal" font="default" size="100%"&gt;Quorum-sensing regulation of a capsular polysaccharide receptor for the&lt;/style&gt;&lt;style face="italic" font="default" size="100%"&gt; Rhodobacter capsulatus&lt;/style&gt;&lt;style face="normal" font="default" size="100%"&gt; gene transfer agent (RcGTA)&lt;/style&gt;&lt;/title&gt;&lt;secondary-title&gt;Mol Microbiol&lt;/secondary-title&gt;&lt;/titles&gt;&lt;periodical&gt;&lt;full-title&gt;Mol Microbiol&lt;/full-title&gt;&lt;/periodical&gt;&lt;pages&gt;802-17&lt;/pages&gt;&lt;volume&gt;87&lt;/volume&gt;&lt;number&gt;4&lt;/number&gt;&lt;edition&gt;20130111&lt;/edition&gt;&lt;keywords&gt;&lt;keyword&gt;Bacterial Proteins/genetics/*metabolism&lt;/keyword&gt;&lt;keyword&gt;Gene Expression Regulation, Bacterial&lt;/keyword&gt;&lt;keyword&gt;Polysaccharides, Bacterial/*metabolism&lt;/keyword&gt;&lt;keyword&gt;*Quorum Sensing&lt;/keyword&gt;&lt;keyword&gt;Rhodobacter capsulatus/*genetics/physiology&lt;/keyword&gt;&lt;keyword&gt;*Transduction, Genetic&lt;/keyword&gt;&lt;/keywords&gt;&lt;dates&gt;&lt;year&gt;2013&lt;/year&gt;&lt;pub-dates&gt;&lt;date&gt;Feb&lt;/date&gt;&lt;/pub-dates&gt;&lt;/dates&gt;&lt;isbn&gt;0950-382X (Print)&amp;#xD;0950-382x&lt;/isbn&gt;&lt;accession-num&gt;23279213&lt;/accession-num&gt;&lt;urls&gt;&lt;related-urls&gt;&lt;url&gt;https://onlinelibrary.wiley.com/doi/pdfdirect/10.1111/mmi.12132?download=true&lt;/url&gt;&lt;/related-urls&gt;&lt;/urls&gt;&lt;custom2&gt;PMC3641046&lt;/custom2&gt;&lt;custom6&gt;CAMS2871&lt;/custom6&gt;&lt;electronic-resource-num&gt;10.1111/mmi.12132&lt;/electronic-resource-num&gt;&lt;remote-database-provider&gt;NLM&lt;/remote-database-provider&gt;&lt;language&gt;eng&lt;/language&gt;&lt;/record&gt;&lt;/Cite&gt;&lt;/EndNote&gt;</w:instrText>
                  </w:r>
                  <w:r w:rsidRPr="00F127EA">
                    <w:fldChar w:fldCharType="separate"/>
                  </w:r>
                  <w:r w:rsidRPr="00F127EA">
                    <w:rPr>
                      <w:noProof/>
                    </w:rPr>
                    <w:t>[</w:t>
                  </w:r>
                  <w:hyperlink w:anchor="_ENREF_7" w:tooltip="Brimacombe, 2013 #22" w:history="1">
                    <w:r w:rsidR="00C1495F" w:rsidRPr="00C1495F">
                      <w:rPr>
                        <w:rStyle w:val="Hyperlink"/>
                      </w:rPr>
                      <w:t>7</w:t>
                    </w:r>
                  </w:hyperlink>
                  <w:r w:rsidRPr="00F127EA">
                    <w:rPr>
                      <w:noProof/>
                    </w:rPr>
                    <w:t>]</w:t>
                  </w:r>
                  <w:r w:rsidRPr="00F127EA">
                    <w:fldChar w:fldCharType="end"/>
                  </w:r>
                  <w:r w:rsidRPr="00F127EA">
                    <w:t>.</w:t>
                  </w:r>
                </w:p>
                <w:p w14:paraId="77BE1F80" w14:textId="6995426E" w:rsidR="00F127EA" w:rsidRPr="00F127EA" w:rsidRDefault="00F127EA" w:rsidP="00F127EA">
                  <w:pPr>
                    <w:ind w:firstLine="720"/>
                  </w:pPr>
                  <w:r w:rsidRPr="00F127EA">
                    <w:t xml:space="preserve">Compositionally, structural proteins encoded by </w:t>
                  </w:r>
                  <w:proofErr w:type="spellStart"/>
                  <w:r w:rsidRPr="00F127EA">
                    <w:t>RcGTA</w:t>
                  </w:r>
                  <w:proofErr w:type="spellEnd"/>
                  <w:r w:rsidRPr="00F127EA">
                    <w:t xml:space="preserve"> and </w:t>
                  </w:r>
                  <w:proofErr w:type="spellStart"/>
                  <w:r w:rsidRPr="00F127EA">
                    <w:t>RcGTA</w:t>
                  </w:r>
                  <w:proofErr w:type="spellEnd"/>
                  <w:r w:rsidRPr="00F127EA">
                    <w:t xml:space="preserve">-like GTAs are biased towards amino acids that are energetically cheaper to produce </w:t>
                  </w:r>
                  <w:r w:rsidRPr="00F127EA">
                    <w:fldChar w:fldCharType="begin">
                      <w:fldData xml:space="preserve">PEVuZE5vdGU+PENpdGU+PEF1dGhvcj5Lb2dheTwvQXV0aG9yPjxZZWFyPjIwMjA8L1llYXI+PFJl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==
</w:fldData>
                    </w:fldChar>
                  </w:r>
                  <w:r w:rsidR="00C1495F">
                    <w:instrText xml:space="preserve"> ADDIN EN.CITE </w:instrText>
                  </w:r>
                  <w:r w:rsidR="00C1495F">
                    <w:fldChar w:fldCharType="begin">
                      <w:fldData xml:space="preserve">PEVuZE5vdGU+PENpdGU+PEF1dGhvcj5Lb2dheTwvQXV0aG9yPjxZZWFyPjIwMjA8L1llYXI+PFJl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==
</w:fldData>
                    </w:fldChar>
                  </w:r>
                  <w:r w:rsidR="00C1495F">
                    <w:instrText xml:space="preserve"> ADDIN EN.CITE.DATA </w:instrText>
                  </w:r>
                  <w:r w:rsidR="00C1495F">
                    <w:fldChar w:fldCharType="end"/>
                  </w:r>
                  <w:r w:rsidRPr="00F127EA">
                    <w:fldChar w:fldCharType="separate"/>
                  </w:r>
                  <w:r w:rsidR="00C1495F">
                    <w:rPr>
                      <w:noProof/>
                    </w:rPr>
                    <w:t>[</w:t>
                  </w:r>
                  <w:hyperlink w:anchor="_ENREF_23" w:tooltip="Kogay, 2020 #30" w:history="1">
                    <w:r w:rsidR="00C1495F" w:rsidRPr="00C1495F">
                      <w:rPr>
                        <w:rStyle w:val="Hyperlink"/>
                      </w:rPr>
                      <w:t>23</w:t>
                    </w:r>
                  </w:hyperlink>
                  <w:r w:rsidR="00C1495F">
                    <w:rPr>
                      <w:noProof/>
                    </w:rPr>
                    <w:t>]</w:t>
                  </w:r>
                  <w:r w:rsidRPr="00F127EA">
                    <w:fldChar w:fldCharType="end"/>
                  </w:r>
                  <w:r w:rsidRPr="00F127EA">
                    <w:t xml:space="preserve">. To date, such a bias has not yet been associated with viruses. Based on this difference in amino-acid composition, GTA proteins can be distinguished from their viral homologs using a machine-learning approach, which is implemented in the publicly available GTA-Hunter program </w:t>
                  </w:r>
                  <w:r w:rsidRPr="00F127EA">
                    <w:fldChar w:fldCharType="begin">
                      <w:fldData xml:space="preserve">PEVuZE5vdGU+PENpdGU+PEF1dGhvcj5Lb2dheTwvQXV0aG9yPjxZZWFyPjIwMTk8L1llYXI+PFJl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==
</w:fldData>
                    </w:fldChar>
                  </w:r>
                  <w:r w:rsidR="00C1495F">
                    <w:instrText xml:space="preserve"> ADDIN EN.CITE </w:instrText>
                  </w:r>
                  <w:r w:rsidR="00C1495F">
                    <w:fldChar w:fldCharType="begin">
                      <w:fldData xml:space="preserve">PEVuZE5vdGU+PENpdGU+PEF1dGhvcj5Lb2dheTwvQXV0aG9yPjxZZWFyPjIwMTk8L1llYXI+PFJl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==
</w:fldData>
                    </w:fldChar>
                  </w:r>
                  <w:r w:rsidR="00C1495F">
                    <w:instrText xml:space="preserve"> ADDIN EN.CITE.DATA </w:instrText>
                  </w:r>
                  <w:r w:rsidR="00C1495F">
                    <w:fldChar w:fldCharType="end"/>
                  </w:r>
                  <w:r w:rsidRPr="00F127EA">
                    <w:fldChar w:fldCharType="separate"/>
                  </w:r>
                  <w:r w:rsidR="00C1495F">
                    <w:rPr>
                      <w:noProof/>
                    </w:rPr>
                    <w:t>[</w:t>
                  </w:r>
                  <w:hyperlink w:anchor="_ENREF_22" w:tooltip="Kogay, 2019 #29" w:history="1">
                    <w:r w:rsidR="00C1495F" w:rsidRPr="00C1495F">
                      <w:rPr>
                        <w:rStyle w:val="Hyperlink"/>
                      </w:rPr>
                      <w:t>22</w:t>
                    </w:r>
                  </w:hyperlink>
                  <w:r w:rsidR="00C1495F">
                    <w:rPr>
                      <w:noProof/>
                    </w:rPr>
                    <w:t>]</w:t>
                  </w:r>
                  <w:r w:rsidRPr="00F127EA">
                    <w:fldChar w:fldCharType="end"/>
                  </w:r>
                  <w:r w:rsidRPr="00F127EA">
                    <w:t>.</w:t>
                  </w:r>
                </w:p>
                <w:p w14:paraId="53CB5BBF" w14:textId="377D55DE" w:rsidR="00F127EA" w:rsidRPr="00F127EA" w:rsidRDefault="00F127EA" w:rsidP="00F127EA">
                  <w:pPr>
                    <w:ind w:firstLine="720"/>
                  </w:pPr>
                  <w:r w:rsidRPr="00F127EA">
                    <w:t xml:space="preserve">In a comprehensive evolutionary analysis of homologs of the large subunit of the DNA packaging </w:t>
                  </w:r>
                  <w:proofErr w:type="spellStart"/>
                  <w:r w:rsidRPr="00F127EA">
                    <w:t>terminase</w:t>
                  </w:r>
                  <w:proofErr w:type="spellEnd"/>
                  <w:r w:rsidRPr="00F127EA">
                    <w:t xml:space="preserve"> enzyme (</w:t>
                  </w:r>
                  <w:proofErr w:type="spellStart"/>
                  <w:r w:rsidRPr="00F127EA">
                    <w:t>TerL</w:t>
                  </w:r>
                  <w:proofErr w:type="spellEnd"/>
                  <w:r w:rsidRPr="00F127EA">
                    <w:t xml:space="preserve">, encoded by the </w:t>
                  </w:r>
                  <w:r w:rsidRPr="00F127EA">
                    <w:rPr>
                      <w:i/>
                      <w:iCs/>
                    </w:rPr>
                    <w:t>g2</w:t>
                  </w:r>
                  <w:r w:rsidRPr="00F127EA">
                    <w:t xml:space="preserve"> gene in the </w:t>
                  </w:r>
                  <w:proofErr w:type="spellStart"/>
                  <w:r w:rsidRPr="00F127EA">
                    <w:t>RcGTA</w:t>
                  </w:r>
                  <w:proofErr w:type="spellEnd"/>
                  <w:r w:rsidRPr="00F127EA">
                    <w:t xml:space="preserve"> genome), </w:t>
                  </w:r>
                  <w:proofErr w:type="spellStart"/>
                  <w:r w:rsidRPr="00F127EA">
                    <w:t>RcGTA</w:t>
                  </w:r>
                  <w:proofErr w:type="spellEnd"/>
                  <w:r w:rsidRPr="00F127EA">
                    <w:t xml:space="preserve"> and </w:t>
                  </w:r>
                  <w:proofErr w:type="spellStart"/>
                  <w:r w:rsidRPr="00F127EA">
                    <w:t>RcGTA</w:t>
                  </w:r>
                  <w:proofErr w:type="spellEnd"/>
                  <w:r w:rsidRPr="00F127EA">
                    <w:t xml:space="preserve">-like GTAs form a clade closely related to, but distinct from, </w:t>
                  </w:r>
                  <w:proofErr w:type="spellStart"/>
                  <w:r w:rsidRPr="00F127EA">
                    <w:t>duplodnavirians</w:t>
                  </w:r>
                  <w:proofErr w:type="spellEnd"/>
                  <w:r w:rsidRPr="00F127EA">
                    <w:t xml:space="preserve"> </w:t>
                  </w:r>
                  <w:r w:rsidRPr="00F127EA">
                    <w:fldChar w:fldCharType="begin"/>
                  </w:r>
                  <w:r w:rsidRPr="00F127EA">
                    <w:instrText xml:space="preserve"> ADDIN EN.CITE &lt;EndNote&gt;&lt;Cite&gt;&lt;Author&gt;Esterman&lt;/Author&gt;&lt;Year&gt;2021&lt;/Year&gt;&lt;RecNum&gt;18&lt;/RecNum&gt;&lt;DisplayText&gt;[9]&lt;/DisplayText&gt;&lt;record&gt;&lt;rec-number&gt;18&lt;/rec-number&gt;&lt;foreign-keys&gt;&lt;key app="EN" db-id="e2xsas9wgvrvwied59ev5pahfdavev59vvwv" timestamp="1648681809"&gt;18&lt;/key&gt;&lt;/foreign-keys&gt;&lt;ref-type name="Journal Article"&gt;17&lt;/ref-type&gt;&lt;contributors&gt;&lt;authors&gt;&lt;author&gt;Esterman, E. S.&lt;/author&gt;&lt;author&gt;Wolf, Y. I.&lt;/author&gt;&lt;author&gt;Kogay, R.&lt;/author&gt;&lt;author&gt;Koonin, E. V.&lt;/author&gt;&lt;author&gt;Zhaxybayeva, O.&lt;/author&gt;&lt;/authors&gt;&lt;/contributors&gt;&lt;auth-address&gt;Department of Biological Sciences, Dartmouth College, Hanover, NH 03755, USA.&amp;#xD;National Center for Biotechnology Information, National Library of Medicine, Bethesda, MD 20894, USA.&amp;#xD;Department of Computer Science, Dartmouth College, Hanover, NH 03755, USA.&lt;/auth-address&gt;&lt;titles&gt;&lt;title&gt;Evolution of DNA packaging in gene transfer agents&lt;/title&gt;&lt;secondary-title&gt;Virus Evol&lt;/secondary-title&gt;&lt;/titles&gt;&lt;periodical&gt;&lt;full-title&gt;Virus Evol&lt;/full-title&gt;&lt;/periodical&gt;&lt;pages&gt;veab015&lt;/pages&gt;&lt;volume&gt;7&lt;/volume&gt;&lt;number&gt;1&lt;/number&gt;&lt;edition&gt;20210219&lt;/edition&gt;&lt;keywords&gt;&lt;keyword&gt;DNA packaging&lt;/keyword&gt;&lt;keyword&gt;RcGTA&lt;/keyword&gt;&lt;keyword&gt;Rhodobacter capsulatus&lt;/keyword&gt;&lt;keyword&gt;TerL&lt;/keyword&gt;&lt;keyword&gt;alphaproteobacteria&lt;/keyword&gt;&lt;keyword&gt;large terminase&lt;/keyword&gt;&lt;/keywords&gt;&lt;dates&gt;&lt;year&gt;2021&lt;/year&gt;&lt;pub-dates&gt;&lt;date&gt;Jan&lt;/date&gt;&lt;/pub-dates&gt;&lt;/dates&gt;&lt;isbn&gt;2057-1577 (Print)&amp;#xD;2057-1577&lt;/isbn&gt;&lt;accession-num&gt;33732503&lt;/accession-num&gt;&lt;urls&gt;&lt;/urls&gt;&lt;custom2&gt;PMC7947584&lt;/custom2&gt;&lt;electronic-resource-num&gt;10.1093/ve/veab015&lt;/electronic-resource-num&gt;&lt;remote-database-provider&gt;NLM&lt;/remote-database-provider&gt;&lt;language&gt;eng&lt;/language&gt;&lt;/record&gt;&lt;/Cite&gt;&lt;/EndNote&gt;</w:instrText>
                  </w:r>
                  <w:r w:rsidRPr="00F127EA">
                    <w:fldChar w:fldCharType="separate"/>
                  </w:r>
                  <w:r w:rsidRPr="00F127EA">
                    <w:rPr>
                      <w:noProof/>
                    </w:rPr>
                    <w:t>[</w:t>
                  </w:r>
                  <w:hyperlink w:anchor="_ENREF_9" w:tooltip="Esterman, 2021 #18" w:history="1">
                    <w:r w:rsidR="00C1495F" w:rsidRPr="00C1495F">
                      <w:rPr>
                        <w:rStyle w:val="Hyperlink"/>
                      </w:rPr>
                      <w:t>9</w:t>
                    </w:r>
                  </w:hyperlink>
                  <w:r w:rsidRPr="00F127EA">
                    <w:rPr>
                      <w:noProof/>
                    </w:rPr>
                    <w:t>]</w:t>
                  </w:r>
                  <w:r w:rsidRPr="00F127EA">
                    <w:fldChar w:fldCharType="end"/>
                  </w:r>
                  <w:r w:rsidRPr="00F127EA">
                    <w:t xml:space="preserve">. To illustrate the relationships of alphaproteobacterial type I GTAs to each other and to their closest viral homologs, we reconstructed evolutionary histories of their </w:t>
                  </w:r>
                  <w:proofErr w:type="spellStart"/>
                  <w:r w:rsidRPr="00F127EA">
                    <w:t>TerL</w:t>
                  </w:r>
                  <w:proofErr w:type="spellEnd"/>
                  <w:r w:rsidRPr="00F127EA">
                    <w:t xml:space="preserve"> proteins and the HK97-like major capsid proteins (HK97-MCP, encoded by the </w:t>
                  </w:r>
                  <w:r w:rsidRPr="00F127EA">
                    <w:rPr>
                      <w:i/>
                      <w:iCs/>
                    </w:rPr>
                    <w:t>g5</w:t>
                  </w:r>
                  <w:r w:rsidRPr="00F127EA">
                    <w:t xml:space="preserve"> gene in the GTA genome, is the hallmark protein that defines the virus realm </w:t>
                  </w:r>
                  <w:proofErr w:type="spellStart"/>
                  <w:r w:rsidRPr="00F127EA">
                    <w:rPr>
                      <w:i/>
                      <w:iCs/>
                    </w:rPr>
                    <w:t>Duplodnaviria</w:t>
                  </w:r>
                  <w:proofErr w:type="spellEnd"/>
                  <w:r w:rsidRPr="00F127EA">
                    <w:t xml:space="preserve"> </w:t>
                  </w:r>
                  <w:r w:rsidRPr="00F127EA">
                    <w:fldChar w:fldCharType="begin">
                      <w:fldData xml:space="preserve">PEVuZE5vdGU+PENpdGU+PEF1dGhvcj5Lb29uaW48L0F1dGhvcj48WWVhcj4yMDIwPC9ZZWFyPjxS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==
</w:fldData>
                    </w:fldChar>
                  </w:r>
                  <w:r w:rsidR="00C1495F">
                    <w:instrText xml:space="preserve"> ADDIN EN.CITE </w:instrText>
                  </w:r>
                  <w:r w:rsidR="00C1495F">
                    <w:fldChar w:fldCharType="begin">
                      <w:fldData xml:space="preserve">PEVuZE5vdGU+PENpdGU+PEF1dGhvcj5Lb29uaW48L0F1dGhvcj48WWVhcj4yMDIwPC9ZZWFyPjxS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==
</w:fldData>
                    </w:fldChar>
                  </w:r>
                  <w:r w:rsidR="00C1495F">
                    <w:instrText xml:space="preserve"> ADDIN EN.CITE.DATA </w:instrText>
                  </w:r>
                  <w:r w:rsidR="00C1495F">
                    <w:fldChar w:fldCharType="end"/>
                  </w:r>
                  <w:r w:rsidRPr="00F127EA">
                    <w:fldChar w:fldCharType="separate"/>
                  </w:r>
                  <w:r w:rsidR="00C1495F">
                    <w:rPr>
                      <w:noProof/>
                    </w:rPr>
                    <w:t>[</w:t>
                  </w:r>
                  <w:hyperlink w:anchor="_ENREF_24" w:tooltip="Koonin, 2020 #46" w:history="1">
                    <w:r w:rsidR="00C1495F" w:rsidRPr="00C1495F">
                      <w:rPr>
                        <w:rStyle w:val="Hyperlink"/>
                      </w:rPr>
                      <w:t>24</w:t>
                    </w:r>
                  </w:hyperlink>
                  <w:r w:rsidR="00C1495F">
                    <w:rPr>
                      <w:noProof/>
                    </w:rPr>
                    <w:t>]</w:t>
                  </w:r>
                  <w:r w:rsidRPr="00F127EA">
                    <w:fldChar w:fldCharType="end"/>
                  </w:r>
                  <w:r w:rsidRPr="00F127EA">
                    <w:t xml:space="preserve">). Consistent with an earlier analysis </w:t>
                  </w:r>
                  <w:r w:rsidRPr="00F127EA">
                    <w:fldChar w:fldCharType="begin"/>
                  </w:r>
                  <w:r w:rsidRPr="00F127EA">
                    <w:instrText xml:space="preserve"> ADDIN EN.CITE &lt;EndNote&gt;&lt;Cite&gt;&lt;Author&gt;Esterman&lt;/Author&gt;&lt;Year&gt;2021&lt;/Year&gt;&lt;RecNum&gt;18&lt;/RecNum&gt;&lt;DisplayText&gt;[9]&lt;/DisplayText&gt;&lt;record&gt;&lt;rec-number&gt;18&lt;/rec-number&gt;&lt;foreign-keys&gt;&lt;key app="EN" db-id="e2xsas9wgvrvwied59ev5pahfdavev59vvwv" timestamp="1648681809"&gt;18&lt;/key&gt;&lt;/foreign-keys&gt;&lt;ref-type name="Journal Article"&gt;17&lt;/ref-type&gt;&lt;contributors&gt;&lt;authors&gt;&lt;author&gt;Esterman, E. S.&lt;/author&gt;&lt;author&gt;Wolf, Y. I.&lt;/author&gt;&lt;author&gt;Kogay, R.&lt;/author&gt;&lt;author&gt;Koonin, E. V.&lt;/author&gt;&lt;author&gt;Zhaxybayeva, O.&lt;/author&gt;&lt;/authors&gt;&lt;/contributors&gt;&lt;auth-address&gt;Department of Biological Sciences, Dartmouth College, Hanover, NH 03755, USA.&amp;#xD;National Center for Biotechnology Information, National Library of Medicine, Bethesda, MD 20894, USA.&amp;#xD;Department of Computer Science, Dartmouth College, Hanover, NH 03755, USA.&lt;/auth-address&gt;&lt;titles&gt;&lt;title&gt;Evolution of DNA packaging in gene transfer agents&lt;/title&gt;&lt;secondary-title&gt;Virus Evol&lt;/secondary-title&gt;&lt;/titles&gt;&lt;periodical&gt;&lt;full-title&gt;Virus Evol&lt;/full-title&gt;&lt;/periodical&gt;&lt;pages&gt;veab015&lt;/pages&gt;&lt;volume&gt;7&lt;/volume&gt;&lt;number&gt;1&lt;/number&gt;&lt;edition&gt;20210219&lt;/edition&gt;&lt;keywords&gt;&lt;keyword&gt;DNA packaging&lt;/keyword&gt;&lt;keyword&gt;RcGTA&lt;/keyword&gt;&lt;keyword&gt;Rhodobacter capsulatus&lt;/keyword&gt;&lt;keyword&gt;TerL&lt;/keyword&gt;&lt;keyword&gt;alphaproteobacteria&lt;/keyword&gt;&lt;keyword&gt;large terminase&lt;/keyword&gt;&lt;/keywords&gt;&lt;dates&gt;&lt;year&gt;2021&lt;/year&gt;&lt;pub-dates&gt;&lt;date&gt;Jan&lt;/date&gt;&lt;/pub-dates&gt;&lt;/dates&gt;&lt;isbn&gt;2057-1577 (Print)&amp;#xD;2057-1577&lt;/isbn&gt;&lt;accession-num&gt;33732503&lt;/accession-num&gt;&lt;urls&gt;&lt;/urls&gt;&lt;custom2&gt;PMC7947584&lt;/custom2&gt;&lt;electronic-resource-num&gt;10.1093/ve/veab015&lt;/electronic-resource-num&gt;&lt;remote-database-provider&gt;NLM&lt;/remote-database-provider&gt;&lt;language&gt;eng&lt;/language&gt;&lt;/record&gt;&lt;/Cite&gt;&lt;/EndNote&gt;</w:instrText>
                  </w:r>
                  <w:r w:rsidRPr="00F127EA">
                    <w:fldChar w:fldCharType="separate"/>
                  </w:r>
                  <w:r w:rsidRPr="00F127EA">
                    <w:rPr>
                      <w:noProof/>
                    </w:rPr>
                    <w:t>[</w:t>
                  </w:r>
                  <w:hyperlink w:anchor="_ENREF_9" w:tooltip="Esterman, 2021 #18" w:history="1">
                    <w:r w:rsidR="00C1495F" w:rsidRPr="00C1495F">
                      <w:rPr>
                        <w:rStyle w:val="Hyperlink"/>
                      </w:rPr>
                      <w:t>9</w:t>
                    </w:r>
                  </w:hyperlink>
                  <w:r w:rsidRPr="00F127EA">
                    <w:rPr>
                      <w:noProof/>
                    </w:rPr>
                    <w:t>]</w:t>
                  </w:r>
                  <w:r w:rsidRPr="00F127EA">
                    <w:fldChar w:fldCharType="end"/>
                  </w:r>
                  <w:r w:rsidRPr="00F127EA">
                    <w:t xml:space="preserve">, </w:t>
                  </w:r>
                  <w:proofErr w:type="spellStart"/>
                  <w:r w:rsidRPr="00F127EA">
                    <w:t>RcGTA</w:t>
                  </w:r>
                  <w:proofErr w:type="spellEnd"/>
                  <w:r w:rsidRPr="00F127EA">
                    <w:t xml:space="preserve"> and </w:t>
                  </w:r>
                  <w:proofErr w:type="spellStart"/>
                  <w:r w:rsidRPr="00F127EA">
                    <w:t>RcGTA</w:t>
                  </w:r>
                  <w:proofErr w:type="spellEnd"/>
                  <w:r w:rsidRPr="00F127EA">
                    <w:t xml:space="preserve">-like GTAs formed a clade closely related to, but distinct from, </w:t>
                  </w:r>
                  <w:proofErr w:type="spellStart"/>
                  <w:r w:rsidRPr="00F127EA">
                    <w:t>caudoviricetes</w:t>
                  </w:r>
                  <w:proofErr w:type="spellEnd"/>
                  <w:r w:rsidRPr="00F127EA" w:rsidDel="004C66AC">
                    <w:t xml:space="preserve"> </w:t>
                  </w:r>
                  <w:r w:rsidRPr="00F127EA">
                    <w:t>(</w:t>
                  </w:r>
                  <w:r w:rsidRPr="00F127EA">
                    <w:rPr>
                      <w:b/>
                    </w:rPr>
                    <w:t>Figure 2</w:t>
                  </w:r>
                  <w:r w:rsidRPr="00F127EA">
                    <w:t>), with a few exceptions that are likely artefacts of phylogenetic reconstruction.</w:t>
                  </w:r>
                </w:p>
                <w:p w14:paraId="3B8B9E1B" w14:textId="59222639" w:rsidR="00F127EA" w:rsidRPr="00F127EA" w:rsidRDefault="00F127EA" w:rsidP="00F127EA">
                  <w:pPr>
                    <w:ind w:firstLine="720"/>
                  </w:pPr>
                  <w:r w:rsidRPr="00F127EA">
                    <w:t xml:space="preserve">Specifically, in the </w:t>
                  </w:r>
                  <w:proofErr w:type="spellStart"/>
                  <w:r w:rsidRPr="00F127EA">
                    <w:t>TerL</w:t>
                  </w:r>
                  <w:proofErr w:type="spellEnd"/>
                  <w:r w:rsidRPr="00F127EA">
                    <w:t xml:space="preserve"> phylogeny (</w:t>
                  </w:r>
                  <w:r w:rsidRPr="00F127EA">
                    <w:rPr>
                      <w:b/>
                    </w:rPr>
                    <w:t>Figure 2A</w:t>
                  </w:r>
                  <w:r w:rsidRPr="00F127EA">
                    <w:t>), all viral homologs except one (</w:t>
                  </w:r>
                  <w:r w:rsidRPr="00F127EA">
                    <w:rPr>
                      <w:iCs/>
                    </w:rPr>
                    <w:t>Caulobacter</w:t>
                  </w:r>
                  <w:r w:rsidRPr="00F127EA">
                    <w:rPr>
                      <w:i/>
                    </w:rPr>
                    <w:t xml:space="preserve"> </w:t>
                  </w:r>
                  <w:r w:rsidRPr="00F127EA">
                    <w:t xml:space="preserve">virus Sansa) are separated from GTA proteins (with a solid bootstrap support of 81%). </w:t>
                  </w:r>
                  <w:r w:rsidRPr="00F127EA">
                    <w:rPr>
                      <w:iCs/>
                    </w:rPr>
                    <w:t>Caulobacter</w:t>
                  </w:r>
                  <w:r w:rsidRPr="00F127EA">
                    <w:rPr>
                      <w:i/>
                    </w:rPr>
                    <w:t xml:space="preserve"> </w:t>
                  </w:r>
                  <w:r w:rsidRPr="00F127EA">
                    <w:t xml:space="preserve">virus Sansa groups with one GTA sequence from a bacterium of the </w:t>
                  </w:r>
                  <w:r w:rsidRPr="00F127EA">
                    <w:lastRenderedPageBreak/>
                    <w:t xml:space="preserve">order </w:t>
                  </w:r>
                  <w:proofErr w:type="spellStart"/>
                  <w:r w:rsidRPr="00F127EA">
                    <w:rPr>
                      <w:i/>
                      <w:iCs/>
                    </w:rPr>
                    <w:t>Sphingomonadales</w:t>
                  </w:r>
                  <w:proofErr w:type="spellEnd"/>
                  <w:r w:rsidRPr="00F127EA">
                    <w:t xml:space="preserve"> (with a low bootstrap support of 50%), whereas all other GTAs of </w:t>
                  </w:r>
                  <w:proofErr w:type="spellStart"/>
                  <w:r w:rsidRPr="00F127EA">
                    <w:rPr>
                      <w:i/>
                      <w:iCs/>
                    </w:rPr>
                    <w:t>Sphingomonadales</w:t>
                  </w:r>
                  <w:proofErr w:type="spellEnd"/>
                  <w:r w:rsidRPr="00F127EA">
                    <w:t xml:space="preserve"> bacteria group together (with a strong bootstrap support of 96%). We hypothesize that the phylogenetic placement of the </w:t>
                  </w:r>
                  <w:r w:rsidRPr="00F127EA">
                    <w:rPr>
                      <w:iCs/>
                    </w:rPr>
                    <w:t>Caulobacter</w:t>
                  </w:r>
                  <w:r w:rsidRPr="00F127EA">
                    <w:rPr>
                      <w:i/>
                    </w:rPr>
                    <w:t xml:space="preserve"> </w:t>
                  </w:r>
                  <w:r w:rsidRPr="00F127EA">
                    <w:t xml:space="preserve">virus Sansa </w:t>
                  </w:r>
                  <w:proofErr w:type="spellStart"/>
                  <w:r w:rsidRPr="00F127EA">
                    <w:t>TerL</w:t>
                  </w:r>
                  <w:proofErr w:type="spellEnd"/>
                  <w:r w:rsidRPr="00F127EA">
                    <w:t xml:space="preserve"> is due to the long-branch attraction artefact </w:t>
                  </w:r>
                  <w:r w:rsidRPr="00F127EA">
                    <w:fldChar w:fldCharType="begin"/>
                  </w:r>
                  <w:r w:rsidRPr="00F127EA">
                    <w:instrText xml:space="preserve"> ADDIN EN.CITE &lt;EndNote&gt;&lt;Cite&gt;&lt;Author&gt;Felsenstein&lt;/Author&gt;&lt;Year&gt;1978&lt;/Year&gt;&lt;RecNum&gt;65&lt;/RecNum&gt;&lt;DisplayText&gt;[10]&lt;/DisplayText&gt;&lt;record&gt;&lt;rec-number&gt;65&lt;/rec-number&gt;&lt;foreign-keys&gt;&lt;key app="EN" db-id="e2xsas9wgvrvwied59ev5pahfdavev59vvwv" timestamp="1654879088"&gt;65&lt;/key&gt;&lt;/foreign-keys&gt;&lt;ref-type name="Journal Article"&gt;17&lt;/ref-type&gt;&lt;contributors&gt;&lt;authors&gt;&lt;author&gt;Felsenstein, Joseph&lt;/author&gt;&lt;/authors&gt;&lt;/contributors&gt;&lt;titles&gt;&lt;title&gt;Cases in which parsimony or compatibility methods will be positively misleading&lt;/title&gt;&lt;secondary-title&gt;Syst Biol&lt;/secondary-title&gt;&lt;/titles&gt;&lt;periodical&gt;&lt;full-title&gt;Syst Biol&lt;/full-title&gt;&lt;/periodical&gt;&lt;pages&gt;401-410&lt;/pages&gt;&lt;volume&gt;27&lt;/volume&gt;&lt;number&gt;4&lt;/number&gt;&lt;dates&gt;&lt;year&gt;1978&lt;/year&gt;&lt;/dates&gt;&lt;isbn&gt;1063-5157&lt;/isbn&gt;&lt;urls&gt;&lt;related-urls&gt;&lt;url&gt;https://doi.org/10.1093/sysbio/27.4.401&lt;/url&gt;&lt;/related-urls&gt;&lt;/urls&gt;&lt;electronic-resource-num&gt;10.1093/sysbio/27.4.401&lt;/electronic-resource-num&gt;&lt;access-date&gt;6/10/2022&lt;/access-date&gt;&lt;/record&gt;&lt;/Cite&gt;&lt;/EndNote&gt;</w:instrText>
                  </w:r>
                  <w:r w:rsidRPr="00F127EA">
                    <w:fldChar w:fldCharType="separate"/>
                  </w:r>
                  <w:r w:rsidRPr="00F127EA">
                    <w:rPr>
                      <w:noProof/>
                    </w:rPr>
                    <w:t>[</w:t>
                  </w:r>
                  <w:hyperlink w:anchor="_ENREF_10" w:tooltip="Felsenstein, 1978 #65" w:history="1">
                    <w:r w:rsidR="00C1495F" w:rsidRPr="00C1495F">
                      <w:rPr>
                        <w:rStyle w:val="Hyperlink"/>
                      </w:rPr>
                      <w:t>10</w:t>
                    </w:r>
                  </w:hyperlink>
                  <w:r w:rsidRPr="00F127EA">
                    <w:rPr>
                      <w:noProof/>
                    </w:rPr>
                    <w:t>]</w:t>
                  </w:r>
                  <w:r w:rsidRPr="00F127EA">
                    <w:fldChar w:fldCharType="end"/>
                  </w:r>
                  <w:r w:rsidRPr="00F127EA">
                    <w:t xml:space="preserve">. We searched for a maximum-likelihood tree in which </w:t>
                  </w:r>
                  <w:proofErr w:type="spellStart"/>
                  <w:r w:rsidRPr="00F127EA">
                    <w:t>caudoviricete</w:t>
                  </w:r>
                  <w:proofErr w:type="spellEnd"/>
                  <w:r w:rsidRPr="00F127EA">
                    <w:t xml:space="preserve">- and GTA-derived </w:t>
                  </w:r>
                  <w:proofErr w:type="spellStart"/>
                  <w:r w:rsidRPr="00F127EA">
                    <w:t>TerLs</w:t>
                  </w:r>
                  <w:proofErr w:type="spellEnd"/>
                  <w:r w:rsidRPr="00F127EA">
                    <w:t xml:space="preserve"> were required to group separately from each other and compared that tree to the tree depicted in </w:t>
                  </w:r>
                  <w:r w:rsidRPr="00F127EA">
                    <w:rPr>
                      <w:b/>
                    </w:rPr>
                    <w:t>Figure 2A</w:t>
                  </w:r>
                  <w:r w:rsidRPr="00F127EA">
                    <w:t xml:space="preserve">. We found that the likelihoods of the two trees are not significantly different (approximately unbiased [AU] test; p-value = 0.555), confirming that the placement of the </w:t>
                  </w:r>
                  <w:r w:rsidRPr="00F127EA">
                    <w:rPr>
                      <w:iCs/>
                    </w:rPr>
                    <w:t>Caulobacter</w:t>
                  </w:r>
                  <w:r w:rsidRPr="00F127EA">
                    <w:rPr>
                      <w:i/>
                    </w:rPr>
                    <w:t xml:space="preserve"> </w:t>
                  </w:r>
                  <w:r w:rsidRPr="00F127EA">
                    <w:t>virus Sansa sequence within the GTA sequences is unreliable.</w:t>
                  </w:r>
                </w:p>
                <w:p w14:paraId="763D44FA" w14:textId="77777777" w:rsidR="00F127EA" w:rsidRPr="00F127EA" w:rsidRDefault="00F127EA" w:rsidP="00F127EA">
                  <w:pPr>
                    <w:ind w:firstLine="720"/>
                  </w:pPr>
                  <w:r w:rsidRPr="00F127EA">
                    <w:t>In the HK97-MCP phylogeny (</w:t>
                  </w:r>
                  <w:r w:rsidRPr="00F127EA">
                    <w:rPr>
                      <w:b/>
                    </w:rPr>
                    <w:t>Figure 2B</w:t>
                  </w:r>
                  <w:r w:rsidRPr="00F127EA">
                    <w:t xml:space="preserve">), GTAs and most </w:t>
                  </w:r>
                  <w:proofErr w:type="spellStart"/>
                  <w:r w:rsidRPr="00F127EA">
                    <w:t>caudoviricetes</w:t>
                  </w:r>
                  <w:proofErr w:type="spellEnd"/>
                  <w:r w:rsidRPr="00F127EA">
                    <w:t xml:space="preserve"> are separated by a branch with 63% bootstrap support. Several </w:t>
                  </w:r>
                  <w:proofErr w:type="spellStart"/>
                  <w:r w:rsidRPr="00F127EA">
                    <w:t>caudoviricetes</w:t>
                  </w:r>
                  <w:proofErr w:type="spellEnd"/>
                  <w:r w:rsidRPr="00F127EA">
                    <w:t xml:space="preserve"> that group within GTAs are located on long branches, are situated outside of well-supported groups of GTAs from several alphaproteobacterial orders and have very low bootstrap support for their placements. It is therefore likely that the positions of these viral homologs are unreliable. To test this hypothesis, we identified a maximum-likelihood phylogeny among trees in which GTAs and </w:t>
                  </w:r>
                  <w:proofErr w:type="spellStart"/>
                  <w:r w:rsidRPr="00F127EA">
                    <w:t>caudoviricetes</w:t>
                  </w:r>
                  <w:proofErr w:type="spellEnd"/>
                  <w:r w:rsidRPr="00F127EA">
                    <w:t xml:space="preserve"> were required to be separated by a branch. The likelihoods of this tree and the phylogeny shown in </w:t>
                  </w:r>
                  <w:r w:rsidRPr="00F127EA">
                    <w:rPr>
                      <w:b/>
                    </w:rPr>
                    <w:t>Figure 2B</w:t>
                  </w:r>
                  <w:r w:rsidRPr="00F127EA">
                    <w:t xml:space="preserve"> are not significantly different (AU test; p-value = 0.534). Therefore, these viruses are likely positioned in different places in trees reconstructed from different bootstrap replicates, which would lead to their artificial (and poorly supported) basal positions with the GTA homologs on the tree shown in </w:t>
                  </w:r>
                  <w:r w:rsidRPr="00F127EA">
                    <w:rPr>
                      <w:b/>
                    </w:rPr>
                    <w:t>Figure 2B</w:t>
                  </w:r>
                  <w:r w:rsidRPr="00F127EA">
                    <w:t>.</w:t>
                  </w:r>
                </w:p>
                <w:p w14:paraId="278C1C7D" w14:textId="2E6E6B8B" w:rsidR="00F127EA" w:rsidRPr="00F127EA" w:rsidRDefault="00F127EA" w:rsidP="00F127EA">
                  <w:pPr>
                    <w:ind w:firstLine="720"/>
                  </w:pPr>
                  <w:r w:rsidRPr="00F127EA">
                    <w:t xml:space="preserve">In the </w:t>
                  </w:r>
                  <w:r w:rsidRPr="00F127EA">
                    <w:rPr>
                      <w:b/>
                    </w:rPr>
                    <w:t>Figure 2</w:t>
                  </w:r>
                  <w:r w:rsidRPr="00F127EA">
                    <w:t xml:space="preserve"> trees, GTA branches have shorter lengths than their </w:t>
                  </w:r>
                  <w:proofErr w:type="spellStart"/>
                  <w:r w:rsidRPr="00F127EA">
                    <w:t>caudoviricete</w:t>
                  </w:r>
                  <w:proofErr w:type="spellEnd"/>
                  <w:r w:rsidRPr="00F127EA">
                    <w:t xml:space="preserve"> counterparts, conforming with the reported slower evolutionary rate of GTAs compared to viruses </w:t>
                  </w:r>
                  <w:r w:rsidRPr="00F127EA">
                    <w:fldChar w:fldCharType="begin"/>
                  </w:r>
                  <w:r w:rsidR="00C1495F">
                    <w:instrText xml:space="preserve"> ADDIN EN.CITE &lt;EndNote&gt;&lt;Cite&gt;&lt;Author&gt;Shakya&lt;/Author&gt;&lt;Year&gt;2017&lt;/Year&gt;&lt;RecNum&gt;15&lt;/RecNum&gt;&lt;DisplayText&gt;[43]&lt;/DisplayText&gt;&lt;record&gt;&lt;rec-number&gt;15&lt;/rec-number&gt;&lt;foreign-keys&gt;&lt;key app="EN" db-id="e2xsas9wgvrvwied59ev5pahfdavev59vvwv" timestamp="1648681677"&gt;15&lt;/key&gt;&lt;/foreign-keys&gt;&lt;ref-type name="Journal Article"&gt;17&lt;/ref-type&gt;&lt;contributors&gt;&lt;authors&gt;&lt;author&gt;Shakya, M.&lt;/author&gt;&lt;author&gt;Soucy, S. M.&lt;/author&gt;&lt;author&gt;Zhaxybayeva, O.&lt;/author&gt;&lt;/authors&gt;&lt;/contributors&gt;&lt;auth-address&gt;Department of Biological Sciences, Dartmouth College, 78 College Street, Hanover, NH 03755, USA.&amp;#xD;Department of Computer Science, Dartmouth College, 6211 Sudikoff Lab, Hanover, NH 03755, USA.&lt;/auth-address&gt;&lt;titles&gt;&lt;title&gt;Insights into origin and evolution of α-proteobacterial gene transfer agents&lt;/title&gt;&lt;secondary-title&gt;Virus Evol&lt;/secondary-title&gt;&lt;/titles&gt;&lt;periodical&gt;&lt;full-title&gt;Virus Evol&lt;/full-title&gt;&lt;/periodical&gt;&lt;pages&gt;vex036&lt;/pages&gt;&lt;volume&gt;3&lt;/volume&gt;&lt;number&gt;2&lt;/number&gt;&lt;edition&gt;20171207&lt;/edition&gt;&lt;keywords&gt;&lt;keyword&gt;bacteriophage&lt;/keyword&gt;&lt;keyword&gt;bacterium-virus co-evolution&lt;/keyword&gt;&lt;keyword&gt;domestication&lt;/keyword&gt;&lt;keyword&gt;exaptation&lt;/keyword&gt;&lt;keyword&gt;horizontal gene transfer&lt;/keyword&gt;&lt;/keywords&gt;&lt;dates&gt;&lt;year&gt;2017&lt;/year&gt;&lt;pub-dates&gt;&lt;date&gt;Jul&lt;/date&gt;&lt;/pub-dates&gt;&lt;/dates&gt;&lt;isbn&gt;2057-1577 (Print)&amp;#xD;2057-1577&lt;/isbn&gt;&lt;accession-num&gt;29250433&lt;/accession-num&gt;&lt;urls&gt;&lt;/urls&gt;&lt;custom2&gt;PMC5721377&lt;/custom2&gt;&lt;electronic-resource-num&gt;10.1093/ve/vex036&lt;/electronic-resource-num&gt;&lt;remote-database-provider&gt;NLM&lt;/remote-database-provider&gt;&lt;language&gt;eng&lt;/language&gt;&lt;/record&gt;&lt;/Cite&gt;&lt;/EndNote&gt;</w:instrText>
                  </w:r>
                  <w:r w:rsidRPr="00F127EA">
                    <w:fldChar w:fldCharType="separate"/>
                  </w:r>
                  <w:r w:rsidR="00C1495F">
                    <w:rPr>
                      <w:noProof/>
                    </w:rPr>
                    <w:t>[</w:t>
                  </w:r>
                  <w:hyperlink w:anchor="_ENREF_43" w:tooltip="Shakya, 2017 #15" w:history="1">
                    <w:r w:rsidR="00C1495F" w:rsidRPr="00C1495F">
                      <w:rPr>
                        <w:rStyle w:val="Hyperlink"/>
                      </w:rPr>
                      <w:t>43</w:t>
                    </w:r>
                  </w:hyperlink>
                  <w:r w:rsidR="00C1495F">
                    <w:rPr>
                      <w:noProof/>
                    </w:rPr>
                    <w:t>]</w:t>
                  </w:r>
                  <w:r w:rsidRPr="00F127EA">
                    <w:fldChar w:fldCharType="end"/>
                  </w:r>
                  <w:r w:rsidRPr="00F127EA">
                    <w:t xml:space="preserve">. Additionally, on both phylogenetic trees, GTAs from </w:t>
                  </w:r>
                  <w:proofErr w:type="spellStart"/>
                  <w:r w:rsidRPr="00F127EA">
                    <w:t>alphaproteobacteria</w:t>
                  </w:r>
                  <w:proofErr w:type="spellEnd"/>
                  <w:r w:rsidRPr="00F127EA">
                    <w:t xml:space="preserve"> of different orders form separate groups with very high support, corroborating vertical inheritance of most GTA genes </w:t>
                  </w:r>
                  <w:r w:rsidRPr="00F127EA">
                    <w:fldChar w:fldCharType="begin">
                      <w:fldData xml:space="preserve">PEVuZE5vdGU+PENpdGU+PEF1dGhvcj5MYW5nPC9BdXRob3I+PFllYXI+MjAwNzwvWWVhcj48UmVj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</w:fldData>
                    </w:fldChar>
                  </w:r>
                  <w:r w:rsidR="00C1495F">
                    <w:instrText xml:space="preserve"> ADDIN EN.CITE </w:instrText>
                  </w:r>
                  <w:r w:rsidR="00C1495F">
                    <w:fldChar w:fldCharType="begin">
                      <w:fldData xml:space="preserve">PEVuZE5vdGU+PENpdGU+PEF1dGhvcj5MYW5nPC9BdXRob3I+PFllYXI+MjAwNzwvWWVhcj48UmVj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</w:fldData>
                    </w:fldChar>
                  </w:r>
                  <w:r w:rsidR="00C1495F">
                    <w:instrText xml:space="preserve"> ADDIN EN.CITE.DATA </w:instrText>
                  </w:r>
                  <w:r w:rsidR="00C1495F">
                    <w:fldChar w:fldCharType="end"/>
                  </w:r>
                  <w:r w:rsidRPr="00F127EA">
                    <w:fldChar w:fldCharType="separate"/>
                  </w:r>
                  <w:r w:rsidR="00C1495F">
                    <w:rPr>
                      <w:noProof/>
                    </w:rPr>
                    <w:t>[</w:t>
                  </w:r>
                  <w:hyperlink w:anchor="_ENREF_28" w:tooltip="Lang, 2002 #61" w:history="1">
                    <w:r w:rsidR="00C1495F" w:rsidRPr="00C1495F">
                      <w:rPr>
                        <w:rStyle w:val="Hyperlink"/>
                      </w:rPr>
                      <w:t>28</w:t>
                    </w:r>
                  </w:hyperlink>
                  <w:r w:rsidR="00C1495F">
                    <w:rPr>
                      <w:noProof/>
                    </w:rPr>
                    <w:t xml:space="preserve">, </w:t>
                  </w:r>
                  <w:hyperlink w:anchor="_ENREF_29" w:tooltip="Lang, 2007 #31" w:history="1">
                    <w:r w:rsidR="00C1495F" w:rsidRPr="00C1495F">
                      <w:rPr>
                        <w:rStyle w:val="Hyperlink"/>
                      </w:rPr>
                      <w:t>29</w:t>
                    </w:r>
                  </w:hyperlink>
                  <w:r w:rsidR="00C1495F">
                    <w:rPr>
                      <w:noProof/>
                    </w:rPr>
                    <w:t xml:space="preserve">, </w:t>
                  </w:r>
                  <w:hyperlink w:anchor="_ENREF_43" w:tooltip="Shakya, 2017 #15" w:history="1">
                    <w:r w:rsidR="00C1495F" w:rsidRPr="00C1495F">
                      <w:rPr>
                        <w:rStyle w:val="Hyperlink"/>
                      </w:rPr>
                      <w:t>43</w:t>
                    </w:r>
                  </w:hyperlink>
                  <w:r w:rsidR="00C1495F">
                    <w:rPr>
                      <w:noProof/>
                    </w:rPr>
                    <w:t>]</w:t>
                  </w:r>
                  <w:r w:rsidRPr="00F127EA">
                    <w:fldChar w:fldCharType="end"/>
                  </w:r>
                  <w:r w:rsidRPr="00F127EA">
                    <w:t>.</w:t>
                  </w:r>
                </w:p>
                <w:p w14:paraId="452DB004" w14:textId="77777777" w:rsidR="00F127EA" w:rsidRPr="00F127EA" w:rsidRDefault="00F127EA" w:rsidP="00F127EA">
                  <w:pPr>
                    <w:rPr>
                      <w:bCs/>
                    </w:rPr>
                  </w:pPr>
                  <w:r w:rsidRPr="00F127EA">
                    <w:rPr>
                      <w:b/>
                    </w:rPr>
                    <w:tab/>
                  </w:r>
                  <w:r w:rsidRPr="00F127EA">
                    <w:rPr>
                      <w:bCs/>
                    </w:rPr>
                    <w:t xml:space="preserve">Together, these results justify the classification of </w:t>
                  </w:r>
                  <w:proofErr w:type="spellStart"/>
                  <w:r w:rsidRPr="00F127EA">
                    <w:rPr>
                      <w:bCs/>
                    </w:rPr>
                    <w:t>RcGTA</w:t>
                  </w:r>
                  <w:proofErr w:type="spellEnd"/>
                  <w:r w:rsidRPr="00F127EA">
                    <w:rPr>
                      <w:bCs/>
                    </w:rPr>
                    <w:t xml:space="preserve"> and three </w:t>
                  </w:r>
                  <w:proofErr w:type="spellStart"/>
                  <w:r w:rsidRPr="00F127EA">
                    <w:rPr>
                      <w:bCs/>
                    </w:rPr>
                    <w:t>RcGTA</w:t>
                  </w:r>
                  <w:proofErr w:type="spellEnd"/>
                  <w:r w:rsidRPr="00F127EA">
                    <w:rPr>
                      <w:bCs/>
                    </w:rPr>
                    <w:t xml:space="preserve">-like GTAs in a common </w:t>
                  </w:r>
                  <w:proofErr w:type="spellStart"/>
                  <w:r w:rsidRPr="00F127EA">
                    <w:rPr>
                      <w:bCs/>
                    </w:rPr>
                    <w:t>viriform</w:t>
                  </w:r>
                  <w:proofErr w:type="spellEnd"/>
                  <w:r w:rsidRPr="00F127EA">
                    <w:rPr>
                      <w:bCs/>
                    </w:rPr>
                    <w:t xml:space="preserve"> taxon: family </w:t>
                  </w:r>
                  <w:proofErr w:type="spellStart"/>
                  <w:r w:rsidRPr="00F127EA">
                    <w:rPr>
                      <w:bCs/>
                      <w:i/>
                      <w:iCs/>
                    </w:rPr>
                    <w:t>Rhodogtaviriformidae</w:t>
                  </w:r>
                  <w:proofErr w:type="spellEnd"/>
                  <w:r w:rsidRPr="00F127EA">
                    <w:rPr>
                      <w:bCs/>
                    </w:rPr>
                    <w:t xml:space="preserve"> (from </w:t>
                  </w:r>
                  <w:proofErr w:type="spellStart"/>
                  <w:r w:rsidRPr="00F127EA">
                    <w:rPr>
                      <w:bCs/>
                      <w:i/>
                      <w:iCs/>
                      <w:u w:val="single"/>
                    </w:rPr>
                    <w:t>Rhodo</w:t>
                  </w:r>
                  <w:r w:rsidRPr="00F127EA">
                    <w:rPr>
                      <w:bCs/>
                      <w:i/>
                      <w:iCs/>
                    </w:rPr>
                    <w:t>bacterales</w:t>
                  </w:r>
                  <w:proofErr w:type="spellEnd"/>
                  <w:r w:rsidRPr="00F127EA">
                    <w:rPr>
                      <w:bCs/>
                    </w:rPr>
                    <w:t>, infix -</w:t>
                  </w:r>
                  <w:proofErr w:type="spellStart"/>
                  <w:r w:rsidRPr="00F127EA">
                    <w:rPr>
                      <w:bCs/>
                      <w:i/>
                      <w:iCs/>
                      <w:u w:val="single"/>
                    </w:rPr>
                    <w:t>gta</w:t>
                  </w:r>
                  <w:proofErr w:type="spellEnd"/>
                  <w:r w:rsidRPr="00F127EA">
                    <w:rPr>
                      <w:bCs/>
                    </w:rPr>
                    <w:t>-, and family-specific suffix -</w:t>
                  </w:r>
                  <w:proofErr w:type="spellStart"/>
                  <w:r w:rsidRPr="00F127EA">
                    <w:rPr>
                      <w:bCs/>
                      <w:i/>
                      <w:iCs/>
                      <w:u w:val="single"/>
                    </w:rPr>
                    <w:t>viriformidae</w:t>
                  </w:r>
                  <w:proofErr w:type="spellEnd"/>
                  <w:r w:rsidRPr="00F127EA">
                    <w:rPr>
                      <w:bCs/>
                    </w:rPr>
                    <w:t xml:space="preserve">). Given limited dataset size (i.e., just four GTAs), it is challenging to establish quantifiable criteria for demarcating taxonomic relationships among the four GTAs. In the future, when more GTA sequences become available for analyses, a criterion based on percent sequence similarity among shared genes should be considered. For now, based on the evidence of co-evolution of these GTAs and their specific hosts, we argue that at least four </w:t>
                  </w:r>
                  <w:proofErr w:type="spellStart"/>
                  <w:r w:rsidRPr="00F127EA">
                    <w:rPr>
                      <w:bCs/>
                    </w:rPr>
                    <w:t>rhodogtaviriformid</w:t>
                  </w:r>
                  <w:proofErr w:type="spellEnd"/>
                  <w:r w:rsidRPr="00F127EA">
                    <w:rPr>
                      <w:bCs/>
                    </w:rPr>
                    <w:t xml:space="preserve"> genera, each for GTAs of bacteria classified in distinct genera included in </w:t>
                  </w:r>
                  <w:proofErr w:type="spellStart"/>
                  <w:r w:rsidRPr="00F127EA">
                    <w:rPr>
                      <w:bCs/>
                      <w:i/>
                      <w:iCs/>
                    </w:rPr>
                    <w:t>Rhodobacterales</w:t>
                  </w:r>
                  <w:proofErr w:type="spellEnd"/>
                  <w:r w:rsidRPr="00F127EA">
                    <w:rPr>
                      <w:bCs/>
                    </w:rPr>
                    <w:t>, ought to be established:</w:t>
                  </w:r>
                </w:p>
                <w:p w14:paraId="04C663AC" w14:textId="77777777" w:rsidR="00F127EA" w:rsidRPr="00F127EA" w:rsidRDefault="00F127EA" w:rsidP="00F127EA">
                  <w:pPr>
                    <w:pStyle w:val="ListParagraph"/>
                    <w:numPr>
                      <w:ilvl w:val="0"/>
                      <w:numId w:val="6"/>
                    </w:numPr>
                    <w:rPr>
                      <w:i/>
                    </w:rPr>
                  </w:pPr>
                  <w:proofErr w:type="spellStart"/>
                  <w:r w:rsidRPr="00F127EA">
                    <w:rPr>
                      <w:i/>
                    </w:rPr>
                    <w:t>Dinogtaviriform</w:t>
                  </w:r>
                  <w:proofErr w:type="spellEnd"/>
                  <w:r w:rsidRPr="00F127EA">
                    <w:t xml:space="preserve"> (named after </w:t>
                  </w:r>
                  <w:proofErr w:type="spellStart"/>
                  <w:r w:rsidRPr="00F127EA">
                    <w:t>DsGTA</w:t>
                  </w:r>
                  <w:proofErr w:type="spellEnd"/>
                  <w:r w:rsidRPr="00F127EA">
                    <w:t xml:space="preserve"> host genus </w:t>
                  </w:r>
                  <w:proofErr w:type="spellStart"/>
                  <w:r w:rsidRPr="00F127EA">
                    <w:rPr>
                      <w:i/>
                      <w:iCs/>
                      <w:u w:val="single"/>
                    </w:rPr>
                    <w:t>Dino</w:t>
                  </w:r>
                  <w:r w:rsidRPr="00F127EA">
                    <w:rPr>
                      <w:i/>
                      <w:iCs/>
                    </w:rPr>
                    <w:t>roseobacter</w:t>
                  </w:r>
                  <w:proofErr w:type="spellEnd"/>
                  <w:r w:rsidRPr="00F127EA">
                    <w:t>, infix -</w:t>
                  </w:r>
                  <w:proofErr w:type="spellStart"/>
                  <w:r w:rsidRPr="00F127EA">
                    <w:rPr>
                      <w:i/>
                      <w:iCs/>
                      <w:u w:val="single"/>
                    </w:rPr>
                    <w:t>gta</w:t>
                  </w:r>
                  <w:proofErr w:type="spellEnd"/>
                  <w:r w:rsidRPr="00F127EA">
                    <w:t>-, and genus-specific suffix -</w:t>
                  </w:r>
                  <w:proofErr w:type="spellStart"/>
                  <w:r w:rsidRPr="00F127EA">
                    <w:rPr>
                      <w:i/>
                      <w:iCs/>
                      <w:u w:val="single"/>
                    </w:rPr>
                    <w:t>viriform</w:t>
                  </w:r>
                  <w:proofErr w:type="spellEnd"/>
                  <w:r w:rsidRPr="00F127EA">
                    <w:t xml:space="preserve">) to include one new species, </w:t>
                  </w:r>
                  <w:proofErr w:type="spellStart"/>
                  <w:r w:rsidRPr="00F127EA">
                    <w:rPr>
                      <w:i/>
                    </w:rPr>
                    <w:t>Dinogtaviriform</w:t>
                  </w:r>
                  <w:proofErr w:type="spellEnd"/>
                  <w:r w:rsidRPr="00F127EA">
                    <w:rPr>
                      <w:i/>
                    </w:rPr>
                    <w:t xml:space="preserve"> </w:t>
                  </w:r>
                  <w:proofErr w:type="spellStart"/>
                  <w:r w:rsidRPr="00F127EA">
                    <w:rPr>
                      <w:i/>
                    </w:rPr>
                    <w:t>tomaschi</w:t>
                  </w:r>
                  <w:proofErr w:type="spellEnd"/>
                  <w:r w:rsidRPr="00F127EA">
                    <w:rPr>
                      <w:iCs/>
                    </w:rPr>
                    <w:t xml:space="preserve"> (species epithet to honor GTA researcher Jürgen </w:t>
                  </w:r>
                  <w:proofErr w:type="spellStart"/>
                  <w:r w:rsidRPr="00F127EA">
                    <w:rPr>
                      <w:iCs/>
                      <w:u w:val="single"/>
                    </w:rPr>
                    <w:t>Tomasch</w:t>
                  </w:r>
                  <w:proofErr w:type="spellEnd"/>
                  <w:r w:rsidRPr="00F127EA">
                    <w:rPr>
                      <w:iCs/>
                    </w:rPr>
                    <w:t xml:space="preserve">, who was instrumental in the discovery of </w:t>
                  </w:r>
                  <w:proofErr w:type="spellStart"/>
                  <w:r w:rsidRPr="00F127EA">
                    <w:rPr>
                      <w:iCs/>
                    </w:rPr>
                    <w:t>DsGTA</w:t>
                  </w:r>
                  <w:proofErr w:type="spellEnd"/>
                  <w:r w:rsidRPr="00F127EA">
                    <w:rPr>
                      <w:iCs/>
                    </w:rPr>
                    <w:t xml:space="preserve">) for </w:t>
                  </w:r>
                  <w:proofErr w:type="spellStart"/>
                  <w:r w:rsidRPr="00F127EA">
                    <w:rPr>
                      <w:iCs/>
                    </w:rPr>
                    <w:t>DsGTA</w:t>
                  </w:r>
                  <w:proofErr w:type="spellEnd"/>
                  <w:r w:rsidRPr="00F127EA">
                    <w:rPr>
                      <w:iCs/>
                    </w:rPr>
                    <w:t xml:space="preserve"> (</w:t>
                  </w:r>
                  <w:r w:rsidRPr="00F127EA">
                    <w:rPr>
                      <w:b/>
                      <w:bCs/>
                      <w:iCs/>
                    </w:rPr>
                    <w:t>Supplementary Table S2</w:t>
                  </w:r>
                  <w:proofErr w:type="gramStart"/>
                  <w:r w:rsidRPr="00F127EA">
                    <w:rPr>
                      <w:iCs/>
                    </w:rPr>
                    <w:t>);</w:t>
                  </w:r>
                  <w:proofErr w:type="gramEnd"/>
                </w:p>
                <w:p w14:paraId="49EA6545" w14:textId="77777777" w:rsidR="00F127EA" w:rsidRPr="00F127EA" w:rsidRDefault="00F127EA" w:rsidP="00F127EA">
                  <w:pPr>
                    <w:pStyle w:val="ListParagraph"/>
                    <w:numPr>
                      <w:ilvl w:val="0"/>
                      <w:numId w:val="6"/>
                    </w:numPr>
                    <w:rPr>
                      <w:i/>
                    </w:rPr>
                  </w:pPr>
                  <w:proofErr w:type="spellStart"/>
                  <w:r w:rsidRPr="00F127EA">
                    <w:rPr>
                      <w:i/>
                    </w:rPr>
                    <w:t>Rhodobactegtaviriform</w:t>
                  </w:r>
                  <w:proofErr w:type="spellEnd"/>
                  <w:r w:rsidRPr="00F127EA">
                    <w:t xml:space="preserve"> (named after </w:t>
                  </w:r>
                  <w:proofErr w:type="spellStart"/>
                  <w:r w:rsidRPr="00F127EA">
                    <w:t>RcGTA</w:t>
                  </w:r>
                  <w:proofErr w:type="spellEnd"/>
                  <w:r w:rsidRPr="00F127EA">
                    <w:t xml:space="preserve"> host genus </w:t>
                  </w:r>
                  <w:proofErr w:type="spellStart"/>
                  <w:r w:rsidRPr="00F127EA">
                    <w:rPr>
                      <w:u w:val="single"/>
                    </w:rPr>
                    <w:t>Rhodobacte</w:t>
                  </w:r>
                  <w:r w:rsidRPr="00F127EA">
                    <w:t>r</w:t>
                  </w:r>
                  <w:proofErr w:type="spellEnd"/>
                  <w:r w:rsidRPr="00F127EA">
                    <w:t>, infix -</w:t>
                  </w:r>
                  <w:proofErr w:type="spellStart"/>
                  <w:r w:rsidRPr="00F127EA">
                    <w:rPr>
                      <w:i/>
                      <w:iCs/>
                      <w:u w:val="single"/>
                    </w:rPr>
                    <w:t>gta</w:t>
                  </w:r>
                  <w:proofErr w:type="spellEnd"/>
                  <w:r w:rsidRPr="00F127EA">
                    <w:t>-, and genus-specific suffix -</w:t>
                  </w:r>
                  <w:proofErr w:type="spellStart"/>
                  <w:r w:rsidRPr="00F127EA">
                    <w:rPr>
                      <w:i/>
                      <w:iCs/>
                      <w:u w:val="single"/>
                    </w:rPr>
                    <w:t>viriform</w:t>
                  </w:r>
                  <w:proofErr w:type="spellEnd"/>
                  <w:r w:rsidRPr="00F127EA">
                    <w:t xml:space="preserve">) to include one new species, </w:t>
                  </w:r>
                  <w:proofErr w:type="spellStart"/>
                  <w:r w:rsidRPr="00F127EA">
                    <w:rPr>
                      <w:i/>
                    </w:rPr>
                    <w:t>Rhodobactegtaviriform</w:t>
                  </w:r>
                  <w:proofErr w:type="spellEnd"/>
                  <w:r w:rsidRPr="00F127EA">
                    <w:rPr>
                      <w:i/>
                    </w:rPr>
                    <w:t xml:space="preserve"> </w:t>
                  </w:r>
                  <w:proofErr w:type="spellStart"/>
                  <w:r w:rsidRPr="00F127EA">
                    <w:rPr>
                      <w:i/>
                    </w:rPr>
                    <w:t>marrsi</w:t>
                  </w:r>
                  <w:proofErr w:type="spellEnd"/>
                  <w:r w:rsidRPr="00F127EA">
                    <w:rPr>
                      <w:iCs/>
                    </w:rPr>
                    <w:t xml:space="preserve"> (species epithet to honor GTA researcher Barry </w:t>
                  </w:r>
                  <w:r w:rsidRPr="00F127EA">
                    <w:rPr>
                      <w:iCs/>
                      <w:u w:val="single"/>
                    </w:rPr>
                    <w:t>Marrs</w:t>
                  </w:r>
                  <w:r w:rsidRPr="00F127EA">
                    <w:rPr>
                      <w:iCs/>
                    </w:rPr>
                    <w:t xml:space="preserve">, who first discovered GTAs and coined the term “gene transfer agent”) for </w:t>
                  </w:r>
                  <w:proofErr w:type="spellStart"/>
                  <w:r w:rsidRPr="00F127EA">
                    <w:t>RcGTA</w:t>
                  </w:r>
                  <w:proofErr w:type="spellEnd"/>
                  <w:r w:rsidRPr="00F127EA">
                    <w:t xml:space="preserve"> </w:t>
                  </w:r>
                  <w:r w:rsidRPr="00F127EA">
                    <w:rPr>
                      <w:iCs/>
                    </w:rPr>
                    <w:t>(</w:t>
                  </w:r>
                  <w:r w:rsidRPr="00F127EA">
                    <w:rPr>
                      <w:b/>
                      <w:bCs/>
                      <w:iCs/>
                    </w:rPr>
                    <w:t>Supplementary Table S1</w:t>
                  </w:r>
                  <w:proofErr w:type="gramStart"/>
                  <w:r w:rsidRPr="00F127EA">
                    <w:rPr>
                      <w:iCs/>
                    </w:rPr>
                    <w:t>);</w:t>
                  </w:r>
                  <w:proofErr w:type="gramEnd"/>
                </w:p>
                <w:p w14:paraId="0CA983BD" w14:textId="0762EAB9" w:rsidR="002E0ECC" w:rsidRPr="00F127EA" w:rsidRDefault="00F127EA" w:rsidP="00F127EA">
                  <w:pPr>
                    <w:pStyle w:val="ListParagraph"/>
                    <w:numPr>
                      <w:ilvl w:val="0"/>
                      <w:numId w:val="6"/>
                    </w:numPr>
                    <w:rPr>
                      <w:i/>
                    </w:rPr>
                  </w:pPr>
                  <w:proofErr w:type="spellStart"/>
                  <w:r w:rsidRPr="00F127EA">
                    <w:rPr>
                      <w:i/>
                    </w:rPr>
                    <w:t>Rhodovulugtaviriform</w:t>
                  </w:r>
                  <w:proofErr w:type="spellEnd"/>
                  <w:r w:rsidRPr="00F127EA">
                    <w:t xml:space="preserve"> (named after </w:t>
                  </w:r>
                  <w:proofErr w:type="spellStart"/>
                  <w:r w:rsidRPr="00F127EA">
                    <w:rPr>
                      <w:iCs/>
                    </w:rPr>
                    <w:t>RsGTA</w:t>
                  </w:r>
                  <w:proofErr w:type="spellEnd"/>
                  <w:r w:rsidRPr="00F127EA">
                    <w:t xml:space="preserve"> host genus </w:t>
                  </w:r>
                  <w:proofErr w:type="spellStart"/>
                  <w:r w:rsidRPr="00F127EA">
                    <w:rPr>
                      <w:i/>
                      <w:iCs/>
                      <w:u w:val="single"/>
                    </w:rPr>
                    <w:t>Rhodovulu</w:t>
                  </w:r>
                  <w:r w:rsidRPr="00F127EA">
                    <w:rPr>
                      <w:i/>
                      <w:iCs/>
                    </w:rPr>
                    <w:t>m</w:t>
                  </w:r>
                  <w:proofErr w:type="spellEnd"/>
                  <w:r w:rsidRPr="00F127EA">
                    <w:t>, infix -</w:t>
                  </w:r>
                  <w:proofErr w:type="spellStart"/>
                  <w:r w:rsidRPr="00F127EA">
                    <w:rPr>
                      <w:i/>
                      <w:iCs/>
                    </w:rPr>
                    <w:t>gta</w:t>
                  </w:r>
                  <w:proofErr w:type="spellEnd"/>
                  <w:r w:rsidRPr="00F127EA">
                    <w:t>-, and genus-specific suffix -</w:t>
                  </w:r>
                  <w:proofErr w:type="spellStart"/>
                  <w:r w:rsidRPr="00F127EA">
                    <w:rPr>
                      <w:i/>
                      <w:iCs/>
                    </w:rPr>
                    <w:t>viriform</w:t>
                  </w:r>
                  <w:proofErr w:type="spellEnd"/>
                  <w:r w:rsidRPr="00F127EA">
                    <w:t xml:space="preserve">) to include one new species, </w:t>
                  </w:r>
                  <w:proofErr w:type="spellStart"/>
                  <w:r w:rsidRPr="00F127EA">
                    <w:rPr>
                      <w:i/>
                    </w:rPr>
                    <w:t>Rhodovulugtaviriform</w:t>
                  </w:r>
                  <w:proofErr w:type="spellEnd"/>
                  <w:r w:rsidRPr="00F127EA">
                    <w:rPr>
                      <w:i/>
                    </w:rPr>
                    <w:t xml:space="preserve"> </w:t>
                  </w:r>
                  <w:proofErr w:type="spellStart"/>
                  <w:r w:rsidRPr="00F127EA">
                    <w:rPr>
                      <w:i/>
                    </w:rPr>
                    <w:t>kikuchii</w:t>
                  </w:r>
                  <w:proofErr w:type="spellEnd"/>
                  <w:r w:rsidRPr="00F127EA">
                    <w:rPr>
                      <w:iCs/>
                    </w:rPr>
                    <w:t xml:space="preserve"> (species epithet to honor GTA researcher </w:t>
                  </w:r>
                  <w:proofErr w:type="spellStart"/>
                  <w:r w:rsidRPr="00F127EA">
                    <w:t>Yo</w:t>
                  </w:r>
                  <w:proofErr w:type="spellEnd"/>
                  <w:r w:rsidRPr="00F127EA">
                    <w:t xml:space="preserve"> </w:t>
                  </w:r>
                  <w:r w:rsidRPr="00F127EA">
                    <w:rPr>
                      <w:u w:val="single"/>
                    </w:rPr>
                    <w:t>Kikuchi</w:t>
                  </w:r>
                  <w:r w:rsidRPr="00F127EA">
                    <w:t xml:space="preserve">, </w:t>
                  </w:r>
                  <w:r w:rsidRPr="00F127EA">
                    <w:rPr>
                      <w:iCs/>
                    </w:rPr>
                    <w:t xml:space="preserve">who was instrumental in the discovery of </w:t>
                  </w:r>
                  <w:proofErr w:type="spellStart"/>
                  <w:r w:rsidRPr="00F127EA">
                    <w:rPr>
                      <w:iCs/>
                    </w:rPr>
                    <w:t>RsGTA</w:t>
                  </w:r>
                  <w:proofErr w:type="spellEnd"/>
                  <w:r w:rsidRPr="00F127EA">
                    <w:rPr>
                      <w:iCs/>
                    </w:rPr>
                    <w:t xml:space="preserve">) for </w:t>
                  </w:r>
                  <w:proofErr w:type="spellStart"/>
                  <w:r w:rsidRPr="00F127EA">
                    <w:t>RsGTA</w:t>
                  </w:r>
                  <w:proofErr w:type="spellEnd"/>
                  <w:r w:rsidRPr="00F127EA">
                    <w:t xml:space="preserve"> </w:t>
                  </w:r>
                  <w:r w:rsidRPr="00F127EA">
                    <w:rPr>
                      <w:iCs/>
                    </w:rPr>
                    <w:t>(</w:t>
                  </w:r>
                  <w:r w:rsidRPr="00F127EA">
                    <w:rPr>
                      <w:b/>
                      <w:bCs/>
                      <w:iCs/>
                    </w:rPr>
                    <w:t>Supplementary Table S3</w:t>
                  </w:r>
                  <w:r w:rsidRPr="00F127EA">
                    <w:rPr>
                      <w:iCs/>
                    </w:rPr>
                    <w:t>); and</w:t>
                  </w:r>
                  <w:r>
                    <w:rPr>
                      <w:iCs/>
                    </w:rPr>
                    <w:t xml:space="preserve"> </w:t>
                  </w:r>
                  <w:proofErr w:type="spellStart"/>
                  <w:r w:rsidRPr="00F127EA">
                    <w:rPr>
                      <w:i/>
                    </w:rPr>
                    <w:t>Ruegerigtaviriform</w:t>
                  </w:r>
                  <w:proofErr w:type="spellEnd"/>
                  <w:r w:rsidRPr="00F127EA">
                    <w:t xml:space="preserve"> (named after </w:t>
                  </w:r>
                  <w:proofErr w:type="spellStart"/>
                  <w:r w:rsidRPr="00F127EA">
                    <w:rPr>
                      <w:iCs/>
                    </w:rPr>
                    <w:t>RpGTA</w:t>
                  </w:r>
                  <w:proofErr w:type="spellEnd"/>
                  <w:r w:rsidRPr="00F127EA">
                    <w:t xml:space="preserve"> host genus </w:t>
                  </w:r>
                  <w:proofErr w:type="spellStart"/>
                  <w:r w:rsidRPr="00F127EA">
                    <w:rPr>
                      <w:i/>
                      <w:iCs/>
                      <w:u w:val="single"/>
                    </w:rPr>
                    <w:t>Ruegeri</w:t>
                  </w:r>
                  <w:r w:rsidRPr="00F127EA">
                    <w:rPr>
                      <w:i/>
                      <w:iCs/>
                    </w:rPr>
                    <w:t>a</w:t>
                  </w:r>
                  <w:proofErr w:type="spellEnd"/>
                  <w:r w:rsidRPr="00F127EA">
                    <w:t>, infix -</w:t>
                  </w:r>
                  <w:proofErr w:type="spellStart"/>
                  <w:r w:rsidRPr="00F127EA">
                    <w:rPr>
                      <w:i/>
                      <w:iCs/>
                      <w:u w:val="single"/>
                    </w:rPr>
                    <w:t>gta</w:t>
                  </w:r>
                  <w:proofErr w:type="spellEnd"/>
                  <w:r w:rsidRPr="00F127EA">
                    <w:t>-, and genus-</w:t>
                  </w:r>
                  <w:r w:rsidRPr="00F127EA">
                    <w:lastRenderedPageBreak/>
                    <w:t>specific suffix -</w:t>
                  </w:r>
                  <w:proofErr w:type="spellStart"/>
                  <w:r w:rsidRPr="00F127EA">
                    <w:rPr>
                      <w:i/>
                      <w:iCs/>
                      <w:u w:val="single"/>
                    </w:rPr>
                    <w:t>viriform</w:t>
                  </w:r>
                  <w:proofErr w:type="spellEnd"/>
                  <w:r w:rsidRPr="00F127EA">
                    <w:t xml:space="preserve">) to include one new species, </w:t>
                  </w:r>
                  <w:proofErr w:type="spellStart"/>
                  <w:r w:rsidRPr="00F127EA">
                    <w:rPr>
                      <w:i/>
                    </w:rPr>
                    <w:t>Ruegerigtaviriform</w:t>
                  </w:r>
                  <w:proofErr w:type="spellEnd"/>
                  <w:r w:rsidRPr="00F127EA">
                    <w:rPr>
                      <w:i/>
                    </w:rPr>
                    <w:t xml:space="preserve"> </w:t>
                  </w:r>
                  <w:proofErr w:type="spellStart"/>
                  <w:r w:rsidRPr="00F127EA">
                    <w:rPr>
                      <w:i/>
                    </w:rPr>
                    <w:t>cheni</w:t>
                  </w:r>
                  <w:proofErr w:type="spellEnd"/>
                  <w:r w:rsidRPr="00F127EA">
                    <w:rPr>
                      <w:iCs/>
                    </w:rPr>
                    <w:t xml:space="preserve"> (</w:t>
                  </w:r>
                  <w:bookmarkStart w:id="3" w:name="OLE_LINK1"/>
                  <w:r w:rsidRPr="00F127EA">
                    <w:rPr>
                      <w:iCs/>
                    </w:rPr>
                    <w:t xml:space="preserve">species epithet to honor GTA researcher </w:t>
                  </w:r>
                  <w:r w:rsidRPr="00F127EA">
                    <w:t xml:space="preserve">Feng </w:t>
                  </w:r>
                  <w:r w:rsidRPr="00F127EA">
                    <w:rPr>
                      <w:u w:val="single"/>
                    </w:rPr>
                    <w:t>Chen</w:t>
                  </w:r>
                  <w:r w:rsidRPr="00F127EA">
                    <w:t xml:space="preserve">, </w:t>
                  </w:r>
                  <w:r w:rsidRPr="00F127EA">
                    <w:rPr>
                      <w:iCs/>
                    </w:rPr>
                    <w:t xml:space="preserve">who was instrumental in the discovery of </w:t>
                  </w:r>
                  <w:proofErr w:type="spellStart"/>
                  <w:r w:rsidRPr="00F127EA">
                    <w:rPr>
                      <w:iCs/>
                    </w:rPr>
                    <w:t>RpGTA</w:t>
                  </w:r>
                  <w:bookmarkEnd w:id="3"/>
                  <w:proofErr w:type="spellEnd"/>
                  <w:r w:rsidRPr="00F127EA">
                    <w:rPr>
                      <w:iCs/>
                    </w:rPr>
                    <w:t xml:space="preserve">) for </w:t>
                  </w:r>
                  <w:proofErr w:type="spellStart"/>
                  <w:r w:rsidRPr="00F127EA">
                    <w:t>RpGTA</w:t>
                  </w:r>
                  <w:proofErr w:type="spellEnd"/>
                  <w:r w:rsidRPr="00F127EA">
                    <w:t xml:space="preserve"> </w:t>
                  </w:r>
                  <w:r w:rsidRPr="00F127EA">
                    <w:rPr>
                      <w:iCs/>
                    </w:rPr>
                    <w:t>(</w:t>
                  </w:r>
                  <w:r w:rsidRPr="00F127EA">
                    <w:rPr>
                      <w:b/>
                      <w:bCs/>
                      <w:iCs/>
                    </w:rPr>
                    <w:t>Supplementary Table S4</w:t>
                  </w:r>
                  <w:r w:rsidRPr="00F127EA">
                    <w:rPr>
                      <w:iCs/>
                    </w:rPr>
                    <w:t>).</w:t>
                  </w:r>
                </w:p>
                <w:p w14:paraId="5E2FA813" w14:textId="77777777" w:rsidR="002E0ECC" w:rsidRPr="00F127EA" w:rsidRDefault="002E0ECC" w:rsidP="00F127EA">
                  <w:pPr>
                    <w:rPr>
                      <w:bCs/>
                    </w:rPr>
                  </w:pPr>
                </w:p>
                <w:p w14:paraId="4C1E65F1" w14:textId="77777777" w:rsidR="00F127EA" w:rsidRPr="00F127EA" w:rsidRDefault="00F127EA" w:rsidP="00F127EA">
                  <w:pPr>
                    <w:pStyle w:val="Heading2"/>
                    <w:rPr>
                      <w:sz w:val="24"/>
                      <w:szCs w:val="24"/>
                    </w:rPr>
                  </w:pPr>
                  <w:r w:rsidRPr="00F127EA">
                    <w:rPr>
                      <w:sz w:val="24"/>
                      <w:szCs w:val="24"/>
                    </w:rPr>
                    <w:t>Alphaproteobacterial type II GTAs</w:t>
                  </w:r>
                </w:p>
                <w:p w14:paraId="4539B9C6" w14:textId="4C0CD14F" w:rsidR="00F127EA" w:rsidRPr="00F127EA" w:rsidRDefault="00F127EA" w:rsidP="00F127EA">
                  <w:pPr>
                    <w:rPr>
                      <w:color w:val="000000"/>
                    </w:rPr>
                  </w:pPr>
                  <w:bookmarkStart w:id="4" w:name="_Hlk99978919"/>
                  <w:r w:rsidRPr="00F127EA">
                    <w:rPr>
                      <w:iCs/>
                      <w:color w:val="000000"/>
                    </w:rPr>
                    <w:t xml:space="preserve">There was a lag between discovery of these elements and their recognitions as bona fide GTAs. Phage-like particles, originally referred to as bacteriophage-like particles (BLPs), that contained heterogenous DNA from </w:t>
                  </w:r>
                  <w:r w:rsidRPr="00F127EA">
                    <w:rPr>
                      <w:i/>
                      <w:color w:val="000000"/>
                    </w:rPr>
                    <w:t>Bartonella</w:t>
                  </w:r>
                  <w:r w:rsidRPr="00F127EA">
                    <w:rPr>
                      <w:iCs/>
                      <w:color w:val="000000"/>
                    </w:rPr>
                    <w:t xml:space="preserve"> host genomes were first characterized in </w:t>
                  </w:r>
                  <w:r w:rsidRPr="00F127EA">
                    <w:rPr>
                      <w:i/>
                      <w:color w:val="000000"/>
                    </w:rPr>
                    <w:t xml:space="preserve">B. </w:t>
                  </w:r>
                  <w:proofErr w:type="spellStart"/>
                  <w:r w:rsidRPr="00F127EA">
                    <w:rPr>
                      <w:i/>
                      <w:color w:val="000000"/>
                    </w:rPr>
                    <w:t>henselae</w:t>
                  </w:r>
                  <w:proofErr w:type="spellEnd"/>
                  <w:r w:rsidRPr="00F127EA">
                    <w:rPr>
                      <w:iCs/>
                      <w:color w:val="000000"/>
                    </w:rPr>
                    <w:t xml:space="preserve"> </w:t>
                  </w:r>
                  <w:r w:rsidRPr="00F127EA">
                    <w:rPr>
                      <w:iCs/>
                      <w:color w:val="000000"/>
                    </w:rPr>
                    <w:fldChar w:fldCharType="begin"/>
                  </w:r>
                  <w:r w:rsidRPr="00F127EA">
                    <w:rPr>
                      <w:iCs/>
                      <w:color w:val="000000"/>
                    </w:rPr>
                    <w:instrText xml:space="preserve"> ADDIN EN.CITE &lt;EndNote&gt;&lt;Cite&gt;&lt;Author&gt;Anderson&lt;/Author&gt;&lt;Year&gt;1994&lt;/Year&gt;&lt;RecNum&gt;19&lt;/RecNum&gt;&lt;DisplayText&gt;[2]&lt;/DisplayText&gt;&lt;record&gt;&lt;rec-number&gt;19&lt;/rec-number&gt;&lt;foreign-keys&gt;&lt;key app="EN" db-id="e2xsas9wgvrvwied59ev5pahfdavev59vvwv" timestamp="1648681948"&gt;19&lt;/key&gt;&lt;/foreign-keys&gt;&lt;ref-type name="Journal Article"&gt;17&lt;/ref-type&gt;&lt;contributors&gt;&lt;authors&gt;&lt;author&gt;Anderson, B.&lt;/author&gt;&lt;author&gt;Goldsmith, C.&lt;/author&gt;&lt;author&gt;Johnson, A.&lt;/author&gt;&lt;author&gt;Padmalayam, I.&lt;/author&gt;&lt;author&gt;Baumstark, B.&lt;/author&gt;&lt;/authors&gt;&lt;/contributors&gt;&lt;auth-address&gt;Division of Viral and Rickettsial Diseases, Centers for Disease Control and Prevention, Atlanta, Georgia 30333.&lt;/auth-address&gt;&lt;titles&gt;&lt;title&gt;&lt;style face="normal" font="default" size="100%"&gt;Bacteriophage-like particle of &lt;/style&gt;&lt;style face="italic" font="default" size="100%"&gt;Rochalimaea henselae&lt;/style&gt;&lt;/title&gt;&lt;secondary-title&gt;Mol Microbiol&lt;/secondary-title&gt;&lt;/titles&gt;&lt;periodical&gt;&lt;full-title&gt;Mol Microbiol&lt;/full-title&gt;&lt;/periodical&gt;&lt;pages&gt;67-73&lt;/pages&gt;&lt;volume&gt;13&lt;/volume&gt;&lt;number&gt;1&lt;/number&gt;&lt;keywords&gt;&lt;keyword&gt;Bacteriophages/genetics/*isolation &amp;amp; purification/ultrastructure&lt;/keyword&gt;&lt;keyword&gt;Bartonella/virology&lt;/keyword&gt;&lt;keyword&gt;Bartonella henselae/*virology&lt;/keyword&gt;&lt;keyword&gt;Culture Media, Conditioned&lt;/keyword&gt;&lt;keyword&gt;DNA, Viral/isolation &amp;amp; purification&lt;/keyword&gt;&lt;keyword&gt;Viral Proteins/isolation &amp;amp; purification&lt;/keyword&gt;&lt;/keywords&gt;&lt;dates&gt;&lt;year&gt;1994&lt;/year&gt;&lt;pub-dates&gt;&lt;date&gt;Jul&lt;/date&gt;&lt;/pub-dates&gt;&lt;/dates&gt;&lt;isbn&gt;0950-382X (Print)&amp;#xD;0950-382x&lt;/isbn&gt;&lt;accession-num&gt;7527118&lt;/accession-num&gt;&lt;urls&gt;&lt;related-urls&gt;&lt;url&gt;https://onlinelibrary.wiley.com/doi/pdfdirect/10.1111/j.1365-2958.1994.tb00402.x?download=true&lt;/url&gt;&lt;/related-urls&gt;&lt;/urls&gt;&lt;electronic-resource-num&gt;10.1111/j.1365-2958.1994.tb00402.x&lt;/electronic-resource-num&gt;&lt;remote-database-provider&gt;NLM&lt;/remote-database-provider&gt;&lt;language&gt;eng&lt;/language&gt;&lt;/record&gt;&lt;/Cite&gt;&lt;/EndNote&gt;</w:instrText>
                  </w:r>
                  <w:r w:rsidRPr="00F127EA">
                    <w:rPr>
                      <w:iCs/>
                      <w:color w:val="000000"/>
                    </w:rPr>
                    <w:fldChar w:fldCharType="separate"/>
                  </w:r>
                  <w:r w:rsidRPr="00F127EA">
                    <w:rPr>
                      <w:iCs/>
                      <w:noProof/>
                      <w:color w:val="000000"/>
                    </w:rPr>
                    <w:t>[</w:t>
                  </w:r>
                  <w:hyperlink w:anchor="_ENREF_2" w:tooltip="Anderson, 1994 #19" w:history="1">
                    <w:r w:rsidR="00C1495F" w:rsidRPr="00C1495F">
                      <w:rPr>
                        <w:rStyle w:val="Hyperlink"/>
                      </w:rPr>
                      <w:t>2</w:t>
                    </w:r>
                  </w:hyperlink>
                  <w:r w:rsidRPr="00F127EA">
                    <w:rPr>
                      <w:iCs/>
                      <w:noProof/>
                      <w:color w:val="000000"/>
                    </w:rPr>
                    <w:t>]</w:t>
                  </w:r>
                  <w:r w:rsidRPr="00F127EA">
                    <w:rPr>
                      <w:iCs/>
                      <w:color w:val="000000"/>
                    </w:rPr>
                    <w:fldChar w:fldCharType="end"/>
                  </w:r>
                  <w:r w:rsidRPr="00F127EA">
                    <w:rPr>
                      <w:iCs/>
                      <w:color w:val="000000"/>
                    </w:rPr>
                    <w:t xml:space="preserve">, and noted to be similar in structure to particles produced by </w:t>
                  </w:r>
                  <w:r w:rsidRPr="00F127EA">
                    <w:rPr>
                      <w:i/>
                      <w:color w:val="000000"/>
                    </w:rPr>
                    <w:t>B. bacilliformis</w:t>
                  </w:r>
                  <w:r w:rsidRPr="00F127EA">
                    <w:rPr>
                      <w:iCs/>
                      <w:color w:val="000000"/>
                    </w:rPr>
                    <w:t xml:space="preserve"> </w:t>
                  </w:r>
                  <w:r w:rsidRPr="00F127EA">
                    <w:rPr>
                      <w:iCs/>
                      <w:color w:val="000000"/>
                    </w:rPr>
                    <w:fldChar w:fldCharType="begin"/>
                  </w:r>
                  <w:r w:rsidR="00C1495F">
                    <w:rPr>
                      <w:iCs/>
                      <w:color w:val="000000"/>
                    </w:rPr>
                    <w:instrText xml:space="preserve"> ADDIN EN.CITE &lt;EndNote&gt;&lt;Cite&gt;&lt;Author&gt;Umemori&lt;/Author&gt;&lt;Year&gt;1992&lt;/Year&gt;&lt;RecNum&gt;66&lt;/RecNum&gt;&lt;DisplayText&gt;[50]&lt;/DisplayText&gt;&lt;record&gt;&lt;rec-number&gt;66&lt;/rec-number&gt;&lt;foreign-keys&gt;&lt;key app="EN" db-id="e2xsas9wgvrvwied59ev5pahfdavev59vvwv" timestamp="1654879541"&gt;66&lt;/key&gt;&lt;/foreign-keys&gt;&lt;ref-type name="Journal Article"&gt;17&lt;/ref-type&gt;&lt;contributors&gt;&lt;authors&gt;&lt;author&gt;Umemori, E.&lt;/author&gt;&lt;author&gt;Sasaki, Y.&lt;/author&gt;&lt;author&gt;Amano, K.&lt;/author&gt;&lt;author&gt;Amano, Y.&lt;/author&gt;&lt;/authors&gt;&lt;/contributors&gt;&lt;auth-address&gt;Central Research Laboratories, Akita University School of Medicine, Japan.&lt;/auth-address&gt;&lt;titles&gt;&lt;title&gt;&lt;style face="normal" font="default" size="100%"&gt;A phage in &lt;/style&gt;&lt;style face="italic" font="default" size="100%"&gt;Bartonella bacilliformis&lt;/style&gt;&lt;/title&gt;&lt;secondary-title&gt;Microbiol Immunol&lt;/secondary-title&gt;&lt;/titles&gt;&lt;periodical&gt;&lt;full-title&gt;Microbiol Immunol&lt;/full-title&gt;&lt;/periodical&gt;&lt;pages&gt;731-6&lt;/pages&gt;&lt;volume&gt;36&lt;/volume&gt;&lt;number&gt;7&lt;/number&gt;&lt;keywords&gt;&lt;keyword&gt;Bacteriophages/isolation &amp;amp; purification/*ultrastructure&lt;/keyword&gt;&lt;keyword&gt;Bartonella/growth &amp;amp; development/*ultrastructure&lt;/keyword&gt;&lt;keyword&gt;Microscopy, Electron&lt;/keyword&gt;&lt;/keywords&gt;&lt;dates&gt;&lt;year&gt;1992&lt;/year&gt;&lt;/dates&gt;&lt;isbn&gt;0385-5600 (Print)&amp;#xD;0385-5600&lt;/isbn&gt;&lt;accession-num&gt;1406375&lt;/accession-num&gt;&lt;urls&gt;&lt;/urls&gt;&lt;electronic-resource-num&gt;10.1111/j.1348-0421.1992.tb02075.x&lt;/electronic-resource-num&gt;&lt;remote-database-provider&gt;NLM&lt;/remote-database-provider&gt;&lt;language&gt;eng&lt;/language&gt;&lt;/record&gt;&lt;/Cite&gt;&lt;/EndNote&gt;</w:instrText>
                  </w:r>
                  <w:r w:rsidRPr="00F127EA">
                    <w:rPr>
                      <w:iCs/>
                      <w:color w:val="000000"/>
                    </w:rPr>
                    <w:fldChar w:fldCharType="separate"/>
                  </w:r>
                  <w:r w:rsidR="00C1495F">
                    <w:rPr>
                      <w:iCs/>
                      <w:noProof/>
                      <w:color w:val="000000"/>
                    </w:rPr>
                    <w:t>[</w:t>
                  </w:r>
                  <w:hyperlink w:anchor="_ENREF_50" w:tooltip="Umemori, 1992 #66" w:history="1">
                    <w:r w:rsidR="00C1495F" w:rsidRPr="00C1495F">
                      <w:rPr>
                        <w:rStyle w:val="Hyperlink"/>
                      </w:rPr>
                      <w:t>50</w:t>
                    </w:r>
                  </w:hyperlink>
                  <w:r w:rsidR="00C1495F">
                    <w:rPr>
                      <w:iCs/>
                      <w:noProof/>
                      <w:color w:val="000000"/>
                    </w:rPr>
                    <w:t>]</w:t>
                  </w:r>
                  <w:r w:rsidRPr="00F127EA">
                    <w:rPr>
                      <w:iCs/>
                      <w:color w:val="000000"/>
                    </w:rPr>
                    <w:fldChar w:fldCharType="end"/>
                  </w:r>
                  <w:r w:rsidRPr="00F127EA">
                    <w:rPr>
                      <w:iCs/>
                      <w:color w:val="000000"/>
                    </w:rPr>
                    <w:t xml:space="preserve">. These </w:t>
                  </w:r>
                  <w:r w:rsidRPr="00F127EA">
                    <w:rPr>
                      <w:i/>
                      <w:color w:val="000000"/>
                    </w:rPr>
                    <w:t>B. bacilliformis</w:t>
                  </w:r>
                  <w:r w:rsidRPr="00F127EA">
                    <w:rPr>
                      <w:iCs/>
                      <w:color w:val="000000"/>
                    </w:rPr>
                    <w:t xml:space="preserve"> particles were subsequently shown to also contain heterogeneous genomic DNA fragments, but attempts to demonstrate their gene transfer ability were not successful </w:t>
                  </w:r>
                  <w:r w:rsidRPr="00F127EA">
                    <w:rPr>
                      <w:iCs/>
                      <w:color w:val="000000"/>
                    </w:rPr>
                    <w:fldChar w:fldCharType="begin">
                      <w:fldData xml:space="preserve">PEVuZE5vdGU+PENpdGU+PEF1dGhvcj5CYXJiaWFuPC9BdXRob3I+PFllYXI+MjAwMDwvWWVhcj48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</w:fldData>
                    </w:fldChar>
                  </w:r>
                  <w:r w:rsidRPr="00F127EA">
                    <w:rPr>
                      <w:iCs/>
                      <w:color w:val="000000"/>
                    </w:rPr>
                    <w:instrText xml:space="preserve"> ADDIN EN.CITE </w:instrText>
                  </w:r>
                  <w:r w:rsidRPr="00F127EA">
                    <w:rPr>
                      <w:iCs/>
                      <w:color w:val="000000"/>
                    </w:rPr>
                    <w:fldChar w:fldCharType="begin">
                      <w:fldData xml:space="preserve">PEVuZE5vdGU+PENpdGU+PEF1dGhvcj5CYXJiaWFuPC9BdXRob3I+PFllYXI+MjAwMDwvWWVhcj48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</w:fldData>
                    </w:fldChar>
                  </w:r>
                  <w:r w:rsidRPr="00F127EA">
                    <w:rPr>
                      <w:iCs/>
                      <w:color w:val="000000"/>
                    </w:rPr>
                    <w:instrText xml:space="preserve"> ADDIN EN.CITE.DATA </w:instrText>
                  </w:r>
                  <w:r w:rsidRPr="00F127EA">
                    <w:rPr>
                      <w:iCs/>
                      <w:color w:val="000000"/>
                    </w:rPr>
                  </w:r>
                  <w:r w:rsidRPr="00F127EA">
                    <w:rPr>
                      <w:iCs/>
                      <w:color w:val="000000"/>
                    </w:rPr>
                    <w:fldChar w:fldCharType="end"/>
                  </w:r>
                  <w:r w:rsidRPr="00F127EA">
                    <w:rPr>
                      <w:iCs/>
                      <w:color w:val="000000"/>
                    </w:rPr>
                  </w:r>
                  <w:r w:rsidRPr="00F127EA">
                    <w:rPr>
                      <w:iCs/>
                      <w:color w:val="000000"/>
                    </w:rPr>
                    <w:fldChar w:fldCharType="separate"/>
                  </w:r>
                  <w:r w:rsidRPr="00F127EA">
                    <w:rPr>
                      <w:iCs/>
                      <w:noProof/>
                      <w:color w:val="000000"/>
                    </w:rPr>
                    <w:t>[</w:t>
                  </w:r>
                  <w:hyperlink w:anchor="_ENREF_3" w:tooltip="Barbian, 2000 #20" w:history="1">
                    <w:r w:rsidR="00C1495F" w:rsidRPr="00C1495F">
                      <w:rPr>
                        <w:rStyle w:val="Hyperlink"/>
                      </w:rPr>
                      <w:t>3</w:t>
                    </w:r>
                  </w:hyperlink>
                  <w:r w:rsidRPr="00F127EA">
                    <w:rPr>
                      <w:iCs/>
                      <w:noProof/>
                      <w:color w:val="000000"/>
                    </w:rPr>
                    <w:t>]</w:t>
                  </w:r>
                  <w:r w:rsidRPr="00F127EA">
                    <w:rPr>
                      <w:iCs/>
                      <w:color w:val="000000"/>
                    </w:rPr>
                    <w:fldChar w:fldCharType="end"/>
                  </w:r>
                  <w:r w:rsidRPr="00F127EA">
                    <w:rPr>
                      <w:iCs/>
                      <w:color w:val="000000"/>
                    </w:rPr>
                    <w:t xml:space="preserve">. Functionality of the particles </w:t>
                  </w:r>
                  <w:r w:rsidRPr="00F127EA">
                    <w:rPr>
                      <w:color w:val="000000"/>
                    </w:rPr>
                    <w:t xml:space="preserve">produced by </w:t>
                  </w:r>
                  <w:r w:rsidRPr="00F127EA">
                    <w:rPr>
                      <w:i/>
                      <w:iCs/>
                      <w:color w:val="000000"/>
                    </w:rPr>
                    <w:t>Bartonella</w:t>
                  </w:r>
                  <w:r w:rsidRPr="00F127EA">
                    <w:rPr>
                      <w:color w:val="000000"/>
                    </w:rPr>
                    <w:t xml:space="preserve"> for gene transfer (</w:t>
                  </w:r>
                  <w:bookmarkStart w:id="5" w:name="_Hlk113354559"/>
                  <w:r w:rsidRPr="00F127EA">
                    <w:rPr>
                      <w:color w:val="000000"/>
                    </w:rPr>
                    <w:t xml:space="preserve">Bartonella gene transfer agent </w:t>
                  </w:r>
                  <w:bookmarkEnd w:id="5"/>
                  <w:r w:rsidRPr="00F127EA">
                    <w:rPr>
                      <w:color w:val="000000"/>
                    </w:rPr>
                    <w:t>[</w:t>
                  </w:r>
                  <w:proofErr w:type="spellStart"/>
                  <w:r w:rsidRPr="00F127EA">
                    <w:rPr>
                      <w:color w:val="000000"/>
                    </w:rPr>
                    <w:t>BaGTA</w:t>
                  </w:r>
                  <w:proofErr w:type="spellEnd"/>
                  <w:r w:rsidRPr="00F127EA">
                    <w:rPr>
                      <w:color w:val="000000"/>
                    </w:rPr>
                    <w:t xml:space="preserve">]) was eventually demonstrated by work on </w:t>
                  </w:r>
                  <w:r w:rsidRPr="00F127EA">
                    <w:rPr>
                      <w:i/>
                      <w:color w:val="000000"/>
                    </w:rPr>
                    <w:t xml:space="preserve">B. </w:t>
                  </w:r>
                  <w:proofErr w:type="spellStart"/>
                  <w:r w:rsidRPr="00F127EA">
                    <w:rPr>
                      <w:i/>
                      <w:color w:val="000000"/>
                    </w:rPr>
                    <w:t>henselae</w:t>
                  </w:r>
                  <w:proofErr w:type="spellEnd"/>
                  <w:r w:rsidRPr="00F127EA">
                    <w:rPr>
                      <w:iCs/>
                      <w:color w:val="000000"/>
                    </w:rPr>
                    <w:t xml:space="preserve"> (</w:t>
                  </w:r>
                  <w:proofErr w:type="spellStart"/>
                  <w:r w:rsidRPr="00F127EA">
                    <w:rPr>
                      <w:i/>
                      <w:iCs/>
                      <w:color w:val="000000"/>
                    </w:rPr>
                    <w:t>Pseudomonadota</w:t>
                  </w:r>
                  <w:proofErr w:type="spellEnd"/>
                  <w:r w:rsidRPr="00F127EA">
                    <w:rPr>
                      <w:color w:val="000000"/>
                    </w:rPr>
                    <w:t xml:space="preserve">: </w:t>
                  </w:r>
                  <w:proofErr w:type="spellStart"/>
                  <w:r w:rsidRPr="00F127EA">
                    <w:rPr>
                      <w:i/>
                      <w:iCs/>
                      <w:color w:val="000000"/>
                    </w:rPr>
                    <w:t>Alphaproteobacteria</w:t>
                  </w:r>
                  <w:proofErr w:type="spellEnd"/>
                  <w:r w:rsidRPr="00F127EA">
                    <w:rPr>
                      <w:color w:val="000000"/>
                    </w:rPr>
                    <w:t xml:space="preserve">: </w:t>
                  </w:r>
                  <w:proofErr w:type="spellStart"/>
                  <w:r w:rsidRPr="00F127EA">
                    <w:rPr>
                      <w:i/>
                      <w:iCs/>
                      <w:color w:val="000000"/>
                    </w:rPr>
                    <w:t>Hyphomicrobiales</w:t>
                  </w:r>
                  <w:proofErr w:type="spellEnd"/>
                  <w:r w:rsidRPr="00F127EA">
                    <w:rPr>
                      <w:color w:val="000000"/>
                    </w:rPr>
                    <w:t xml:space="preserve">: </w:t>
                  </w:r>
                  <w:proofErr w:type="spellStart"/>
                  <w:r w:rsidRPr="00F127EA">
                    <w:rPr>
                      <w:i/>
                      <w:iCs/>
                    </w:rPr>
                    <w:t>Bartonellaceae</w:t>
                  </w:r>
                  <w:proofErr w:type="spellEnd"/>
                  <w:r w:rsidRPr="00F127EA">
                    <w:rPr>
                      <w:iCs/>
                      <w:color w:val="000000"/>
                    </w:rPr>
                    <w:t xml:space="preserve">) </w:t>
                  </w:r>
                  <w:r w:rsidRPr="00F127EA">
                    <w:rPr>
                      <w:iCs/>
                      <w:color w:val="000000"/>
                    </w:rPr>
                    <w:fldChar w:fldCharType="begin">
                      <w:fldData xml:space="preserve">PEVuZE5vdGU+PENpdGU+PEF1dGhvcj5HdXk8L0F1dGhvcj48WWVhcj4yMDEzPC9ZZWFyPjxSZWNO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</w:fldData>
                    </w:fldChar>
                  </w:r>
                  <w:r w:rsidR="00C1495F">
                    <w:rPr>
                      <w:iCs/>
                      <w:color w:val="000000"/>
                    </w:rPr>
                    <w:instrText xml:space="preserve"> ADDIN EN.CITE </w:instrText>
                  </w:r>
                  <w:r w:rsidR="00C1495F">
                    <w:rPr>
                      <w:iCs/>
                      <w:color w:val="000000"/>
                    </w:rPr>
                    <w:fldChar w:fldCharType="begin">
                      <w:fldData xml:space="preserve">PEVuZE5vdGU+PENpdGU+PEF1dGhvcj5HdXk8L0F1dGhvcj48WWVhcj4yMDEzPC9ZZWFyPjxSZWNO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</w:fldData>
                    </w:fldChar>
                  </w:r>
                  <w:r w:rsidR="00C1495F">
                    <w:rPr>
                      <w:iCs/>
                      <w:color w:val="000000"/>
                    </w:rPr>
                    <w:instrText xml:space="preserve"> ADDIN EN.CITE.DATA </w:instrText>
                  </w:r>
                  <w:r w:rsidR="00C1495F">
                    <w:rPr>
                      <w:iCs/>
                      <w:color w:val="000000"/>
                    </w:rPr>
                  </w:r>
                  <w:r w:rsidR="00C1495F">
                    <w:rPr>
                      <w:iCs/>
                      <w:color w:val="000000"/>
                    </w:rPr>
                    <w:fldChar w:fldCharType="end"/>
                  </w:r>
                  <w:r w:rsidRPr="00F127EA">
                    <w:rPr>
                      <w:iCs/>
                      <w:color w:val="000000"/>
                    </w:rPr>
                  </w:r>
                  <w:r w:rsidRPr="00F127EA">
                    <w:rPr>
                      <w:iCs/>
                      <w:color w:val="000000"/>
                    </w:rPr>
                    <w:fldChar w:fldCharType="separate"/>
                  </w:r>
                  <w:r w:rsidR="00C1495F">
                    <w:rPr>
                      <w:iCs/>
                      <w:noProof/>
                      <w:color w:val="000000"/>
                    </w:rPr>
                    <w:t>[</w:t>
                  </w:r>
                  <w:hyperlink w:anchor="_ENREF_13" w:tooltip="Guy, 2013 #24" w:history="1">
                    <w:r w:rsidR="00C1495F" w:rsidRPr="00C1495F">
                      <w:rPr>
                        <w:rStyle w:val="Hyperlink"/>
                      </w:rPr>
                      <w:t>13</w:t>
                    </w:r>
                  </w:hyperlink>
                  <w:r w:rsidR="00C1495F">
                    <w:rPr>
                      <w:iCs/>
                      <w:noProof/>
                      <w:color w:val="000000"/>
                    </w:rPr>
                    <w:t>]</w:t>
                  </w:r>
                  <w:r w:rsidRPr="00F127EA">
                    <w:rPr>
                      <w:iCs/>
                      <w:color w:val="000000"/>
                    </w:rPr>
                    <w:fldChar w:fldCharType="end"/>
                  </w:r>
                  <w:r w:rsidRPr="00F127EA">
                    <w:rPr>
                      <w:iCs/>
                      <w:color w:val="000000"/>
                    </w:rPr>
                    <w:t xml:space="preserve">. </w:t>
                  </w:r>
                  <w:proofErr w:type="spellStart"/>
                  <w:r w:rsidRPr="00F127EA">
                    <w:rPr>
                      <w:color w:val="000000"/>
                    </w:rPr>
                    <w:t>BaGTA</w:t>
                  </w:r>
                  <w:proofErr w:type="spellEnd"/>
                  <w:r w:rsidRPr="00F127EA">
                    <w:rPr>
                      <w:color w:val="000000"/>
                    </w:rPr>
                    <w:t xml:space="preserve"> genes were initially proposed to be located within a single cluster of 11–13 genes spanning approximately 14 kb </w:t>
                  </w:r>
                  <w:r w:rsidRPr="00F127EA">
                    <w:rPr>
                      <w:color w:val="000000"/>
                    </w:rPr>
                    <w:fldChar w:fldCharType="begin">
                      <w:fldData xml:space="preserve">PEVuZE5vdGU+PENpdGU+PEF1dGhvcj5HdXk8L0F1dGhvcj48WWVhcj4yMDEzPC9ZZWFyPjxSZWNO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</w:fldData>
                    </w:fldChar>
                  </w:r>
                  <w:r w:rsidR="00C1495F">
                    <w:rPr>
                      <w:color w:val="000000"/>
                    </w:rPr>
                    <w:instrText xml:space="preserve"> ADDIN EN.CITE </w:instrText>
                  </w:r>
                  <w:r w:rsidR="00C1495F">
                    <w:rPr>
                      <w:color w:val="000000"/>
                    </w:rPr>
                    <w:fldChar w:fldCharType="begin">
                      <w:fldData xml:space="preserve">PEVuZE5vdGU+PENpdGU+PEF1dGhvcj5HdXk8L0F1dGhvcj48WWVhcj4yMDEzPC9ZZWFyPjxSZWNO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13" w:tooltip="Guy, 2013 #24" w:history="1">
                    <w:r w:rsidR="00C1495F" w:rsidRPr="00C1495F">
                      <w:rPr>
                        <w:rStyle w:val="Hyperlink"/>
                      </w:rPr>
                      <w:t>13</w:t>
                    </w:r>
                  </w:hyperlink>
                  <w:r w:rsidR="00C1495F">
                    <w:rPr>
                      <w:noProof/>
                      <w:color w:val="000000"/>
                    </w:rPr>
                    <w:t>]</w:t>
                  </w:r>
                  <w:r w:rsidRPr="00F127EA">
                    <w:rPr>
                      <w:color w:val="000000"/>
                    </w:rPr>
                    <w:fldChar w:fldCharType="end"/>
                  </w:r>
                  <w:r w:rsidRPr="00F127EA">
                    <w:rPr>
                      <w:color w:val="000000"/>
                    </w:rPr>
                    <w:t xml:space="preserve">. However, a subsequent screen for genes essential for </w:t>
                  </w:r>
                  <w:proofErr w:type="spellStart"/>
                  <w:r w:rsidRPr="00F127EA">
                    <w:rPr>
                      <w:color w:val="000000"/>
                    </w:rPr>
                    <w:t>BaGTA</w:t>
                  </w:r>
                  <w:proofErr w:type="spellEnd"/>
                  <w:r w:rsidRPr="00F127EA">
                    <w:rPr>
                      <w:color w:val="000000"/>
                    </w:rPr>
                    <w:t xml:space="preserve"> functionality identified a total of 29 genes located within a larger (approximately 79-kb-long) region </w:t>
                  </w:r>
                  <w:r w:rsidRPr="00F127EA">
                    <w:rPr>
                      <w:color w:val="000000"/>
                    </w:rPr>
                    <w:fldChar w:fldCharType="begin">
                      <w:fldData xml:space="preserve">PEVuZE5vdGU+PENpdGU+PEF1dGhvcj5RdcOpYmF0dGU8L0F1dGhvcj48WWVhcj4yMDE3PC9ZZWFy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</w:fldData>
                    </w:fldChar>
                  </w:r>
                  <w:r w:rsidR="00C1495F">
                    <w:rPr>
                      <w:color w:val="000000"/>
                    </w:rPr>
                    <w:instrText xml:space="preserve"> ADDIN EN.CITE </w:instrText>
                  </w:r>
                  <w:r w:rsidR="00C1495F">
                    <w:rPr>
                      <w:color w:val="000000"/>
                    </w:rPr>
                    <w:fldChar w:fldCharType="begin">
                      <w:fldData xml:space="preserve">PEVuZE5vdGU+PENpdGU+PEF1dGhvcj5RdcOpYmF0dGU8L0F1dGhvcj48WWVhcj4yMDE3PC9ZZWFy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41" w:tooltip="Québatte, 2017 #35" w:history="1">
                    <w:r w:rsidR="00C1495F" w:rsidRPr="00C1495F">
                      <w:rPr>
                        <w:rStyle w:val="Hyperlink"/>
                      </w:rPr>
                      <w:t>41</w:t>
                    </w:r>
                  </w:hyperlink>
                  <w:r w:rsidR="00C1495F">
                    <w:rPr>
                      <w:noProof/>
                      <w:color w:val="000000"/>
                    </w:rPr>
                    <w:t>]</w:t>
                  </w:r>
                  <w:r w:rsidRPr="00F127EA">
                    <w:rPr>
                      <w:color w:val="000000"/>
                    </w:rPr>
                    <w:fldChar w:fldCharType="end"/>
                  </w:r>
                  <w:r w:rsidRPr="00F127EA">
                    <w:rPr>
                      <w:color w:val="000000"/>
                    </w:rPr>
                    <w:t xml:space="preserve"> (</w:t>
                  </w:r>
                  <w:r w:rsidRPr="00F127EA">
                    <w:rPr>
                      <w:b/>
                      <w:bCs/>
                      <w:color w:val="000000"/>
                    </w:rPr>
                    <w:t>Figure 3</w:t>
                  </w:r>
                  <w:r w:rsidRPr="00F127EA">
                    <w:rPr>
                      <w:color w:val="000000"/>
                    </w:rPr>
                    <w:t xml:space="preserve"> and </w:t>
                  </w:r>
                  <w:r w:rsidRPr="00F127EA">
                    <w:rPr>
                      <w:b/>
                      <w:bCs/>
                      <w:color w:val="000000"/>
                    </w:rPr>
                    <w:t>Supplementary Table S5</w:t>
                  </w:r>
                  <w:r w:rsidRPr="00F127EA">
                    <w:rPr>
                      <w:color w:val="000000"/>
                    </w:rPr>
                    <w:t xml:space="preserve">). Homologs of </w:t>
                  </w:r>
                  <w:proofErr w:type="spellStart"/>
                  <w:r w:rsidRPr="00F127EA">
                    <w:rPr>
                      <w:color w:val="000000"/>
                    </w:rPr>
                    <w:t>BaGTA</w:t>
                  </w:r>
                  <w:proofErr w:type="spellEnd"/>
                  <w:r w:rsidRPr="00F127EA">
                    <w:rPr>
                      <w:color w:val="000000"/>
                    </w:rPr>
                    <w:t xml:space="preserve"> genes (</w:t>
                  </w:r>
                  <w:proofErr w:type="spellStart"/>
                  <w:r w:rsidRPr="00F127EA">
                    <w:rPr>
                      <w:color w:val="000000"/>
                    </w:rPr>
                    <w:t>BaGTA</w:t>
                  </w:r>
                  <w:proofErr w:type="spellEnd"/>
                  <w:r w:rsidRPr="00F127EA">
                    <w:rPr>
                      <w:color w:val="000000"/>
                    </w:rPr>
                    <w:t xml:space="preserve">-like GTAs) were found in the genomes of multiple species of </w:t>
                  </w:r>
                  <w:r w:rsidRPr="00F127EA">
                    <w:rPr>
                      <w:i/>
                      <w:iCs/>
                      <w:color w:val="000000"/>
                    </w:rPr>
                    <w:t>Bartonella</w:t>
                  </w:r>
                  <w:r w:rsidRPr="00F127EA">
                    <w:rPr>
                      <w:color w:val="000000"/>
                    </w:rPr>
                    <w:t xml:space="preserve"> </w:t>
                  </w:r>
                  <w:r w:rsidRPr="00F127EA">
                    <w:rPr>
                      <w:color w:val="000000"/>
                    </w:rPr>
                    <w:fldChar w:fldCharType="begin">
                      <w:fldData xml:space="preserve">PEVuZE5vdGU+PENpdGU+PEF1dGhvcj5CZXJnbHVuZDwvQXV0aG9yPjxZZWFyPjIwMDk8L1llYXI+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</w:fldData>
                    </w:fldChar>
                  </w:r>
                  <w:r w:rsidR="00C1495F">
                    <w:rPr>
                      <w:color w:val="000000"/>
                    </w:rPr>
                    <w:instrText xml:space="preserve"> ADDIN EN.CITE </w:instrText>
                  </w:r>
                  <w:r w:rsidR="00C1495F">
                    <w:rPr>
                      <w:color w:val="000000"/>
                    </w:rPr>
                    <w:fldChar w:fldCharType="begin">
                      <w:fldData xml:space="preserve">PEVuZE5vdGU+PENpdGU+PEF1dGhvcj5CZXJnbHVuZDwvQXV0aG9yPjxZZWFyPjIwMDk8L1llYXI+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5" w:tooltip="Berglund, 2009 #21" w:history="1">
                    <w:r w:rsidR="00C1495F" w:rsidRPr="00C1495F">
                      <w:rPr>
                        <w:rStyle w:val="Hyperlink"/>
                      </w:rPr>
                      <w:t>5</w:t>
                    </w:r>
                  </w:hyperlink>
                  <w:r w:rsidR="00C1495F">
                    <w:rPr>
                      <w:noProof/>
                      <w:color w:val="000000"/>
                    </w:rPr>
                    <w:t xml:space="preserve">, </w:t>
                  </w:r>
                  <w:hyperlink w:anchor="_ENREF_13" w:tooltip="Guy, 2013 #24" w:history="1">
                    <w:r w:rsidR="00C1495F" w:rsidRPr="00C1495F">
                      <w:rPr>
                        <w:rStyle w:val="Hyperlink"/>
                      </w:rPr>
                      <w:t>13</w:t>
                    </w:r>
                  </w:hyperlink>
                  <w:r w:rsidR="00C1495F">
                    <w:rPr>
                      <w:noProof/>
                      <w:color w:val="000000"/>
                    </w:rPr>
                    <w:t xml:space="preserve">, </w:t>
                  </w:r>
                  <w:hyperlink w:anchor="_ENREF_48" w:tooltip="Tamarit, 2018 #39" w:history="1">
                    <w:r w:rsidR="00C1495F" w:rsidRPr="00C1495F">
                      <w:rPr>
                        <w:rStyle w:val="Hyperlink"/>
                      </w:rPr>
                      <w:t>48</w:t>
                    </w:r>
                  </w:hyperlink>
                  <w:r w:rsidR="00C1495F">
                    <w:rPr>
                      <w:noProof/>
                      <w:color w:val="000000"/>
                    </w:rPr>
                    <w:t>]</w:t>
                  </w:r>
                  <w:r w:rsidRPr="00F127EA">
                    <w:rPr>
                      <w:color w:val="000000"/>
                    </w:rPr>
                    <w:fldChar w:fldCharType="end"/>
                  </w:r>
                  <w:r w:rsidRPr="00F127EA">
                    <w:rPr>
                      <w:color w:val="000000"/>
                    </w:rPr>
                    <w:t xml:space="preserve">. </w:t>
                  </w:r>
                  <w:proofErr w:type="spellStart"/>
                  <w:r w:rsidRPr="00F127EA">
                    <w:rPr>
                      <w:color w:val="000000"/>
                    </w:rPr>
                    <w:t>BaGTA</w:t>
                  </w:r>
                  <w:proofErr w:type="spellEnd"/>
                  <w:r w:rsidRPr="00F127EA">
                    <w:rPr>
                      <w:color w:val="000000"/>
                    </w:rPr>
                    <w:t xml:space="preserve"> genes are located near an active virus-derived origin of replication and next to genes encoding secretion systems </w:t>
                  </w:r>
                  <w:r w:rsidRPr="00F127EA">
                    <w:rPr>
                      <w:color w:val="000000"/>
                    </w:rPr>
                    <w:fldChar w:fldCharType="begin">
                      <w:fldData xml:space="preserve">PEVuZE5vdGU+PENpdGU+PEF1dGhvcj5HdXk8L0F1dGhvcj48WWVhcj4yMDEzPC9ZZWFyPjxSZWNO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</w:fldData>
                    </w:fldChar>
                  </w:r>
                  <w:r w:rsidR="00C1495F">
                    <w:rPr>
                      <w:color w:val="000000"/>
                    </w:rPr>
                    <w:instrText xml:space="preserve"> ADDIN EN.CITE </w:instrText>
                  </w:r>
                  <w:r w:rsidR="00C1495F">
                    <w:rPr>
                      <w:color w:val="000000"/>
                    </w:rPr>
                    <w:fldChar w:fldCharType="begin">
                      <w:fldData xml:space="preserve">PEVuZE5vdGU+PENpdGU+PEF1dGhvcj5HdXk8L0F1dGhvcj48WWVhcj4yMDEzPC9ZZWFyPjxSZWNO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13" w:tooltip="Guy, 2013 #24" w:history="1">
                    <w:r w:rsidR="00C1495F" w:rsidRPr="00C1495F">
                      <w:rPr>
                        <w:rStyle w:val="Hyperlink"/>
                      </w:rPr>
                      <w:t>13</w:t>
                    </w:r>
                  </w:hyperlink>
                  <w:r w:rsidR="00C1495F">
                    <w:rPr>
                      <w:noProof/>
                      <w:color w:val="000000"/>
                    </w:rPr>
                    <w:t>]</w:t>
                  </w:r>
                  <w:r w:rsidRPr="00F127EA">
                    <w:rPr>
                      <w:color w:val="000000"/>
                    </w:rPr>
                    <w:fldChar w:fldCharType="end"/>
                  </w:r>
                  <w:r w:rsidRPr="00F127EA">
                    <w:rPr>
                      <w:color w:val="000000"/>
                    </w:rPr>
                    <w:t xml:space="preserve">. As a result, the region of the genome containing </w:t>
                  </w:r>
                  <w:proofErr w:type="spellStart"/>
                  <w:r w:rsidRPr="00F127EA">
                    <w:rPr>
                      <w:color w:val="000000"/>
                    </w:rPr>
                    <w:t>BaGTA</w:t>
                  </w:r>
                  <w:proofErr w:type="spellEnd"/>
                  <w:r w:rsidRPr="00F127EA">
                    <w:rPr>
                      <w:color w:val="000000"/>
                    </w:rPr>
                    <w:t xml:space="preserve"> and these secretion-system genes are amplified and packaged more often than other genomic regions </w:t>
                  </w:r>
                  <w:r w:rsidRPr="00F127EA">
                    <w:rPr>
                      <w:color w:val="000000"/>
                    </w:rPr>
                    <w:fldChar w:fldCharType="begin">
                      <w:fldData xml:space="preserve">PEVuZE5vdGU+PENpdGU+PEF1dGhvcj5HdXk8L0F1dGhvcj48WWVhcj4yMDEzPC9ZZWFyPjxSZWNO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</w:fldData>
                    </w:fldChar>
                  </w:r>
                  <w:r w:rsidR="00C1495F">
                    <w:rPr>
                      <w:color w:val="000000"/>
                    </w:rPr>
                    <w:instrText xml:space="preserve"> ADDIN EN.CITE </w:instrText>
                  </w:r>
                  <w:r w:rsidR="00C1495F">
                    <w:rPr>
                      <w:color w:val="000000"/>
                    </w:rPr>
                    <w:fldChar w:fldCharType="begin">
                      <w:fldData xml:space="preserve">PEVuZE5vdGU+PENpdGU+PEF1dGhvcj5HdXk8L0F1dGhvcj48WWVhcj4yMDEzPC9ZZWFyPjxSZWNO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13" w:tooltip="Guy, 2013 #24" w:history="1">
                    <w:r w:rsidR="00C1495F" w:rsidRPr="00C1495F">
                      <w:rPr>
                        <w:rStyle w:val="Hyperlink"/>
                      </w:rPr>
                      <w:t>13</w:t>
                    </w:r>
                  </w:hyperlink>
                  <w:r w:rsidR="00C1495F">
                    <w:rPr>
                      <w:noProof/>
                      <w:color w:val="000000"/>
                    </w:rPr>
                    <w:t xml:space="preserve">, </w:t>
                  </w:r>
                  <w:hyperlink w:anchor="_ENREF_41" w:tooltip="Québatte, 2017 #35" w:history="1">
                    <w:r w:rsidR="00C1495F" w:rsidRPr="00C1495F">
                      <w:rPr>
                        <w:rStyle w:val="Hyperlink"/>
                      </w:rPr>
                      <w:t>41</w:t>
                    </w:r>
                  </w:hyperlink>
                  <w:r w:rsidR="00C1495F">
                    <w:rPr>
                      <w:noProof/>
                      <w:color w:val="000000"/>
                    </w:rPr>
                    <w:t>]</w:t>
                  </w:r>
                  <w:r w:rsidRPr="00F127EA">
                    <w:rPr>
                      <w:color w:val="000000"/>
                    </w:rPr>
                    <w:fldChar w:fldCharType="end"/>
                  </w:r>
                  <w:r w:rsidRPr="00F127EA">
                    <w:rPr>
                      <w:color w:val="000000"/>
                    </w:rPr>
                    <w:t xml:space="preserve">. These findings led to the hypothesis that </w:t>
                  </w:r>
                  <w:proofErr w:type="spellStart"/>
                  <w:r w:rsidRPr="00F127EA">
                    <w:rPr>
                      <w:color w:val="000000"/>
                    </w:rPr>
                    <w:t>BaGTA</w:t>
                  </w:r>
                  <w:proofErr w:type="spellEnd"/>
                  <w:r w:rsidRPr="00F127EA">
                    <w:rPr>
                      <w:color w:val="000000"/>
                    </w:rPr>
                    <w:t xml:space="preserve"> and </w:t>
                  </w:r>
                  <w:proofErr w:type="spellStart"/>
                  <w:r w:rsidRPr="00F127EA">
                    <w:rPr>
                      <w:color w:val="000000"/>
                    </w:rPr>
                    <w:t>BaGTA</w:t>
                  </w:r>
                  <w:proofErr w:type="spellEnd"/>
                  <w:r w:rsidRPr="00F127EA">
                    <w:rPr>
                      <w:color w:val="000000"/>
                    </w:rPr>
                    <w:t xml:space="preserve">-like GTAs have been maintained due to their mediation of HGT of secretion-system and toxin genes, thereby enabling </w:t>
                  </w:r>
                  <w:r w:rsidRPr="00F127EA">
                    <w:rPr>
                      <w:i/>
                      <w:color w:val="000000"/>
                    </w:rPr>
                    <w:t>Bartonella</w:t>
                  </w:r>
                  <w:r w:rsidRPr="00F127EA">
                    <w:rPr>
                      <w:color w:val="000000"/>
                    </w:rPr>
                    <w:t xml:space="preserve"> bacteria to adapt to diverse hosts </w:t>
                  </w:r>
                  <w:r w:rsidRPr="00F127EA">
                    <w:rPr>
                      <w:color w:val="000000"/>
                    </w:rPr>
                    <w:fldChar w:fldCharType="begin">
                      <w:fldData xml:space="preserve">PEVuZE5vdGU+PENpdGU+PEF1dGhvcj5HdXk8L0F1dGhvcj48WWVhcj4yMDEzPC9ZZWFyPjxSZWNO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</w:fldData>
                    </w:fldChar>
                  </w:r>
                  <w:r w:rsidR="00C1495F">
                    <w:rPr>
                      <w:color w:val="000000"/>
                    </w:rPr>
                    <w:instrText xml:space="preserve"> ADDIN EN.CITE </w:instrText>
                  </w:r>
                  <w:r w:rsidR="00C1495F">
                    <w:rPr>
                      <w:color w:val="000000"/>
                    </w:rPr>
                    <w:fldChar w:fldCharType="begin">
                      <w:fldData xml:space="preserve">PEVuZE5vdGU+PENpdGU+PEF1dGhvcj5HdXk8L0F1dGhvcj48WWVhcj4yMDEzPC9ZZWFyPjxSZWNO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13" w:tooltip="Guy, 2013 #24" w:history="1">
                    <w:r w:rsidR="00C1495F" w:rsidRPr="00C1495F">
                      <w:rPr>
                        <w:rStyle w:val="Hyperlink"/>
                      </w:rPr>
                      <w:t>13</w:t>
                    </w:r>
                  </w:hyperlink>
                  <w:r w:rsidR="00C1495F">
                    <w:rPr>
                      <w:noProof/>
                      <w:color w:val="000000"/>
                    </w:rPr>
                    <w:t>]</w:t>
                  </w:r>
                  <w:r w:rsidRPr="00F127EA">
                    <w:rPr>
                      <w:color w:val="000000"/>
                    </w:rPr>
                    <w:fldChar w:fldCharType="end"/>
                  </w:r>
                  <w:r w:rsidRPr="00F127EA">
                    <w:rPr>
                      <w:color w:val="000000"/>
                    </w:rPr>
                    <w:t xml:space="preserve">. However, actual GTA-mediated DNA transfer among bacterial cells has only been demonstrated for </w:t>
                  </w:r>
                  <w:r w:rsidRPr="00F127EA">
                    <w:rPr>
                      <w:i/>
                      <w:color w:val="000000"/>
                    </w:rPr>
                    <w:t xml:space="preserve">B. </w:t>
                  </w:r>
                  <w:proofErr w:type="spellStart"/>
                  <w:r w:rsidRPr="00F127EA">
                    <w:rPr>
                      <w:i/>
                      <w:color w:val="000000"/>
                    </w:rPr>
                    <w:t>henselae</w:t>
                  </w:r>
                  <w:proofErr w:type="spellEnd"/>
                  <w:r w:rsidRPr="00F127EA">
                    <w:rPr>
                      <w:color w:val="000000"/>
                    </w:rPr>
                    <w:t xml:space="preserve"> </w:t>
                  </w:r>
                  <w:r w:rsidRPr="00F127EA">
                    <w:rPr>
                      <w:color w:val="000000"/>
                    </w:rPr>
                    <w:fldChar w:fldCharType="begin">
                      <w:fldData xml:space="preserve">PEVuZE5vdGU+PENpdGU+PEF1dGhvcj5HdXk8L0F1dGhvcj48WWVhcj4yMDEzPC9ZZWFyPjxSZWNO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</w:fldData>
                    </w:fldChar>
                  </w:r>
                  <w:r w:rsidR="00C1495F">
                    <w:rPr>
                      <w:color w:val="000000"/>
                    </w:rPr>
                    <w:instrText xml:space="preserve"> ADDIN EN.CITE </w:instrText>
                  </w:r>
                  <w:r w:rsidR="00C1495F">
                    <w:rPr>
                      <w:color w:val="000000"/>
                    </w:rPr>
                    <w:fldChar w:fldCharType="begin">
                      <w:fldData xml:space="preserve">PEVuZE5vdGU+PENpdGU+PEF1dGhvcj5HdXk8L0F1dGhvcj48WWVhcj4yMDEzPC9ZZWFyPjxSZWNO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13" w:tooltip="Guy, 2013 #24" w:history="1">
                    <w:r w:rsidR="00C1495F" w:rsidRPr="00C1495F">
                      <w:rPr>
                        <w:rStyle w:val="Hyperlink"/>
                      </w:rPr>
                      <w:t>13</w:t>
                    </w:r>
                  </w:hyperlink>
                  <w:r w:rsidR="00C1495F">
                    <w:rPr>
                      <w:noProof/>
                      <w:color w:val="000000"/>
                    </w:rPr>
                    <w:t>]</w:t>
                  </w:r>
                  <w:r w:rsidRPr="00F127EA">
                    <w:rPr>
                      <w:color w:val="000000"/>
                    </w:rPr>
                    <w:fldChar w:fldCharType="end"/>
                  </w:r>
                  <w:r w:rsidRPr="00F127EA">
                    <w:rPr>
                      <w:color w:val="000000"/>
                    </w:rPr>
                    <w:t xml:space="preserve">. There, </w:t>
                  </w:r>
                  <w:proofErr w:type="spellStart"/>
                  <w:r w:rsidRPr="00F127EA">
                    <w:rPr>
                      <w:color w:val="000000"/>
                    </w:rPr>
                    <w:t>BaGTA</w:t>
                  </w:r>
                  <w:proofErr w:type="spellEnd"/>
                  <w:r w:rsidRPr="00F127EA">
                    <w:rPr>
                      <w:color w:val="000000"/>
                    </w:rPr>
                    <w:t xml:space="preserve"> production is restricted to a distinct subpopulation of fast-growing cells, which comprise about 6% of the total population </w:t>
                  </w:r>
                  <w:r w:rsidRPr="00F127EA">
                    <w:rPr>
                      <w:color w:val="000000"/>
                    </w:rPr>
                    <w:fldChar w:fldCharType="begin">
                      <w:fldData xml:space="preserve">PEVuZE5vdGU+PENpdGU+PEF1dGhvcj5RdcOpYmF0dGU8L0F1dGhvcj48WWVhcj4yMDE3PC9ZZWFy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</w:fldData>
                    </w:fldChar>
                  </w:r>
                  <w:r w:rsidR="00C1495F">
                    <w:rPr>
                      <w:color w:val="000000"/>
                    </w:rPr>
                    <w:instrText xml:space="preserve"> ADDIN EN.CITE </w:instrText>
                  </w:r>
                  <w:r w:rsidR="00C1495F">
                    <w:rPr>
                      <w:color w:val="000000"/>
                    </w:rPr>
                    <w:fldChar w:fldCharType="begin">
                      <w:fldData xml:space="preserve">PEVuZE5vdGU+PENpdGU+PEF1dGhvcj5RdcOpYmF0dGU8L0F1dGhvcj48WWVhcj4yMDE3PC9ZZWFy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41" w:tooltip="Québatte, 2017 #35" w:history="1">
                    <w:r w:rsidR="00C1495F" w:rsidRPr="00C1495F">
                      <w:rPr>
                        <w:rStyle w:val="Hyperlink"/>
                      </w:rPr>
                      <w:t>41</w:t>
                    </w:r>
                  </w:hyperlink>
                  <w:r w:rsidR="00C1495F">
                    <w:rPr>
                      <w:noProof/>
                      <w:color w:val="000000"/>
                    </w:rPr>
                    <w:t>]</w:t>
                  </w:r>
                  <w:r w:rsidRPr="00F127EA">
                    <w:rPr>
                      <w:color w:val="000000"/>
                    </w:rPr>
                    <w:fldChar w:fldCharType="end"/>
                  </w:r>
                  <w:r w:rsidRPr="00F127EA">
                    <w:rPr>
                      <w:color w:val="000000"/>
                    </w:rPr>
                    <w:t xml:space="preserve">, and the uptake of </w:t>
                  </w:r>
                  <w:proofErr w:type="spellStart"/>
                  <w:r w:rsidRPr="00F127EA">
                    <w:rPr>
                      <w:color w:val="000000"/>
                    </w:rPr>
                    <w:t>BaGTA</w:t>
                  </w:r>
                  <w:proofErr w:type="spellEnd"/>
                  <w:r w:rsidRPr="00F127EA">
                    <w:rPr>
                      <w:color w:val="000000"/>
                    </w:rPr>
                    <w:t xml:space="preserve">-packaged DNA was proposed to be limited to cells undergoing division </w:t>
                  </w:r>
                  <w:r w:rsidRPr="00F127EA">
                    <w:rPr>
                      <w:color w:val="000000"/>
                    </w:rPr>
                    <w:fldChar w:fldCharType="begin">
                      <w:fldData xml:space="preserve">PEVuZE5vdGU+PENpdGU+PEF1dGhvcj5RdcOpYmF0dGU8L0F1dGhvcj48WWVhcj4yMDE3PC9ZZWFy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</w:fldData>
                    </w:fldChar>
                  </w:r>
                  <w:r w:rsidR="00C1495F">
                    <w:rPr>
                      <w:color w:val="000000"/>
                    </w:rPr>
                    <w:instrText xml:space="preserve"> ADDIN EN.CITE </w:instrText>
                  </w:r>
                  <w:r w:rsidR="00C1495F">
                    <w:rPr>
                      <w:color w:val="000000"/>
                    </w:rPr>
                    <w:fldChar w:fldCharType="begin">
                      <w:fldData xml:space="preserve">PEVuZE5vdGU+PENpdGU+PEF1dGhvcj5RdcOpYmF0dGU8L0F1dGhvcj48WWVhcj4yMDE3PC9ZZWFy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41" w:tooltip="Québatte, 2017 #35" w:history="1">
                    <w:r w:rsidR="00C1495F" w:rsidRPr="00C1495F">
                      <w:rPr>
                        <w:rStyle w:val="Hyperlink"/>
                      </w:rPr>
                      <w:t>41</w:t>
                    </w:r>
                  </w:hyperlink>
                  <w:r w:rsidR="00C1495F">
                    <w:rPr>
                      <w:noProof/>
                      <w:color w:val="000000"/>
                    </w:rPr>
                    <w:t>]</w:t>
                  </w:r>
                  <w:r w:rsidRPr="00F127EA">
                    <w:rPr>
                      <w:color w:val="000000"/>
                    </w:rPr>
                    <w:fldChar w:fldCharType="end"/>
                  </w:r>
                  <w:r w:rsidRPr="00F127EA">
                    <w:rPr>
                      <w:color w:val="000000"/>
                    </w:rPr>
                    <w:t>.</w:t>
                  </w:r>
                </w:p>
                <w:p w14:paraId="5298B7FF" w14:textId="0B99A4C2" w:rsidR="00F127EA" w:rsidRPr="00F127EA" w:rsidRDefault="00F127EA" w:rsidP="00F127EA">
                  <w:pPr>
                    <w:ind w:firstLine="720"/>
                    <w:rPr>
                      <w:color w:val="000000"/>
                    </w:rPr>
                  </w:pPr>
                  <w:r w:rsidRPr="00F127EA">
                    <w:rPr>
                      <w:color w:val="000000"/>
                    </w:rPr>
                    <w:t xml:space="preserve">There are some discrepancies in the literature regarding the structure of </w:t>
                  </w:r>
                  <w:proofErr w:type="spellStart"/>
                  <w:r w:rsidRPr="00F127EA">
                    <w:rPr>
                      <w:color w:val="000000"/>
                    </w:rPr>
                    <w:t>BaGTA</w:t>
                  </w:r>
                  <w:proofErr w:type="spellEnd"/>
                  <w:r w:rsidRPr="00F127EA">
                    <w:rPr>
                      <w:color w:val="000000"/>
                    </w:rPr>
                    <w:t xml:space="preserve"> particles, suggesting some bacteria might release additional phage-like particles. The </w:t>
                  </w:r>
                  <w:r w:rsidRPr="00F127EA">
                    <w:rPr>
                      <w:i/>
                      <w:color w:val="000000"/>
                    </w:rPr>
                    <w:t xml:space="preserve">B. </w:t>
                  </w:r>
                  <w:proofErr w:type="spellStart"/>
                  <w:r w:rsidRPr="00F127EA">
                    <w:rPr>
                      <w:i/>
                      <w:color w:val="000000"/>
                    </w:rPr>
                    <w:t>henselae</w:t>
                  </w:r>
                  <w:proofErr w:type="spellEnd"/>
                  <w:r w:rsidRPr="00F127EA">
                    <w:rPr>
                      <w:color w:val="000000"/>
                    </w:rPr>
                    <w:t xml:space="preserve"> particles were originally reported as particles without tails or with short non-contractile tails with a head diameter of 40 nm </w:t>
                  </w:r>
                  <w:r w:rsidRPr="00F127EA">
                    <w:rPr>
                      <w:color w:val="000000"/>
                    </w:rPr>
                    <w:fldChar w:fldCharType="begin"/>
                  </w:r>
                  <w:r w:rsidRPr="00F127EA">
                    <w:rPr>
                      <w:color w:val="000000"/>
                    </w:rPr>
                    <w:instrText xml:space="preserve"> ADDIN EN.CITE &lt;EndNote&gt;&lt;Cite&gt;&lt;Author&gt;Anderson&lt;/Author&gt;&lt;Year&gt;1994&lt;/Year&gt;&lt;RecNum&gt;19&lt;/RecNum&gt;&lt;DisplayText&gt;[2]&lt;/DisplayText&gt;&lt;record&gt;&lt;rec-number&gt;19&lt;/rec-number&gt;&lt;foreign-keys&gt;&lt;key app="EN" db-id="e2xsas9wgvrvwied59ev5pahfdavev59vvwv" timestamp="1648681948"&gt;19&lt;/key&gt;&lt;/foreign-keys&gt;&lt;ref-type name="Journal Article"&gt;17&lt;/ref-type&gt;&lt;contributors&gt;&lt;authors&gt;&lt;author&gt;Anderson, B.&lt;/author&gt;&lt;author&gt;Goldsmith, C.&lt;/author&gt;&lt;author&gt;Johnson, A.&lt;/author&gt;&lt;author&gt;Padmalayam, I.&lt;/author&gt;&lt;author&gt;Baumstark, B.&lt;/author&gt;&lt;/authors&gt;&lt;/contributors&gt;&lt;auth-address&gt;Division of Viral and Rickettsial Diseases, Centers for Disease Control and Prevention, Atlanta, Georgia 30333.&lt;/auth-address&gt;&lt;titles&gt;&lt;title&gt;&lt;style face="normal" font="default" size="100%"&gt;Bacteriophage-like particle of &lt;/style&gt;&lt;style face="italic" font="default" size="100%"&gt;Rochalimaea henselae&lt;/style&gt;&lt;/title&gt;&lt;secondary-title&gt;Mol Microbiol&lt;/secondary-title&gt;&lt;/titles&gt;&lt;periodical&gt;&lt;full-title&gt;Mol Microbiol&lt;/full-title&gt;&lt;/periodical&gt;&lt;pages&gt;67-73&lt;/pages&gt;&lt;volume&gt;13&lt;/volume&gt;&lt;number&gt;1&lt;/number&gt;&lt;keywords&gt;&lt;keyword&gt;Bacteriophages/genetics/*isolation &amp;amp; purification/ultrastructure&lt;/keyword&gt;&lt;keyword&gt;Bartonella/virology&lt;/keyword&gt;&lt;keyword&gt;Bartonella henselae/*virology&lt;/keyword&gt;&lt;keyword&gt;Culture Media, Conditioned&lt;/keyword&gt;&lt;keyword&gt;DNA, Viral/isolation &amp;amp; purification&lt;/keyword&gt;&lt;keyword&gt;Viral Proteins/isolation &amp;amp; purification&lt;/keyword&gt;&lt;/keywords&gt;&lt;dates&gt;&lt;year&gt;1994&lt;/year&gt;&lt;pub-dates&gt;&lt;date&gt;Jul&lt;/date&gt;&lt;/pub-dates&gt;&lt;/dates&gt;&lt;isbn&gt;0950-382X (Print)&amp;#xD;0950-382x&lt;/isbn&gt;&lt;accession-num&gt;7527118&lt;/accession-num&gt;&lt;urls&gt;&lt;related-urls&gt;&lt;url&gt;https://onlinelibrary.wiley.com/doi/pdfdirect/10.1111/j.1365-2958.1994.tb00402.x?download=true&lt;/url&gt;&lt;/related-urls&gt;&lt;/urls&gt;&lt;electronic-resource-num&gt;10.1111/j.1365-2958.1994.tb00402.x&lt;/electronic-resource-num&gt;&lt;remote-database-provider&gt;NLM&lt;/remote-database-provider&gt;&lt;language&gt;eng&lt;/language&gt;&lt;/record&gt;&lt;/Cite&gt;&lt;/EndNote&gt;</w:instrText>
                  </w:r>
                  <w:r w:rsidRPr="00F127EA">
                    <w:rPr>
                      <w:color w:val="000000"/>
                    </w:rPr>
                    <w:fldChar w:fldCharType="separate"/>
                  </w:r>
                  <w:r w:rsidRPr="00F127EA">
                    <w:rPr>
                      <w:noProof/>
                      <w:color w:val="000000"/>
                    </w:rPr>
                    <w:t>[</w:t>
                  </w:r>
                  <w:hyperlink w:anchor="_ENREF_2" w:tooltip="Anderson, 1994 #19" w:history="1">
                    <w:r w:rsidR="00C1495F" w:rsidRPr="00C1495F">
                      <w:rPr>
                        <w:rStyle w:val="Hyperlink"/>
                      </w:rPr>
                      <w:t>2</w:t>
                    </w:r>
                  </w:hyperlink>
                  <w:r w:rsidRPr="00F127EA">
                    <w:rPr>
                      <w:noProof/>
                      <w:color w:val="000000"/>
                    </w:rPr>
                    <w:t>]</w:t>
                  </w:r>
                  <w:r w:rsidRPr="00F127EA">
                    <w:rPr>
                      <w:color w:val="000000"/>
                    </w:rPr>
                    <w:fldChar w:fldCharType="end"/>
                  </w:r>
                  <w:r w:rsidRPr="00F127EA">
                    <w:rPr>
                      <w:color w:val="000000"/>
                    </w:rPr>
                    <w:t xml:space="preserve">. The head diameter of the </w:t>
                  </w:r>
                  <w:r w:rsidRPr="00F127EA">
                    <w:rPr>
                      <w:i/>
                      <w:iCs/>
                      <w:color w:val="000000"/>
                    </w:rPr>
                    <w:t>B. bacilliformis</w:t>
                  </w:r>
                  <w:r w:rsidRPr="00F127EA">
                    <w:rPr>
                      <w:color w:val="000000"/>
                    </w:rPr>
                    <w:t xml:space="preserve"> particles was originally measured at 40 nm </w:t>
                  </w:r>
                  <w:r w:rsidRPr="00F127EA">
                    <w:rPr>
                      <w:color w:val="000000"/>
                    </w:rPr>
                    <w:fldChar w:fldCharType="begin"/>
                  </w:r>
                  <w:r w:rsidR="00C1495F">
                    <w:rPr>
                      <w:color w:val="000000"/>
                    </w:rPr>
                    <w:instrText xml:space="preserve"> ADDIN EN.CITE &lt;EndNote&gt;&lt;Cite&gt;&lt;Author&gt;Umemori&lt;/Author&gt;&lt;Year&gt;1992&lt;/Year&gt;&lt;RecNum&gt;66&lt;/RecNum&gt;&lt;DisplayText&gt;[50]&lt;/DisplayText&gt;&lt;record&gt;&lt;rec-number&gt;66&lt;/rec-number&gt;&lt;foreign-keys&gt;&lt;key app="EN" db-id="e2xsas9wgvrvwied59ev5pahfdavev59vvwv" timestamp="1654879541"&gt;66&lt;/key&gt;&lt;/foreign-keys&gt;&lt;ref-type name="Journal Article"&gt;17&lt;/ref-type&gt;&lt;contributors&gt;&lt;authors&gt;&lt;author&gt;Umemori, E.&lt;/author&gt;&lt;author&gt;Sasaki, Y.&lt;/author&gt;&lt;author&gt;Amano, K.&lt;/author&gt;&lt;author&gt;Amano, Y.&lt;/author&gt;&lt;/authors&gt;&lt;/contributors&gt;&lt;auth-address&gt;Central Research Laboratories, Akita University School of Medicine, Japan.&lt;/auth-address&gt;&lt;titles&gt;&lt;title&gt;&lt;style face="normal" font="default" size="100%"&gt;A phage in &lt;/style&gt;&lt;style face="italic" font="default" size="100%"&gt;Bartonella bacilliformis&lt;/style&gt;&lt;/title&gt;&lt;secondary-title&gt;Microbiol Immunol&lt;/secondary-title&gt;&lt;/titles&gt;&lt;periodical&gt;&lt;full-title&gt;Microbiol Immunol&lt;/full-title&gt;&lt;/periodical&gt;&lt;pages&gt;731-6&lt;/pages&gt;&lt;volume&gt;36&lt;/volume&gt;&lt;number&gt;7&lt;/number&gt;&lt;keywords&gt;&lt;keyword&gt;Bacteriophages/isolation &amp;amp; purification/*ultrastructure&lt;/keyword&gt;&lt;keyword&gt;Bartonella/growth &amp;amp; development/*ultrastructure&lt;/keyword&gt;&lt;keyword&gt;Microscopy, Electron&lt;/keyword&gt;&lt;/keywords&gt;&lt;dates&gt;&lt;year&gt;1992&lt;/year&gt;&lt;/dates&gt;&lt;isbn&gt;0385-5600 (Print)&amp;#xD;0385-5600&lt;/isbn&gt;&lt;accession-num&gt;1406375&lt;/accession-num&gt;&lt;urls&gt;&lt;/urls&gt;&lt;electronic-resource-num&gt;10.1111/j.1348-0421.1992.tb02075.x&lt;/electronic-resource-num&gt;&lt;remote-database-provider&gt;NLM&lt;/remote-database-provider&gt;&lt;language&gt;eng&lt;/language&gt;&lt;/record&gt;&lt;/Cite&gt;&lt;/EndNote&gt;</w:instrText>
                  </w:r>
                  <w:r w:rsidRPr="00F127EA">
                    <w:rPr>
                      <w:color w:val="000000"/>
                    </w:rPr>
                    <w:fldChar w:fldCharType="separate"/>
                  </w:r>
                  <w:r w:rsidR="00C1495F">
                    <w:rPr>
                      <w:noProof/>
                      <w:color w:val="000000"/>
                    </w:rPr>
                    <w:t>[</w:t>
                  </w:r>
                  <w:hyperlink w:anchor="_ENREF_50" w:tooltip="Umemori, 1992 #66" w:history="1">
                    <w:r w:rsidR="00C1495F" w:rsidRPr="00C1495F">
                      <w:rPr>
                        <w:rStyle w:val="Hyperlink"/>
                      </w:rPr>
                      <w:t>50</w:t>
                    </w:r>
                  </w:hyperlink>
                  <w:r w:rsidR="00C1495F">
                    <w:rPr>
                      <w:noProof/>
                      <w:color w:val="000000"/>
                    </w:rPr>
                    <w:t>]</w:t>
                  </w:r>
                  <w:r w:rsidRPr="00F127EA">
                    <w:rPr>
                      <w:color w:val="000000"/>
                    </w:rPr>
                    <w:fldChar w:fldCharType="end"/>
                  </w:r>
                  <w:r w:rsidRPr="00F127EA">
                    <w:rPr>
                      <w:color w:val="000000"/>
                    </w:rPr>
                    <w:t xml:space="preserve"> and subsequently 80 nm </w:t>
                  </w:r>
                  <w:r w:rsidRPr="00F127EA">
                    <w:rPr>
                      <w:color w:val="000000"/>
                    </w:rPr>
                    <w:fldChar w:fldCharType="begin">
                      <w:fldData xml:space="preserve">PEVuZE5vdGU+PENpdGU+PEF1dGhvcj5CYXJiaWFuPC9BdXRob3I+PFllYXI+MjAwMDwvWWVhcj48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</w:fldData>
                    </w:fldChar>
                  </w:r>
                  <w:r w:rsidRPr="00F127EA">
                    <w:rPr>
                      <w:color w:val="000000"/>
                    </w:rPr>
                    <w:instrText xml:space="preserve"> ADDIN EN.CITE </w:instrText>
                  </w:r>
                  <w:r w:rsidRPr="00F127EA">
                    <w:rPr>
                      <w:color w:val="000000"/>
                    </w:rPr>
                    <w:fldChar w:fldCharType="begin">
                      <w:fldData xml:space="preserve">PEVuZE5vdGU+PENpdGU+PEF1dGhvcj5CYXJiaWFuPC9BdXRob3I+PFllYXI+MjAwMDwvWWVhcj48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</w:fldData>
                    </w:fldChar>
                  </w:r>
                  <w:r w:rsidRPr="00F127EA">
                    <w:rPr>
                      <w:color w:val="000000"/>
                    </w:rPr>
                    <w:instrText xml:space="preserve"> ADDIN EN.CITE.DATA </w:instrText>
                  </w:r>
                  <w:r w:rsidRPr="00F127EA">
                    <w:rPr>
                      <w:color w:val="000000"/>
                    </w:rPr>
                  </w:r>
                  <w:r w:rsidRPr="00F127EA">
                    <w:rPr>
                      <w:color w:val="000000"/>
                    </w:rPr>
                    <w:fldChar w:fldCharType="end"/>
                  </w:r>
                  <w:r w:rsidRPr="00F127EA">
                    <w:rPr>
                      <w:color w:val="000000"/>
                    </w:rPr>
                  </w:r>
                  <w:r w:rsidRPr="00F127EA">
                    <w:rPr>
                      <w:color w:val="000000"/>
                    </w:rPr>
                    <w:fldChar w:fldCharType="separate"/>
                  </w:r>
                  <w:r w:rsidRPr="00F127EA">
                    <w:rPr>
                      <w:noProof/>
                      <w:color w:val="000000"/>
                    </w:rPr>
                    <w:t>[</w:t>
                  </w:r>
                  <w:hyperlink w:anchor="_ENREF_3" w:tooltip="Barbian, 2000 #20" w:history="1">
                    <w:r w:rsidR="00C1495F" w:rsidRPr="00C1495F">
                      <w:rPr>
                        <w:rStyle w:val="Hyperlink"/>
                      </w:rPr>
                      <w:t>3</w:t>
                    </w:r>
                  </w:hyperlink>
                  <w:r w:rsidRPr="00F127EA">
                    <w:rPr>
                      <w:noProof/>
                      <w:color w:val="000000"/>
                    </w:rPr>
                    <w:t>]</w:t>
                  </w:r>
                  <w:r w:rsidRPr="00F127EA">
                    <w:rPr>
                      <w:color w:val="000000"/>
                    </w:rPr>
                    <w:fldChar w:fldCharType="end"/>
                  </w:r>
                  <w:r w:rsidRPr="00F127EA">
                    <w:rPr>
                      <w:color w:val="000000"/>
                    </w:rPr>
                    <w:t xml:space="preserve">. Those of </w:t>
                  </w:r>
                  <w:r w:rsidRPr="00F127EA">
                    <w:rPr>
                      <w:i/>
                      <w:color w:val="000000"/>
                    </w:rPr>
                    <w:t xml:space="preserve">B. </w:t>
                  </w:r>
                  <w:proofErr w:type="spellStart"/>
                  <w:r w:rsidRPr="00F127EA">
                    <w:rPr>
                      <w:i/>
                      <w:color w:val="000000"/>
                    </w:rPr>
                    <w:t>grahamii</w:t>
                  </w:r>
                  <w:proofErr w:type="spellEnd"/>
                  <w:r w:rsidRPr="00F127EA">
                    <w:rPr>
                      <w:color w:val="000000"/>
                    </w:rPr>
                    <w:t xml:space="preserve"> were reported as possessing long non-contractile tails and icosahedral heads of 50–70 nm or 80 nm and tails of 100 nm </w:t>
                  </w:r>
                  <w:r w:rsidRPr="00F127EA">
                    <w:rPr>
                      <w:color w:val="000000"/>
                    </w:rPr>
                    <w:fldChar w:fldCharType="begin">
                      <w:fldData xml:space="preserve">PEVuZE5vdGU+PENpdGU+PEF1dGhvcj5CZXJnbHVuZDwvQXV0aG9yPjxZZWFyPjIwMDk8L1llYXI+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</w:fldData>
                    </w:fldChar>
                  </w:r>
                  <w:r w:rsidRPr="00F127EA">
                    <w:rPr>
                      <w:color w:val="000000"/>
                    </w:rPr>
                    <w:instrText xml:space="preserve"> ADDIN EN.CITE </w:instrText>
                  </w:r>
                  <w:r w:rsidRPr="00F127EA">
                    <w:rPr>
                      <w:color w:val="000000"/>
                    </w:rPr>
                    <w:fldChar w:fldCharType="begin">
                      <w:fldData xml:space="preserve">PEVuZE5vdGU+PENpdGU+PEF1dGhvcj5CZXJnbHVuZDwvQXV0aG9yPjxZZWFyPjIwMDk8L1llYXI+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</w:fldData>
                    </w:fldChar>
                  </w:r>
                  <w:r w:rsidRPr="00F127EA">
                    <w:rPr>
                      <w:color w:val="000000"/>
                    </w:rPr>
                    <w:instrText xml:space="preserve"> ADDIN EN.CITE.DATA </w:instrText>
                  </w:r>
                  <w:r w:rsidRPr="00F127EA">
                    <w:rPr>
                      <w:color w:val="000000"/>
                    </w:rPr>
                  </w:r>
                  <w:r w:rsidRPr="00F127EA">
                    <w:rPr>
                      <w:color w:val="000000"/>
                    </w:rPr>
                    <w:fldChar w:fldCharType="end"/>
                  </w:r>
                  <w:r w:rsidRPr="00F127EA">
                    <w:rPr>
                      <w:color w:val="000000"/>
                    </w:rPr>
                  </w:r>
                  <w:r w:rsidRPr="00F127EA">
                    <w:rPr>
                      <w:color w:val="000000"/>
                    </w:rPr>
                    <w:fldChar w:fldCharType="separate"/>
                  </w:r>
                  <w:r w:rsidRPr="00F127EA">
                    <w:rPr>
                      <w:noProof/>
                      <w:color w:val="000000"/>
                    </w:rPr>
                    <w:t>[</w:t>
                  </w:r>
                  <w:hyperlink w:anchor="_ENREF_5" w:tooltip="Berglund, 2009 #21" w:history="1">
                    <w:r w:rsidR="00C1495F" w:rsidRPr="00C1495F">
                      <w:rPr>
                        <w:rStyle w:val="Hyperlink"/>
                      </w:rPr>
                      <w:t>5</w:t>
                    </w:r>
                  </w:hyperlink>
                  <w:r w:rsidRPr="00F127EA">
                    <w:rPr>
                      <w:noProof/>
                      <w:color w:val="000000"/>
                    </w:rPr>
                    <w:t>]</w:t>
                  </w:r>
                  <w:r w:rsidRPr="00F127EA">
                    <w:rPr>
                      <w:color w:val="000000"/>
                    </w:rPr>
                    <w:fldChar w:fldCharType="end"/>
                  </w:r>
                  <w:r w:rsidRPr="00F127EA">
                    <w:rPr>
                      <w:color w:val="000000"/>
                    </w:rPr>
                    <w:t xml:space="preserve">. Although </w:t>
                  </w:r>
                  <w:proofErr w:type="spellStart"/>
                  <w:r w:rsidRPr="00F127EA">
                    <w:rPr>
                      <w:color w:val="000000"/>
                    </w:rPr>
                    <w:t>BaGTA</w:t>
                  </w:r>
                  <w:proofErr w:type="spellEnd"/>
                  <w:r w:rsidRPr="00F127EA">
                    <w:rPr>
                      <w:color w:val="000000"/>
                    </w:rPr>
                    <w:t xml:space="preserve"> particles are potentially able to package the entire main structural gene cluster of 11–13 genes, they cannot package all 29 genes required for </w:t>
                  </w:r>
                  <w:proofErr w:type="spellStart"/>
                  <w:r w:rsidRPr="00F127EA">
                    <w:rPr>
                      <w:color w:val="000000"/>
                    </w:rPr>
                    <w:t>BaGTA</w:t>
                  </w:r>
                  <w:proofErr w:type="spellEnd"/>
                  <w:r w:rsidRPr="00F127EA">
                    <w:rPr>
                      <w:color w:val="000000"/>
                    </w:rPr>
                    <w:t xml:space="preserve"> production due to a capacity of 14 kb </w:t>
                  </w:r>
                  <w:r w:rsidRPr="00F127EA">
                    <w:rPr>
                      <w:color w:val="000000"/>
                    </w:rPr>
                    <w:fldChar w:fldCharType="begin">
                      <w:fldData xml:space="preserve">PEVuZE5vdGU+PENpdGU+PEF1dGhvcj5BbmRlcnNvbjwvQXV0aG9yPjxZZWFyPjE5OTQ8L1llYXI+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</w:fldData>
                    </w:fldChar>
                  </w:r>
                  <w:r w:rsidR="00C1495F">
                    <w:rPr>
                      <w:color w:val="000000"/>
                    </w:rPr>
                    <w:instrText xml:space="preserve"> ADDIN EN.CITE </w:instrText>
                  </w:r>
                  <w:r w:rsidR="00C1495F">
                    <w:rPr>
                      <w:color w:val="000000"/>
                    </w:rPr>
                    <w:fldChar w:fldCharType="begin">
                      <w:fldData xml:space="preserve">PEVuZE5vdGU+PENpdGU+PEF1dGhvcj5BbmRlcnNvbjwvQXV0aG9yPjxZZWFyPjE5OTQ8L1llYXI+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2" w:tooltip="Anderson, 1994 #19" w:history="1">
                    <w:r w:rsidR="00C1495F" w:rsidRPr="00C1495F">
                      <w:rPr>
                        <w:rStyle w:val="Hyperlink"/>
                      </w:rPr>
                      <w:t>2</w:t>
                    </w:r>
                  </w:hyperlink>
                  <w:r w:rsidR="00C1495F">
                    <w:rPr>
                      <w:noProof/>
                      <w:color w:val="000000"/>
                    </w:rPr>
                    <w:t xml:space="preserve">, </w:t>
                  </w:r>
                  <w:hyperlink w:anchor="_ENREF_13" w:tooltip="Guy, 2013 #24" w:history="1">
                    <w:r w:rsidR="00C1495F" w:rsidRPr="00C1495F">
                      <w:rPr>
                        <w:rStyle w:val="Hyperlink"/>
                      </w:rPr>
                      <w:t>13</w:t>
                    </w:r>
                  </w:hyperlink>
                  <w:r w:rsidR="00C1495F">
                    <w:rPr>
                      <w:noProof/>
                      <w:color w:val="000000"/>
                    </w:rPr>
                    <w:t xml:space="preserve">, </w:t>
                  </w:r>
                  <w:hyperlink w:anchor="_ENREF_31" w:tooltip="Lang, 2017 #16" w:history="1">
                    <w:r w:rsidR="00C1495F" w:rsidRPr="00C1495F">
                      <w:rPr>
                        <w:rStyle w:val="Hyperlink"/>
                      </w:rPr>
                      <w:t>31</w:t>
                    </w:r>
                  </w:hyperlink>
                  <w:r w:rsidR="00C1495F">
                    <w:rPr>
                      <w:noProof/>
                      <w:color w:val="000000"/>
                    </w:rPr>
                    <w:t>]</w:t>
                  </w:r>
                  <w:r w:rsidRPr="00F127EA">
                    <w:rPr>
                      <w:color w:val="000000"/>
                    </w:rPr>
                    <w:fldChar w:fldCharType="end"/>
                  </w:r>
                  <w:r w:rsidRPr="00F127EA">
                    <w:rPr>
                      <w:color w:val="000000"/>
                    </w:rPr>
                    <w:t>.</w:t>
                  </w:r>
                </w:p>
                <w:p w14:paraId="47D78E06" w14:textId="4467F39F" w:rsidR="00F127EA" w:rsidRPr="00F127EA" w:rsidRDefault="00F127EA" w:rsidP="00F127EA">
                  <w:pPr>
                    <w:ind w:firstLine="720"/>
                  </w:pPr>
                  <w:r w:rsidRPr="00F127EA">
                    <w:t xml:space="preserve">In the </w:t>
                  </w:r>
                  <w:proofErr w:type="spellStart"/>
                  <w:r w:rsidRPr="00F127EA">
                    <w:t>TerL</w:t>
                  </w:r>
                  <w:proofErr w:type="spellEnd"/>
                  <w:r w:rsidRPr="00F127EA">
                    <w:t xml:space="preserve"> phylogeny, </w:t>
                  </w:r>
                  <w:proofErr w:type="spellStart"/>
                  <w:r w:rsidRPr="00F127EA">
                    <w:t>BaGTA</w:t>
                  </w:r>
                  <w:proofErr w:type="spellEnd"/>
                  <w:r w:rsidRPr="00F127EA">
                    <w:t xml:space="preserve">-like homologs are separated from almost all </w:t>
                  </w:r>
                  <w:proofErr w:type="spellStart"/>
                  <w:r w:rsidRPr="00F127EA">
                    <w:t>caudoviricetes</w:t>
                  </w:r>
                  <w:proofErr w:type="spellEnd"/>
                  <w:r w:rsidRPr="00F127EA">
                    <w:t xml:space="preserve"> by longer branches (with 100% bootstrap </w:t>
                  </w:r>
                  <w:proofErr w:type="gramStart"/>
                  <w:r w:rsidRPr="00F127EA">
                    <w:t>support;</w:t>
                  </w:r>
                  <w:proofErr w:type="gramEnd"/>
                  <w:r w:rsidRPr="00F127EA">
                    <w:t xml:space="preserve"> </w:t>
                  </w:r>
                  <w:r w:rsidRPr="00F127EA">
                    <w:rPr>
                      <w:b/>
                      <w:bCs/>
                    </w:rPr>
                    <w:t>Figure 4A</w:t>
                  </w:r>
                  <w:r w:rsidRPr="00F127EA">
                    <w:t xml:space="preserve">). Two </w:t>
                  </w:r>
                  <w:proofErr w:type="spellStart"/>
                  <w:r w:rsidRPr="00F127EA">
                    <w:t>caudoviricete</w:t>
                  </w:r>
                  <w:proofErr w:type="spellEnd"/>
                  <w:r w:rsidRPr="00F127EA">
                    <w:t xml:space="preserve"> homologs (</w:t>
                  </w:r>
                  <w:proofErr w:type="spellStart"/>
                  <w:r w:rsidRPr="00F127EA">
                    <w:t>Sulfitobacter</w:t>
                  </w:r>
                  <w:proofErr w:type="spellEnd"/>
                  <w:r w:rsidRPr="00F127EA">
                    <w:t xml:space="preserve"> phage pCB2047-C and </w:t>
                  </w:r>
                  <w:proofErr w:type="spellStart"/>
                  <w:r w:rsidRPr="00F127EA">
                    <w:t>Sulfitobacter</w:t>
                  </w:r>
                  <w:proofErr w:type="spellEnd"/>
                  <w:r w:rsidRPr="00F127EA">
                    <w:t xml:space="preserve"> phage NYA-2014a) group together and are nested within the </w:t>
                  </w:r>
                  <w:proofErr w:type="spellStart"/>
                  <w:r w:rsidRPr="00F127EA">
                    <w:t>BaGTA</w:t>
                  </w:r>
                  <w:proofErr w:type="spellEnd"/>
                  <w:r w:rsidRPr="00F127EA">
                    <w:t xml:space="preserve">-like group (with 84% bootstrap support). We hypothesize that the </w:t>
                  </w:r>
                  <w:proofErr w:type="spellStart"/>
                  <w:r w:rsidRPr="00F127EA">
                    <w:rPr>
                      <w:i/>
                      <w:iCs/>
                    </w:rPr>
                    <w:t>terL</w:t>
                  </w:r>
                  <w:proofErr w:type="spellEnd"/>
                  <w:r w:rsidRPr="00F127EA">
                    <w:t xml:space="preserve"> gene was horizontally transferred from GTAs to these </w:t>
                  </w:r>
                  <w:proofErr w:type="spellStart"/>
                  <w:r w:rsidRPr="00F127EA">
                    <w:t>caudoviricetes</w:t>
                  </w:r>
                  <w:proofErr w:type="spellEnd"/>
                  <w:r w:rsidRPr="00F127EA">
                    <w:t xml:space="preserve">, with similar HGT events documented between </w:t>
                  </w:r>
                  <w:proofErr w:type="spellStart"/>
                  <w:r w:rsidRPr="00F127EA">
                    <w:t>RcGTA</w:t>
                  </w:r>
                  <w:proofErr w:type="spellEnd"/>
                  <w:r w:rsidRPr="00F127EA">
                    <w:t xml:space="preserve">-like GTAs and </w:t>
                  </w:r>
                  <w:proofErr w:type="spellStart"/>
                  <w:r w:rsidRPr="00F127EA">
                    <w:t>caudoviricetes</w:t>
                  </w:r>
                  <w:proofErr w:type="spellEnd"/>
                  <w:r w:rsidRPr="00F127EA">
                    <w:t xml:space="preserve"> infecting bacteria of the </w:t>
                  </w:r>
                  <w:proofErr w:type="spellStart"/>
                  <w:r w:rsidRPr="00F127EA">
                    <w:rPr>
                      <w:i/>
                      <w:iCs/>
                    </w:rPr>
                    <w:t>Rhodobacterales</w:t>
                  </w:r>
                  <w:proofErr w:type="spellEnd"/>
                  <w:r w:rsidRPr="00F127EA">
                    <w:t xml:space="preserve"> </w:t>
                  </w:r>
                  <w:r w:rsidRPr="00F127EA">
                    <w:fldChar w:fldCharType="begin"/>
                  </w:r>
                  <w:r w:rsidR="00C1495F">
                    <w:instrText xml:space="preserve"> ADDIN EN.CITE &lt;EndNote&gt;&lt;Cite&gt;&lt;Author&gt;Zhan&lt;/Author&gt;&lt;Year&gt;2016&lt;/Year&gt;&lt;RecNum&gt;43&lt;/RecNum&gt;&lt;DisplayText&gt;[57]&lt;/DisplayText&gt;&lt;record&gt;&lt;rec-number&gt;43&lt;/rec-number&gt;&lt;foreign-keys&gt;&lt;key app="EN" db-id="e2xsas9wgvrvwied59ev5pahfdavev59vvwv" timestamp="1648683875"&gt;43&lt;/key&gt;&lt;/foreign-keys&gt;&lt;ref-type name="Journal Article"&gt;17&lt;/ref-type&gt;&lt;contributors&gt;&lt;authors&gt;&lt;author&gt;Zhan, Y.&lt;/author&gt;&lt;author&gt;Huang, S.&lt;/author&gt;&lt;author&gt;Voget, S.&lt;/author&gt;&lt;author&gt;Simon, M.&lt;/author&gt;&lt;author&gt;Chen, F.&lt;/author&gt;&lt;/authors&gt;&lt;/contributors&gt;&lt;auth-address&gt;Institution of Marine and Environmental Technology, University of Maryland Center for Environmental Science, USA.&amp;#xD;CAS Key Laboratory of Tropical Marine Bio-resources and Ecology, South China Sea Institute of Oceanology, Chinese Academy of Sciences, Guangzhou, China.&amp;#xD;Institute for Microbiology and Genetics. University of Göttingen, Germany.&amp;#xD;Institute for Chemistry and Biology of the Marine Environment, University of Oldenburg, Germany.&lt;/auth-address&gt;&lt;titles&gt;&lt;title&gt;A novel roseobacter phage possesses features of podoviruses, siphoviruses, prophages and gene transfer agents&lt;/title&gt;&lt;secondary-title&gt;Sci Rep&lt;/secondary-title&gt;&lt;/titles&gt;&lt;periodical&gt;&lt;full-title&gt;Sci Rep&lt;/full-title&gt;&lt;/periodical&gt;&lt;pages&gt;30372&lt;/pages&gt;&lt;volume&gt;6&lt;/volume&gt;&lt;edition&gt;20160727&lt;/edition&gt;&lt;keywords&gt;&lt;keyword&gt;Capsid Proteins/genetics/metabolism&lt;/keyword&gt;&lt;keyword&gt;Genome, Viral&lt;/keyword&gt;&lt;keyword&gt;Lysogeny&lt;/keyword&gt;&lt;keyword&gt;*Phylogeny&lt;/keyword&gt;&lt;keyword&gt;Roseobacter/*virology&lt;/keyword&gt;&lt;keyword&gt;Siphoviridae/classification/*genetics/metabolism/physiology&lt;/keyword&gt;&lt;/keywords&gt;&lt;dates&gt;&lt;year&gt;2016&lt;/year&gt;&lt;pub-dates&gt;&lt;date&gt;Jul 27&lt;/date&gt;&lt;/pub-dates&gt;&lt;/dates&gt;&lt;isbn&gt;2045-2322&lt;/isbn&gt;&lt;accession-num&gt;27460944&lt;/accession-num&gt;&lt;urls&gt;&lt;related-urls&gt;&lt;url&gt;https://www.ncbi.nlm.nih.gov/pmc/articles/PMC4961962/pdf/srep30372.pdf&lt;/url&gt;&lt;/related-urls&gt;&lt;/urls&gt;&lt;custom2&gt;PMC4961962&lt;/custom2&gt;&lt;electronic-resource-num&gt;10.1038/srep30372&lt;/electronic-resource-num&gt;&lt;remote-database-provider&gt;NLM&lt;/remote-database-provider&gt;&lt;language&gt;eng&lt;/language&gt;&lt;/record&gt;&lt;/Cite&gt;&lt;/EndNote&gt;</w:instrText>
                  </w:r>
                  <w:r w:rsidRPr="00F127EA">
                    <w:fldChar w:fldCharType="separate"/>
                  </w:r>
                  <w:r w:rsidR="00C1495F">
                    <w:rPr>
                      <w:noProof/>
                    </w:rPr>
                    <w:t>[</w:t>
                  </w:r>
                  <w:hyperlink w:anchor="_ENREF_57" w:tooltip="Zhan, 2016 #43" w:history="1">
                    <w:r w:rsidR="00C1495F" w:rsidRPr="00C1495F">
                      <w:rPr>
                        <w:rStyle w:val="Hyperlink"/>
                      </w:rPr>
                      <w:t>57</w:t>
                    </w:r>
                  </w:hyperlink>
                  <w:r w:rsidR="00C1495F">
                    <w:rPr>
                      <w:noProof/>
                    </w:rPr>
                    <w:t>]</w:t>
                  </w:r>
                  <w:r w:rsidRPr="00F127EA">
                    <w:fldChar w:fldCharType="end"/>
                  </w:r>
                  <w:r w:rsidRPr="00F127EA">
                    <w:t xml:space="preserve">. </w:t>
                  </w:r>
                  <w:r w:rsidRPr="00F127EA">
                    <w:rPr>
                      <w:color w:val="000000"/>
                    </w:rPr>
                    <w:t xml:space="preserve">In the HK97-MCP phylogeny, </w:t>
                  </w:r>
                  <w:proofErr w:type="spellStart"/>
                  <w:r w:rsidRPr="00F127EA">
                    <w:rPr>
                      <w:color w:val="000000"/>
                    </w:rPr>
                    <w:t>BaGTA</w:t>
                  </w:r>
                  <w:proofErr w:type="spellEnd"/>
                  <w:r w:rsidRPr="00F127EA">
                    <w:rPr>
                      <w:color w:val="000000"/>
                    </w:rPr>
                    <w:t xml:space="preserve"> homologs are located on shorter branches than their </w:t>
                  </w:r>
                  <w:proofErr w:type="spellStart"/>
                  <w:r w:rsidRPr="00F127EA">
                    <w:rPr>
                      <w:color w:val="000000"/>
                    </w:rPr>
                    <w:t>caudoviricete</w:t>
                  </w:r>
                  <w:proofErr w:type="spellEnd"/>
                  <w:r w:rsidRPr="00F127EA">
                    <w:rPr>
                      <w:color w:val="000000"/>
                    </w:rPr>
                    <w:t xml:space="preserve"> </w:t>
                  </w:r>
                  <w:r w:rsidRPr="00F127EA">
                    <w:rPr>
                      <w:color w:val="000000"/>
                    </w:rPr>
                    <w:lastRenderedPageBreak/>
                    <w:t xml:space="preserve">counterparts and are separated from </w:t>
                  </w:r>
                  <w:proofErr w:type="spellStart"/>
                  <w:r w:rsidRPr="00F127EA">
                    <w:rPr>
                      <w:color w:val="000000"/>
                    </w:rPr>
                    <w:t>caudoviricete</w:t>
                  </w:r>
                  <w:proofErr w:type="spellEnd"/>
                  <w:r w:rsidRPr="00F127EA">
                    <w:rPr>
                      <w:color w:val="000000"/>
                    </w:rPr>
                    <w:t xml:space="preserve"> homologs with 100% bootstrap support (</w:t>
                  </w:r>
                  <w:r w:rsidRPr="00F127EA">
                    <w:rPr>
                      <w:b/>
                      <w:color w:val="000000"/>
                    </w:rPr>
                    <w:t>Figure 4B</w:t>
                  </w:r>
                  <w:r w:rsidRPr="00F127EA">
                    <w:rPr>
                      <w:color w:val="000000"/>
                    </w:rPr>
                    <w:t xml:space="preserve">). Phylogenomic analyses suggest that </w:t>
                  </w:r>
                  <w:r w:rsidRPr="00F127EA">
                    <w:rPr>
                      <w:i/>
                      <w:iCs/>
                      <w:color w:val="000000"/>
                    </w:rPr>
                    <w:t>Bartonella</w:t>
                  </w:r>
                  <w:r w:rsidRPr="00F127EA">
                    <w:rPr>
                      <w:color w:val="000000"/>
                    </w:rPr>
                    <w:t xml:space="preserve"> GTAs have co-evolved with their hosts </w:t>
                  </w:r>
                  <w:r w:rsidRPr="00F127EA">
                    <w:rPr>
                      <w:color w:val="000000"/>
                    </w:rPr>
                    <w:fldChar w:fldCharType="begin">
                      <w:fldData xml:space="preserve">PEVuZE5vdGU+PENpdGU+PEF1dGhvcj5UYW1hcml0PC9BdXRob3I+PFllYXI+MjAxODwvWWVhcj48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</w:fldData>
                    </w:fldChar>
                  </w:r>
                  <w:r w:rsidR="00C1495F">
                    <w:rPr>
                      <w:color w:val="000000"/>
                    </w:rPr>
                    <w:instrText xml:space="preserve"> ADDIN EN.CITE </w:instrText>
                  </w:r>
                  <w:r w:rsidR="00C1495F">
                    <w:rPr>
                      <w:color w:val="000000"/>
                    </w:rPr>
                    <w:fldChar w:fldCharType="begin">
                      <w:fldData xml:space="preserve">PEVuZE5vdGU+PENpdGU+PEF1dGhvcj5UYW1hcml0PC9BdXRob3I+PFllYXI+MjAxODwvWWVhcj48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48" w:tooltip="Tamarit, 2018 #39" w:history="1">
                    <w:r w:rsidR="00C1495F" w:rsidRPr="00C1495F">
                      <w:rPr>
                        <w:rStyle w:val="Hyperlink"/>
                      </w:rPr>
                      <w:t>48</w:t>
                    </w:r>
                  </w:hyperlink>
                  <w:r w:rsidR="00C1495F">
                    <w:rPr>
                      <w:noProof/>
                      <w:color w:val="000000"/>
                    </w:rPr>
                    <w:t>]</w:t>
                  </w:r>
                  <w:r w:rsidRPr="00F127EA">
                    <w:rPr>
                      <w:color w:val="000000"/>
                    </w:rPr>
                    <w:fldChar w:fldCharType="end"/>
                  </w:r>
                  <w:r w:rsidRPr="00F127EA">
                    <w:rPr>
                      <w:color w:val="000000"/>
                    </w:rPr>
                    <w:t>.</w:t>
                  </w:r>
                </w:p>
                <w:bookmarkEnd w:id="4"/>
                <w:p w14:paraId="01F24AC0" w14:textId="2C4453A9" w:rsidR="002E0ECC" w:rsidRPr="00F127EA" w:rsidRDefault="00F127EA" w:rsidP="00F127EA">
                  <w:r w:rsidRPr="00F127EA">
                    <w:rPr>
                      <w:bCs/>
                    </w:rPr>
                    <w:t xml:space="preserve">Together, these results justify the classification of </w:t>
                  </w:r>
                  <w:proofErr w:type="spellStart"/>
                  <w:r w:rsidRPr="00F127EA">
                    <w:rPr>
                      <w:bCs/>
                    </w:rPr>
                    <w:t>BaGTA</w:t>
                  </w:r>
                  <w:proofErr w:type="spellEnd"/>
                  <w:r w:rsidRPr="00F127EA">
                    <w:rPr>
                      <w:bCs/>
                    </w:rPr>
                    <w:t xml:space="preserve"> and </w:t>
                  </w:r>
                  <w:proofErr w:type="spellStart"/>
                  <w:r w:rsidRPr="00F127EA">
                    <w:rPr>
                      <w:bCs/>
                    </w:rPr>
                    <w:t>BaGTA</w:t>
                  </w:r>
                  <w:proofErr w:type="spellEnd"/>
                  <w:r w:rsidRPr="00F127EA">
                    <w:rPr>
                      <w:bCs/>
                    </w:rPr>
                    <w:t xml:space="preserve">-like GTAs in a common </w:t>
                  </w:r>
                  <w:proofErr w:type="spellStart"/>
                  <w:r w:rsidRPr="00F127EA">
                    <w:rPr>
                      <w:bCs/>
                    </w:rPr>
                    <w:t>viriform</w:t>
                  </w:r>
                  <w:proofErr w:type="spellEnd"/>
                  <w:r w:rsidRPr="00F127EA">
                    <w:rPr>
                      <w:bCs/>
                    </w:rPr>
                    <w:t xml:space="preserve"> taxon, family </w:t>
                  </w:r>
                  <w:proofErr w:type="spellStart"/>
                  <w:r w:rsidRPr="00F127EA">
                    <w:rPr>
                      <w:bCs/>
                      <w:i/>
                      <w:iCs/>
                    </w:rPr>
                    <w:t>Bartogtaviriformidae</w:t>
                  </w:r>
                  <w:proofErr w:type="spellEnd"/>
                  <w:r w:rsidRPr="00F127EA">
                    <w:rPr>
                      <w:bCs/>
                    </w:rPr>
                    <w:t xml:space="preserve"> (from </w:t>
                  </w:r>
                  <w:r w:rsidRPr="00F127EA">
                    <w:rPr>
                      <w:bCs/>
                      <w:i/>
                      <w:iCs/>
                      <w:u w:val="single"/>
                    </w:rPr>
                    <w:t>Barto</w:t>
                  </w:r>
                  <w:r w:rsidRPr="00F127EA">
                    <w:rPr>
                      <w:bCs/>
                      <w:i/>
                      <w:iCs/>
                    </w:rPr>
                    <w:t>nella</w:t>
                  </w:r>
                  <w:r w:rsidRPr="00F127EA">
                    <w:rPr>
                      <w:bCs/>
                    </w:rPr>
                    <w:t>, infix -</w:t>
                  </w:r>
                  <w:proofErr w:type="spellStart"/>
                  <w:r w:rsidRPr="00F127EA">
                    <w:rPr>
                      <w:bCs/>
                      <w:i/>
                      <w:iCs/>
                      <w:u w:val="single"/>
                    </w:rPr>
                    <w:t>gta</w:t>
                  </w:r>
                  <w:proofErr w:type="spellEnd"/>
                  <w:r w:rsidRPr="00F127EA">
                    <w:rPr>
                      <w:bCs/>
                    </w:rPr>
                    <w:t>-, and family-specific suffix -</w:t>
                  </w:r>
                  <w:proofErr w:type="spellStart"/>
                  <w:r w:rsidRPr="00F127EA">
                    <w:rPr>
                      <w:bCs/>
                      <w:i/>
                      <w:iCs/>
                      <w:u w:val="single"/>
                    </w:rPr>
                    <w:t>viriformidae</w:t>
                  </w:r>
                  <w:proofErr w:type="spellEnd"/>
                  <w:r w:rsidRPr="00F127EA">
                    <w:rPr>
                      <w:bCs/>
                    </w:rPr>
                    <w:t xml:space="preserve">). For now, we argue that at least one </w:t>
                  </w:r>
                  <w:proofErr w:type="spellStart"/>
                  <w:r w:rsidRPr="00F127EA">
                    <w:rPr>
                      <w:bCs/>
                    </w:rPr>
                    <w:t>bartogtaviriformid</w:t>
                  </w:r>
                  <w:proofErr w:type="spellEnd"/>
                  <w:r w:rsidRPr="00F127EA">
                    <w:rPr>
                      <w:bCs/>
                    </w:rPr>
                    <w:t xml:space="preserve"> genus ought to be established: </w:t>
                  </w:r>
                  <w:proofErr w:type="spellStart"/>
                  <w:r w:rsidRPr="00F127EA">
                    <w:rPr>
                      <w:i/>
                      <w:color w:val="000000"/>
                    </w:rPr>
                    <w:t>Bartonegtaviriform</w:t>
                  </w:r>
                  <w:proofErr w:type="spellEnd"/>
                  <w:r w:rsidRPr="00F127EA">
                    <w:t xml:space="preserve"> (named after </w:t>
                  </w:r>
                  <w:proofErr w:type="spellStart"/>
                  <w:r w:rsidRPr="00F127EA">
                    <w:t>BaGTA</w:t>
                  </w:r>
                  <w:proofErr w:type="spellEnd"/>
                  <w:r w:rsidRPr="00F127EA">
                    <w:t xml:space="preserve"> host genus </w:t>
                  </w:r>
                  <w:r w:rsidRPr="00F127EA">
                    <w:rPr>
                      <w:i/>
                      <w:iCs/>
                      <w:u w:val="single"/>
                    </w:rPr>
                    <w:t>Bartone</w:t>
                  </w:r>
                  <w:r w:rsidRPr="00F127EA">
                    <w:rPr>
                      <w:i/>
                      <w:iCs/>
                    </w:rPr>
                    <w:t>lla</w:t>
                  </w:r>
                  <w:r w:rsidRPr="00F127EA">
                    <w:t>, infix -</w:t>
                  </w:r>
                  <w:proofErr w:type="spellStart"/>
                  <w:r w:rsidRPr="00F127EA">
                    <w:rPr>
                      <w:i/>
                      <w:iCs/>
                      <w:u w:val="single"/>
                    </w:rPr>
                    <w:t>gta</w:t>
                  </w:r>
                  <w:proofErr w:type="spellEnd"/>
                  <w:r w:rsidRPr="00F127EA">
                    <w:t>-, and genus-specific suffix -</w:t>
                  </w:r>
                  <w:proofErr w:type="spellStart"/>
                  <w:r w:rsidRPr="00F127EA">
                    <w:rPr>
                      <w:i/>
                      <w:iCs/>
                      <w:u w:val="single"/>
                    </w:rPr>
                    <w:t>viriform</w:t>
                  </w:r>
                  <w:proofErr w:type="spellEnd"/>
                  <w:r w:rsidRPr="00F127EA">
                    <w:t xml:space="preserve">) including one new species, </w:t>
                  </w:r>
                  <w:proofErr w:type="spellStart"/>
                  <w:r w:rsidRPr="00F127EA">
                    <w:rPr>
                      <w:i/>
                    </w:rPr>
                    <w:t>Bartonegtaviriform</w:t>
                  </w:r>
                  <w:proofErr w:type="spellEnd"/>
                  <w:r w:rsidRPr="00F127EA">
                    <w:rPr>
                      <w:i/>
                    </w:rPr>
                    <w:t xml:space="preserve"> </w:t>
                  </w:r>
                  <w:proofErr w:type="spellStart"/>
                  <w:r w:rsidRPr="00F127EA">
                    <w:rPr>
                      <w:i/>
                    </w:rPr>
                    <w:t>andersoni</w:t>
                  </w:r>
                  <w:proofErr w:type="spellEnd"/>
                  <w:r w:rsidRPr="00F127EA">
                    <w:rPr>
                      <w:iCs/>
                    </w:rPr>
                    <w:t xml:space="preserve"> (species epithet to honor GTA researcher Burt </w:t>
                  </w:r>
                  <w:r w:rsidRPr="00F127EA">
                    <w:rPr>
                      <w:iCs/>
                      <w:u w:val="single"/>
                    </w:rPr>
                    <w:t>Anderson</w:t>
                  </w:r>
                  <w:r w:rsidRPr="00F127EA">
                    <w:rPr>
                      <w:iCs/>
                    </w:rPr>
                    <w:t xml:space="preserve">, </w:t>
                  </w:r>
                  <w:r w:rsidRPr="00F127EA">
                    <w:rPr>
                      <w:color w:val="000000"/>
                    </w:rPr>
                    <w:t xml:space="preserve">who first discovered </w:t>
                  </w:r>
                  <w:proofErr w:type="spellStart"/>
                  <w:r w:rsidRPr="00F127EA">
                    <w:rPr>
                      <w:color w:val="000000"/>
                    </w:rPr>
                    <w:t>BaGTA</w:t>
                  </w:r>
                  <w:proofErr w:type="spellEnd"/>
                  <w:r w:rsidRPr="00F127EA">
                    <w:rPr>
                      <w:color w:val="000000"/>
                    </w:rPr>
                    <w:t xml:space="preserve"> particles</w:t>
                  </w:r>
                  <w:r w:rsidRPr="00F127EA">
                    <w:t xml:space="preserve"> </w:t>
                  </w:r>
                  <w:r w:rsidRPr="00F127EA">
                    <w:fldChar w:fldCharType="begin"/>
                  </w:r>
                  <w:r w:rsidRPr="00F127EA">
                    <w:instrText xml:space="preserve"> ADDIN EN.CITE &lt;EndNote&gt;&lt;Cite&gt;&lt;Author&gt;Anderson&lt;/Author&gt;&lt;Year&gt;1994&lt;/Year&gt;&lt;RecNum&gt;19&lt;/RecNum&gt;&lt;DisplayText&gt;[2]&lt;/DisplayText&gt;&lt;record&gt;&lt;rec-number&gt;19&lt;/rec-number&gt;&lt;foreign-keys&gt;&lt;key app="EN" db-id="e2xsas9wgvrvwied59ev5pahfdavev59vvwv" timestamp="1648681948"&gt;19&lt;/key&gt;&lt;/foreign-keys&gt;&lt;ref-type name="Journal Article"&gt;17&lt;/ref-type&gt;&lt;contributors&gt;&lt;authors&gt;&lt;author&gt;Anderson, B.&lt;/author&gt;&lt;author&gt;Goldsmith, C.&lt;/author&gt;&lt;author&gt;Johnson, A.&lt;/author&gt;&lt;author&gt;Padmalayam, I.&lt;/author&gt;&lt;author&gt;Baumstark, B.&lt;/author&gt;&lt;/authors&gt;&lt;/contributors&gt;&lt;auth-address&gt;Division of Viral and Rickettsial Diseases, Centers for Disease Control and Prevention, Atlanta, Georgia 30333.&lt;/auth-address&gt;&lt;titles&gt;&lt;title&gt;&lt;style face="normal" font="default" size="100%"&gt;Bacteriophage-like particle of &lt;/style&gt;&lt;style face="italic" font="default" size="100%"&gt;Rochalimaea henselae&lt;/style&gt;&lt;/title&gt;&lt;secondary-title&gt;Mol Microbiol&lt;/secondary-title&gt;&lt;/titles&gt;&lt;periodical&gt;&lt;full-title&gt;Mol Microbiol&lt;/full-title&gt;&lt;/periodical&gt;&lt;pages&gt;67-73&lt;/pages&gt;&lt;volume&gt;13&lt;/volume&gt;&lt;number&gt;1&lt;/number&gt;&lt;keywords&gt;&lt;keyword&gt;Bacteriophages/genetics/*isolation &amp;amp; purification/ultrastructure&lt;/keyword&gt;&lt;keyword&gt;Bartonella/virology&lt;/keyword&gt;&lt;keyword&gt;Bartonella henselae/*virology&lt;/keyword&gt;&lt;keyword&gt;Culture Media, Conditioned&lt;/keyword&gt;&lt;keyword&gt;DNA, Viral/isolation &amp;amp; purification&lt;/keyword&gt;&lt;keyword&gt;Viral Proteins/isolation &amp;amp; purification&lt;/keyword&gt;&lt;/keywords&gt;&lt;dates&gt;&lt;year&gt;1994&lt;/year&gt;&lt;pub-dates&gt;&lt;date&gt;Jul&lt;/date&gt;&lt;/pub-dates&gt;&lt;/dates&gt;&lt;isbn&gt;0950-382X (Print)&amp;#xD;0950-382x&lt;/isbn&gt;&lt;accession-num&gt;7527118&lt;/accession-num&gt;&lt;urls&gt;&lt;related-urls&gt;&lt;url&gt;https://onlinelibrary.wiley.com/doi/pdfdirect/10.1111/j.1365-2958.1994.tb00402.x?download=true&lt;/url&gt;&lt;/related-urls&gt;&lt;/urls&gt;&lt;electronic-resource-num&gt;10.1111/j.1365-2958.1994.tb00402.x&lt;/electronic-resource-num&gt;&lt;remote-database-provider&gt;NLM&lt;/remote-database-provider&gt;&lt;language&gt;eng&lt;/language&gt;&lt;/record&gt;&lt;/Cite&gt;&lt;/EndNote&gt;</w:instrText>
                  </w:r>
                  <w:r w:rsidRPr="00F127EA">
                    <w:fldChar w:fldCharType="separate"/>
                  </w:r>
                  <w:r w:rsidRPr="00F127EA">
                    <w:rPr>
                      <w:noProof/>
                    </w:rPr>
                    <w:t>[</w:t>
                  </w:r>
                  <w:hyperlink w:anchor="_ENREF_2" w:tooltip="Anderson, 1994 #19" w:history="1">
                    <w:r w:rsidR="00C1495F" w:rsidRPr="00C1495F">
                      <w:rPr>
                        <w:rStyle w:val="Hyperlink"/>
                      </w:rPr>
                      <w:t>2</w:t>
                    </w:r>
                  </w:hyperlink>
                  <w:r w:rsidRPr="00F127EA">
                    <w:rPr>
                      <w:noProof/>
                    </w:rPr>
                    <w:t>]</w:t>
                  </w:r>
                  <w:r w:rsidRPr="00F127EA">
                    <w:fldChar w:fldCharType="end"/>
                  </w:r>
                  <w:r w:rsidRPr="00F127EA">
                    <w:t>)</w:t>
                  </w:r>
                  <w:r w:rsidRPr="00F127EA">
                    <w:rPr>
                      <w:iCs/>
                    </w:rPr>
                    <w:t xml:space="preserve"> for </w:t>
                  </w:r>
                  <w:proofErr w:type="spellStart"/>
                  <w:r w:rsidRPr="00F127EA">
                    <w:rPr>
                      <w:iCs/>
                    </w:rPr>
                    <w:t>BaGTA</w:t>
                  </w:r>
                  <w:proofErr w:type="spellEnd"/>
                  <w:r w:rsidRPr="00F127EA">
                    <w:rPr>
                      <w:iCs/>
                    </w:rPr>
                    <w:t>.</w:t>
                  </w:r>
                </w:p>
                <w:p w14:paraId="472A6737" w14:textId="77777777" w:rsidR="002E0ECC" w:rsidRPr="00F127EA" w:rsidRDefault="002E0ECC" w:rsidP="00F127EA">
                  <w:pPr>
                    <w:rPr>
                      <w:color w:val="000000"/>
                    </w:rPr>
                  </w:pPr>
                </w:p>
                <w:p w14:paraId="20435A44" w14:textId="77777777" w:rsidR="00F127EA" w:rsidRPr="00F127EA" w:rsidRDefault="00F127EA" w:rsidP="00F127EA">
                  <w:pPr>
                    <w:pStyle w:val="Heading2"/>
                    <w:rPr>
                      <w:sz w:val="24"/>
                      <w:szCs w:val="24"/>
                    </w:rPr>
                  </w:pPr>
                  <w:r w:rsidRPr="00F127EA">
                    <w:rPr>
                      <w:sz w:val="24"/>
                      <w:szCs w:val="24"/>
                    </w:rPr>
                    <w:t>GTAs of spirochaetes</w:t>
                  </w:r>
                </w:p>
                <w:p w14:paraId="52EA9B0C" w14:textId="007CD8BC" w:rsidR="00F127EA" w:rsidRPr="00F127EA" w:rsidRDefault="00F127EA" w:rsidP="00F127EA">
                  <w:pPr>
                    <w:rPr>
                      <w:color w:val="000000"/>
                    </w:rPr>
                  </w:pPr>
                  <w:r w:rsidRPr="00F127EA">
                    <w:rPr>
                      <w:iCs/>
                      <w:color w:val="000000"/>
                    </w:rPr>
                    <w:t xml:space="preserve">A GTA originally called </w:t>
                  </w:r>
                  <w:r w:rsidRPr="00F127EA">
                    <w:rPr>
                      <w:color w:val="000000"/>
                      <w:u w:val="single"/>
                    </w:rPr>
                    <w:t>v</w:t>
                  </w:r>
                  <w:r w:rsidRPr="00F127EA">
                    <w:rPr>
                      <w:color w:val="000000"/>
                    </w:rPr>
                    <w:t xml:space="preserve">irus of </w:t>
                  </w:r>
                  <w:proofErr w:type="spellStart"/>
                  <w:r w:rsidRPr="00F127EA">
                    <w:rPr>
                      <w:i/>
                      <w:color w:val="000000"/>
                      <w:u w:val="single"/>
                    </w:rPr>
                    <w:t>S</w:t>
                  </w:r>
                  <w:r w:rsidRPr="00F127EA">
                    <w:rPr>
                      <w:i/>
                      <w:color w:val="000000"/>
                    </w:rPr>
                    <w:t>erpulina</w:t>
                  </w:r>
                  <w:proofErr w:type="spellEnd"/>
                  <w:r w:rsidRPr="00F127EA">
                    <w:rPr>
                      <w:i/>
                      <w:color w:val="000000"/>
                    </w:rPr>
                    <w:t xml:space="preserve"> </w:t>
                  </w:r>
                  <w:proofErr w:type="spellStart"/>
                  <w:r w:rsidRPr="00F127EA">
                    <w:rPr>
                      <w:i/>
                      <w:color w:val="000000"/>
                      <w:u w:val="single"/>
                    </w:rPr>
                    <w:t>h</w:t>
                  </w:r>
                  <w:r w:rsidRPr="00F127EA">
                    <w:rPr>
                      <w:i/>
                      <w:color w:val="000000"/>
                    </w:rPr>
                    <w:t>yodysenteriae</w:t>
                  </w:r>
                  <w:proofErr w:type="spellEnd"/>
                  <w:r w:rsidRPr="00F127EA">
                    <w:rPr>
                      <w:iCs/>
                      <w:color w:val="000000"/>
                    </w:rPr>
                    <w:t xml:space="preserve"> 1 (VSH-1) was </w:t>
                  </w:r>
                  <w:r w:rsidRPr="00F127EA">
                    <w:rPr>
                      <w:color w:val="000000"/>
                    </w:rPr>
                    <w:t xml:space="preserve">identified in </w:t>
                  </w:r>
                  <w:proofErr w:type="spellStart"/>
                  <w:r w:rsidRPr="00F127EA">
                    <w:rPr>
                      <w:i/>
                      <w:color w:val="000000"/>
                    </w:rPr>
                    <w:t>Brachyspira</w:t>
                  </w:r>
                  <w:proofErr w:type="spellEnd"/>
                  <w:r w:rsidRPr="00F127EA">
                    <w:rPr>
                      <w:i/>
                      <w:color w:val="000000"/>
                    </w:rPr>
                    <w:t xml:space="preserve"> </w:t>
                  </w:r>
                  <w:r w:rsidRPr="00F127EA">
                    <w:rPr>
                      <w:iCs/>
                      <w:color w:val="000000"/>
                    </w:rPr>
                    <w:t xml:space="preserve">(formerly </w:t>
                  </w:r>
                  <w:proofErr w:type="spellStart"/>
                  <w:r w:rsidRPr="00F127EA">
                    <w:rPr>
                      <w:i/>
                      <w:color w:val="000000"/>
                    </w:rPr>
                    <w:t>Serpulina</w:t>
                  </w:r>
                  <w:proofErr w:type="spellEnd"/>
                  <w:r w:rsidRPr="00F127EA">
                    <w:rPr>
                      <w:iCs/>
                      <w:color w:val="000000"/>
                    </w:rPr>
                    <w:t>)</w:t>
                  </w:r>
                  <w:r w:rsidRPr="00F127EA">
                    <w:rPr>
                      <w:i/>
                      <w:color w:val="000000"/>
                    </w:rPr>
                    <w:t xml:space="preserve"> </w:t>
                  </w:r>
                  <w:proofErr w:type="spellStart"/>
                  <w:r w:rsidRPr="00F127EA">
                    <w:rPr>
                      <w:i/>
                      <w:color w:val="000000"/>
                    </w:rPr>
                    <w:t>hyodysenteriae</w:t>
                  </w:r>
                  <w:proofErr w:type="spellEnd"/>
                  <w:r w:rsidRPr="00F127EA">
                    <w:rPr>
                      <w:color w:val="000000"/>
                    </w:rPr>
                    <w:t xml:space="preserve"> (</w:t>
                  </w:r>
                  <w:proofErr w:type="spellStart"/>
                  <w:r w:rsidRPr="00F127EA">
                    <w:rPr>
                      <w:i/>
                      <w:iCs/>
                      <w:color w:val="000000"/>
                    </w:rPr>
                    <w:t>Spirochaetota</w:t>
                  </w:r>
                  <w:proofErr w:type="spellEnd"/>
                  <w:r w:rsidRPr="00F127EA">
                    <w:rPr>
                      <w:color w:val="000000"/>
                    </w:rPr>
                    <w:t xml:space="preserve">: </w:t>
                  </w:r>
                  <w:proofErr w:type="spellStart"/>
                  <w:r w:rsidRPr="00F127EA">
                    <w:rPr>
                      <w:i/>
                      <w:iCs/>
                      <w:color w:val="000000"/>
                    </w:rPr>
                    <w:t>Spirochaetia</w:t>
                  </w:r>
                  <w:proofErr w:type="spellEnd"/>
                  <w:r w:rsidRPr="00F127EA">
                    <w:rPr>
                      <w:color w:val="000000"/>
                    </w:rPr>
                    <w:t xml:space="preserve">: </w:t>
                  </w:r>
                  <w:proofErr w:type="spellStart"/>
                  <w:r w:rsidRPr="00F127EA">
                    <w:rPr>
                      <w:i/>
                      <w:iCs/>
                      <w:color w:val="000000"/>
                    </w:rPr>
                    <w:t>Brachyspirales</w:t>
                  </w:r>
                  <w:proofErr w:type="spellEnd"/>
                  <w:r w:rsidRPr="00F127EA">
                    <w:rPr>
                      <w:color w:val="000000"/>
                    </w:rPr>
                    <w:t xml:space="preserve">: </w:t>
                  </w:r>
                  <w:proofErr w:type="spellStart"/>
                  <w:r w:rsidRPr="00F127EA">
                    <w:rPr>
                      <w:i/>
                      <w:iCs/>
                      <w:color w:val="000000"/>
                    </w:rPr>
                    <w:t>Brachyspiraceae</w:t>
                  </w:r>
                  <w:proofErr w:type="spellEnd"/>
                  <w:r w:rsidRPr="00F127EA">
                    <w:rPr>
                      <w:color w:val="000000"/>
                    </w:rPr>
                    <w:t xml:space="preserve">) </w:t>
                  </w:r>
                  <w:r w:rsidRPr="00F127EA">
                    <w:rPr>
                      <w:color w:val="000000"/>
                    </w:rPr>
                    <w:fldChar w:fldCharType="begin"/>
                  </w:r>
                  <w:r w:rsidR="00C1495F">
                    <w:rPr>
                      <w:color w:val="000000"/>
                    </w:rPr>
                    <w:instrText xml:space="preserve"> ADDIN EN.CITE &lt;EndNote&gt;&lt;Cite&gt;&lt;Author&gt;Humphrey&lt;/Author&gt;&lt;Year&gt;1997&lt;/Year&gt;&lt;RecNum&gt;25&lt;/RecNum&gt;&lt;DisplayText&gt;[16]&lt;/DisplayText&gt;&lt;record&gt;&lt;rec-number&gt;25&lt;/rec-number&gt;&lt;foreign-keys&gt;&lt;key app="EN" db-id="e2xsas9wgvrvwied59ev5pahfdavev59vvwv" timestamp="1648682414"&gt;25&lt;/key&gt;&lt;/foreign-keys&gt;&lt;ref-type name="Journal Article"&gt;17&lt;/ref-type&gt;&lt;contributors&gt;&lt;authors&gt;&lt;author&gt;Humphrey, S. B.&lt;/author&gt;&lt;author&gt;Stanton, T. B.&lt;/author&gt;&lt;author&gt;Jensen, N. S.&lt;/author&gt;&lt;author&gt;Zuerner, R. L.&lt;/author&gt;&lt;/authors&gt;&lt;/contributors&gt;&lt;auth-address&gt;National Animal Disease Center, Agricultural Research Service, U.S. Department of Agriculture, Ames, Iowa 50010, USA.&lt;/auth-address&gt;&lt;titles&gt;&lt;title&gt;&lt;style face="normal" font="default" size="100%"&gt;Purification and characterization of VSH-1, a generalized transducing bacteriophage of &lt;/style&gt;&lt;style face="italic" font="default" size="100%"&gt;Serpulina hyodysenteriae&lt;/style&gt;&lt;/title&gt;&lt;secondary-title&gt;J Bacteriol&lt;/secondary-title&gt;&lt;/titles&gt;&lt;periodical&gt;&lt;full-title&gt;J Bacteriol&lt;/full-title&gt;&lt;/periodical&gt;&lt;pages&gt;323-9&lt;/pages&gt;&lt;volume&gt;179&lt;/volume&gt;&lt;number&gt;2&lt;/number&gt;&lt;keywords&gt;&lt;keyword&gt;Bacteriophages/*genetics/growth &amp;amp; development/isolation &amp;amp; purification&lt;/keyword&gt;&lt;keyword&gt;Brachyspira hyodysenteriae/*virology&lt;/keyword&gt;&lt;keyword&gt;DNA, Viral/analysis&lt;/keyword&gt;&lt;keyword&gt;*Transduction, Genetic&lt;/keyword&gt;&lt;keyword&gt;Virion&lt;/keyword&gt;&lt;/keywords&gt;&lt;dates&gt;&lt;year&gt;1997&lt;/year&gt;&lt;pub-dates&gt;&lt;date&gt;Jan&lt;/date&gt;&lt;/pub-dates&gt;&lt;/dates&gt;&lt;isbn&gt;0021-9193 (Print)&amp;#xD;0021-9193&lt;/isbn&gt;&lt;accession-num&gt;8990282&lt;/accession-num&gt;&lt;urls&gt;&lt;related-urls&gt;&lt;url&gt;https://www.ncbi.nlm.nih.gov/pmc/articles/PMC178700/pdf/1790323.pdf&lt;/url&gt;&lt;/related-urls&gt;&lt;/urls&gt;&lt;custom2&gt;PMC178700&lt;/custom2&gt;&lt;electronic-resource-num&gt;10.1128/jb.179.2.323-329.1997&lt;/electronic-resource-num&gt;&lt;remote-database-provider&gt;NLM&lt;/remote-database-provider&gt;&lt;language&gt;eng&lt;/language&gt;&lt;/record&gt;&lt;/Cite&gt;&lt;/EndNote&gt;</w:instrText>
                  </w:r>
                  <w:r w:rsidRPr="00F127EA">
                    <w:rPr>
                      <w:color w:val="000000"/>
                    </w:rPr>
                    <w:fldChar w:fldCharType="separate"/>
                  </w:r>
                  <w:r w:rsidR="00C1495F">
                    <w:rPr>
                      <w:noProof/>
                      <w:color w:val="000000"/>
                    </w:rPr>
                    <w:t>[</w:t>
                  </w:r>
                  <w:hyperlink w:anchor="_ENREF_16" w:tooltip="Humphrey, 1997 #25" w:history="1">
                    <w:r w:rsidR="00C1495F" w:rsidRPr="00C1495F">
                      <w:rPr>
                        <w:rStyle w:val="Hyperlink"/>
                      </w:rPr>
                      <w:t>16</w:t>
                    </w:r>
                  </w:hyperlink>
                  <w:r w:rsidR="00C1495F">
                    <w:rPr>
                      <w:noProof/>
                      <w:color w:val="000000"/>
                    </w:rPr>
                    <w:t>]</w:t>
                  </w:r>
                  <w:r w:rsidRPr="00F127EA">
                    <w:rPr>
                      <w:color w:val="000000"/>
                    </w:rPr>
                    <w:fldChar w:fldCharType="end"/>
                  </w:r>
                  <w:r w:rsidRPr="00F127EA">
                    <w:rPr>
                      <w:color w:val="000000"/>
                    </w:rPr>
                    <w:t xml:space="preserve">. In accordance with the nomenclature rules established here, we suggest renaming this GTA to </w:t>
                  </w:r>
                  <w:proofErr w:type="spellStart"/>
                  <w:r w:rsidRPr="00F127EA">
                    <w:rPr>
                      <w:color w:val="000000"/>
                    </w:rPr>
                    <w:t>Brachyspira</w:t>
                  </w:r>
                  <w:proofErr w:type="spellEnd"/>
                  <w:r w:rsidRPr="00F127EA">
                    <w:rPr>
                      <w:color w:val="000000"/>
                    </w:rPr>
                    <w:t xml:space="preserve"> </w:t>
                  </w:r>
                  <w:proofErr w:type="spellStart"/>
                  <w:r w:rsidRPr="00F127EA">
                    <w:rPr>
                      <w:color w:val="000000"/>
                    </w:rPr>
                    <w:t>hyodysenteriae</w:t>
                  </w:r>
                  <w:proofErr w:type="spellEnd"/>
                  <w:r w:rsidRPr="00F127EA">
                    <w:rPr>
                      <w:color w:val="000000"/>
                    </w:rPr>
                    <w:t xml:space="preserve"> gene transfer agent (</w:t>
                  </w:r>
                  <w:proofErr w:type="spellStart"/>
                  <w:r w:rsidRPr="00F127EA">
                    <w:rPr>
                      <w:color w:val="000000"/>
                    </w:rPr>
                    <w:t>BhGTA</w:t>
                  </w:r>
                  <w:proofErr w:type="spellEnd"/>
                  <w:r w:rsidRPr="00F127EA">
                    <w:rPr>
                      <w:color w:val="000000"/>
                    </w:rPr>
                    <w:t xml:space="preserve">). The structural gene cluster responsible for production of </w:t>
                  </w:r>
                  <w:proofErr w:type="spellStart"/>
                  <w:r w:rsidRPr="00F127EA">
                    <w:rPr>
                      <w:color w:val="000000"/>
                    </w:rPr>
                    <w:t>BhGTA</w:t>
                  </w:r>
                  <w:proofErr w:type="spellEnd"/>
                  <w:r w:rsidRPr="00F127EA">
                    <w:rPr>
                      <w:color w:val="000000"/>
                    </w:rPr>
                    <w:t xml:space="preserve"> particles—i.e., the </w:t>
                  </w:r>
                  <w:proofErr w:type="spellStart"/>
                  <w:r w:rsidRPr="00F127EA">
                    <w:rPr>
                      <w:color w:val="000000"/>
                    </w:rPr>
                    <w:t>BhGTA</w:t>
                  </w:r>
                  <w:proofErr w:type="spellEnd"/>
                  <w:r w:rsidRPr="00F127EA">
                    <w:rPr>
                      <w:color w:val="000000"/>
                    </w:rPr>
                    <w:t xml:space="preserve"> “genome”—is 16.3 kb in length </w:t>
                  </w:r>
                  <w:r w:rsidRPr="00F127EA">
                    <w:rPr>
                      <w:color w:val="000000"/>
                    </w:rPr>
                    <w:fldChar w:fldCharType="begin">
                      <w:fldData xml:space="preserve">PEVuZE5vdGU+PENpdGU+PEF1dGhvcj5NYXRzb248L0F1dGhvcj48WWVhcj4yMDA1PC9ZZWFyPjxS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</w:fldData>
                    </w:fldChar>
                  </w:r>
                  <w:r w:rsidR="00C1495F">
                    <w:rPr>
                      <w:color w:val="000000"/>
                    </w:rPr>
                    <w:instrText xml:space="preserve"> ADDIN EN.CITE </w:instrText>
                  </w:r>
                  <w:r w:rsidR="00C1495F">
                    <w:rPr>
                      <w:color w:val="000000"/>
                    </w:rPr>
                    <w:fldChar w:fldCharType="begin">
                      <w:fldData xml:space="preserve">PEVuZE5vdGU+PENpdGU+PEF1dGhvcj5NYXRzb248L0F1dGhvcj48WWVhcj4yMDA1PC9ZZWFyPjxS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34" w:tooltip="Matson, 2005 #32" w:history="1">
                    <w:r w:rsidR="00C1495F" w:rsidRPr="00C1495F">
                      <w:rPr>
                        <w:rStyle w:val="Hyperlink"/>
                      </w:rPr>
                      <w:t>34</w:t>
                    </w:r>
                  </w:hyperlink>
                  <w:r w:rsidR="00C1495F">
                    <w:rPr>
                      <w:noProof/>
                      <w:color w:val="000000"/>
                    </w:rPr>
                    <w:t>]</w:t>
                  </w:r>
                  <w:r w:rsidRPr="00F127EA">
                    <w:rPr>
                      <w:color w:val="000000"/>
                    </w:rPr>
                    <w:fldChar w:fldCharType="end"/>
                  </w:r>
                  <w:r w:rsidRPr="00F127EA">
                    <w:rPr>
                      <w:color w:val="000000"/>
                    </w:rPr>
                    <w:t xml:space="preserve"> (</w:t>
                  </w:r>
                  <w:r w:rsidRPr="00F127EA">
                    <w:rPr>
                      <w:b/>
                      <w:bCs/>
                      <w:color w:val="000000"/>
                    </w:rPr>
                    <w:t>Figure 5</w:t>
                  </w:r>
                  <w:r w:rsidRPr="00F127EA">
                    <w:rPr>
                      <w:color w:val="000000"/>
                    </w:rPr>
                    <w:t xml:space="preserve"> and </w:t>
                  </w:r>
                  <w:r w:rsidRPr="00F127EA">
                    <w:rPr>
                      <w:b/>
                      <w:bCs/>
                      <w:color w:val="000000"/>
                    </w:rPr>
                    <w:t>Supplementary Table S6</w:t>
                  </w:r>
                  <w:r w:rsidRPr="00F127EA">
                    <w:rPr>
                      <w:color w:val="000000"/>
                    </w:rPr>
                    <w:t>).</w:t>
                  </w:r>
                </w:p>
                <w:p w14:paraId="0D4B0BFB" w14:textId="34837CF0" w:rsidR="00F127EA" w:rsidRPr="00F127EA" w:rsidRDefault="00F127EA" w:rsidP="00F127EA">
                  <w:pPr>
                    <w:ind w:firstLine="720"/>
                  </w:pPr>
                  <w:proofErr w:type="spellStart"/>
                  <w:r w:rsidRPr="00F127EA">
                    <w:rPr>
                      <w:color w:val="000000"/>
                    </w:rPr>
                    <w:t>BhGTA</w:t>
                  </w:r>
                  <w:proofErr w:type="spellEnd"/>
                  <w:r w:rsidRPr="00F127EA">
                    <w:rPr>
                      <w:color w:val="000000"/>
                    </w:rPr>
                    <w:t xml:space="preserve"> particles have a head diameter of 45 nm and a flexible non-contractile tail of 65 nm </w:t>
                  </w:r>
                  <w:r w:rsidRPr="00F127EA">
                    <w:rPr>
                      <w:color w:val="000000"/>
                    </w:rPr>
                    <w:fldChar w:fldCharType="begin"/>
                  </w:r>
                  <w:r w:rsidR="00C1495F">
                    <w:rPr>
                      <w:color w:val="000000"/>
                    </w:rPr>
                    <w:instrText xml:space="preserve"> ADDIN EN.CITE &lt;EndNote&gt;&lt;Cite&gt;&lt;Author&gt;Humphrey&lt;/Author&gt;&lt;Year&gt;1997&lt;/Year&gt;&lt;RecNum&gt;25&lt;/RecNum&gt;&lt;DisplayText&gt;[16]&lt;/DisplayText&gt;&lt;record&gt;&lt;rec-number&gt;25&lt;/rec-number&gt;&lt;foreign-keys&gt;&lt;key app="EN" db-id="e2xsas9wgvrvwied59ev5pahfdavev59vvwv" timestamp="1648682414"&gt;25&lt;/key&gt;&lt;/foreign-keys&gt;&lt;ref-type name="Journal Article"&gt;17&lt;/ref-type&gt;&lt;contributors&gt;&lt;authors&gt;&lt;author&gt;Humphrey, S. B.&lt;/author&gt;&lt;author&gt;Stanton, T. B.&lt;/author&gt;&lt;author&gt;Jensen, N. S.&lt;/author&gt;&lt;author&gt;Zuerner, R. L.&lt;/author&gt;&lt;/authors&gt;&lt;/contributors&gt;&lt;auth-address&gt;National Animal Disease Center, Agricultural Research Service, U.S. Department of Agriculture, Ames, Iowa 50010, USA.&lt;/auth-address&gt;&lt;titles&gt;&lt;title&gt;&lt;style face="normal" font="default" size="100%"&gt;Purification and characterization of VSH-1, a generalized transducing bacteriophage of &lt;/style&gt;&lt;style face="italic" font="default" size="100%"&gt;Serpulina hyodysenteriae&lt;/style&gt;&lt;/title&gt;&lt;secondary-title&gt;J Bacteriol&lt;/secondary-title&gt;&lt;/titles&gt;&lt;periodical&gt;&lt;full-title&gt;J Bacteriol&lt;/full-title&gt;&lt;/periodical&gt;&lt;pages&gt;323-9&lt;/pages&gt;&lt;volume&gt;179&lt;/volume&gt;&lt;number&gt;2&lt;/number&gt;&lt;keywords&gt;&lt;keyword&gt;Bacteriophages/*genetics/growth &amp;amp; development/isolation &amp;amp; purification&lt;/keyword&gt;&lt;keyword&gt;Brachyspira hyodysenteriae/*virology&lt;/keyword&gt;&lt;keyword&gt;DNA, Viral/analysis&lt;/keyword&gt;&lt;keyword&gt;*Transduction, Genetic&lt;/keyword&gt;&lt;keyword&gt;Virion&lt;/keyword&gt;&lt;/keywords&gt;&lt;dates&gt;&lt;year&gt;1997&lt;/year&gt;&lt;pub-dates&gt;&lt;date&gt;Jan&lt;/date&gt;&lt;/pub-dates&gt;&lt;/dates&gt;&lt;isbn&gt;0021-9193 (Print)&amp;#xD;0021-9193&lt;/isbn&gt;&lt;accession-num&gt;8990282&lt;/accession-num&gt;&lt;urls&gt;&lt;related-urls&gt;&lt;url&gt;https://www.ncbi.nlm.nih.gov/pmc/articles/PMC178700/pdf/1790323.pdf&lt;/url&gt;&lt;/related-urls&gt;&lt;/urls&gt;&lt;custom2&gt;PMC178700&lt;/custom2&gt;&lt;electronic-resource-num&gt;10.1128/jb.179.2.323-329.1997&lt;/electronic-resource-num&gt;&lt;remote-database-provider&gt;NLM&lt;/remote-database-provider&gt;&lt;language&gt;eng&lt;/language&gt;&lt;/record&gt;&lt;/Cite&gt;&lt;/EndNote&gt;</w:instrText>
                  </w:r>
                  <w:r w:rsidRPr="00F127EA">
                    <w:rPr>
                      <w:color w:val="000000"/>
                    </w:rPr>
                    <w:fldChar w:fldCharType="separate"/>
                  </w:r>
                  <w:r w:rsidR="00C1495F">
                    <w:rPr>
                      <w:noProof/>
                      <w:color w:val="000000"/>
                    </w:rPr>
                    <w:t>[</w:t>
                  </w:r>
                  <w:hyperlink w:anchor="_ENREF_16" w:tooltip="Humphrey, 1997 #25" w:history="1">
                    <w:r w:rsidR="00C1495F" w:rsidRPr="00C1495F">
                      <w:rPr>
                        <w:rStyle w:val="Hyperlink"/>
                      </w:rPr>
                      <w:t>16</w:t>
                    </w:r>
                  </w:hyperlink>
                  <w:r w:rsidR="00C1495F">
                    <w:rPr>
                      <w:noProof/>
                      <w:color w:val="000000"/>
                    </w:rPr>
                    <w:t>]</w:t>
                  </w:r>
                  <w:r w:rsidRPr="00F127EA">
                    <w:rPr>
                      <w:color w:val="000000"/>
                    </w:rPr>
                    <w:fldChar w:fldCharType="end"/>
                  </w:r>
                  <w:r w:rsidRPr="00F127EA">
                    <w:rPr>
                      <w:color w:val="000000"/>
                    </w:rPr>
                    <w:t xml:space="preserve">. </w:t>
                  </w:r>
                  <w:r w:rsidRPr="00F127EA">
                    <w:t xml:space="preserve">Like other GTAs, </w:t>
                  </w:r>
                  <w:proofErr w:type="spellStart"/>
                  <w:r w:rsidRPr="00F127EA">
                    <w:t>BhGTA</w:t>
                  </w:r>
                  <w:proofErr w:type="spellEnd"/>
                  <w:r w:rsidRPr="00F127EA">
                    <w:t xml:space="preserve"> is unable to package and transfer its entire genome, given the limiting capacity of 7.5 kb </w:t>
                  </w:r>
                  <w:r w:rsidRPr="00F127EA">
                    <w:rPr>
                      <w:color w:val="000000"/>
                    </w:rPr>
                    <w:fldChar w:fldCharType="begin">
                      <w:fldData xml:space="preserve">PEVuZE5vdGU+PENpdGU+PEF1dGhvcj5IdW1waHJleTwvQXV0aG9yPjxZZWFyPjE5OTc8L1llYXI+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</w:fldData>
                    </w:fldChar>
                  </w:r>
                  <w:r w:rsidR="00C1495F">
                    <w:rPr>
                      <w:color w:val="000000"/>
                    </w:rPr>
                    <w:instrText xml:space="preserve"> ADDIN EN.CITE </w:instrText>
                  </w:r>
                  <w:r w:rsidR="00C1495F">
                    <w:rPr>
                      <w:color w:val="000000"/>
                    </w:rPr>
                    <w:fldChar w:fldCharType="begin">
                      <w:fldData xml:space="preserve">PEVuZE5vdGU+PENpdGU+PEF1dGhvcj5IdW1waHJleTwvQXV0aG9yPjxZZWFyPjE5OTc8L1llYXI+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16" w:tooltip="Humphrey, 1997 #25" w:history="1">
                    <w:r w:rsidR="00C1495F" w:rsidRPr="00C1495F">
                      <w:rPr>
                        <w:rStyle w:val="Hyperlink"/>
                      </w:rPr>
                      <w:t>16</w:t>
                    </w:r>
                  </w:hyperlink>
                  <w:r w:rsidR="00C1495F">
                    <w:rPr>
                      <w:noProof/>
                      <w:color w:val="000000"/>
                    </w:rPr>
                    <w:t xml:space="preserve">, </w:t>
                  </w:r>
                  <w:hyperlink w:anchor="_ENREF_34" w:tooltip="Matson, 2005 #32" w:history="1">
                    <w:r w:rsidR="00C1495F" w:rsidRPr="00C1495F">
                      <w:rPr>
                        <w:rStyle w:val="Hyperlink"/>
                      </w:rPr>
                      <w:t>34</w:t>
                    </w:r>
                  </w:hyperlink>
                  <w:r w:rsidR="00C1495F">
                    <w:rPr>
                      <w:noProof/>
                      <w:color w:val="000000"/>
                    </w:rPr>
                    <w:t>]</w:t>
                  </w:r>
                  <w:r w:rsidRPr="00F127EA">
                    <w:rPr>
                      <w:color w:val="000000"/>
                    </w:rPr>
                    <w:fldChar w:fldCharType="end"/>
                  </w:r>
                  <w:r w:rsidRPr="00F127EA">
                    <w:rPr>
                      <w:color w:val="000000"/>
                    </w:rPr>
                    <w:t xml:space="preserve">. Restriction enzyme digests of the packaged DNA and the range of marker genes that can be transferred by </w:t>
                  </w:r>
                  <w:proofErr w:type="spellStart"/>
                  <w:r w:rsidRPr="00F127EA">
                    <w:rPr>
                      <w:color w:val="000000"/>
                    </w:rPr>
                    <w:t>BhGTA</w:t>
                  </w:r>
                  <w:proofErr w:type="spellEnd"/>
                  <w:r w:rsidRPr="00F127EA">
                    <w:rPr>
                      <w:color w:val="000000"/>
                    </w:rPr>
                    <w:t xml:space="preserve"> particles suggest that they package any region of the </w:t>
                  </w:r>
                  <w:r w:rsidRPr="00F127EA">
                    <w:rPr>
                      <w:i/>
                      <w:color w:val="000000"/>
                    </w:rPr>
                    <w:t xml:space="preserve">B. </w:t>
                  </w:r>
                  <w:proofErr w:type="spellStart"/>
                  <w:r w:rsidRPr="00F127EA">
                    <w:rPr>
                      <w:i/>
                      <w:color w:val="000000"/>
                    </w:rPr>
                    <w:t>hyodysenteriae</w:t>
                  </w:r>
                  <w:proofErr w:type="spellEnd"/>
                  <w:r w:rsidRPr="00F127EA">
                    <w:rPr>
                      <w:color w:val="000000"/>
                    </w:rPr>
                    <w:t xml:space="preserve"> genome </w:t>
                  </w:r>
                  <w:r w:rsidRPr="00F127EA">
                    <w:rPr>
                      <w:color w:val="000000"/>
                    </w:rPr>
                    <w:fldChar w:fldCharType="begin"/>
                  </w:r>
                  <w:r w:rsidR="00C1495F">
                    <w:rPr>
                      <w:color w:val="000000"/>
                    </w:rPr>
                    <w:instrText xml:space="preserve"> ADDIN EN.CITE &lt;EndNote&gt;&lt;Cite&gt;&lt;Author&gt;Humphrey&lt;/Author&gt;&lt;Year&gt;1997&lt;/Year&gt;&lt;RecNum&gt;25&lt;/RecNum&gt;&lt;DisplayText&gt;[16]&lt;/DisplayText&gt;&lt;record&gt;&lt;rec-number&gt;25&lt;/rec-number&gt;&lt;foreign-keys&gt;&lt;key app="EN" db-id="e2xsas9wgvrvwied59ev5pahfdavev59vvwv" timestamp="1648682414"&gt;25&lt;/key&gt;&lt;/foreign-keys&gt;&lt;ref-type name="Journal Article"&gt;17&lt;/ref-type&gt;&lt;contributors&gt;&lt;authors&gt;&lt;author&gt;Humphrey, S. B.&lt;/author&gt;&lt;author&gt;Stanton, T. B.&lt;/author&gt;&lt;author&gt;Jensen, N. S.&lt;/author&gt;&lt;author&gt;Zuerner, R. L.&lt;/author&gt;&lt;/authors&gt;&lt;/contributors&gt;&lt;auth-address&gt;National Animal Disease Center, Agricultural Research Service, U.S. Department of Agriculture, Ames, Iowa 50010, USA.&lt;/auth-address&gt;&lt;titles&gt;&lt;title&gt;&lt;style face="normal" font="default" size="100%"&gt;Purification and characterization of VSH-1, a generalized transducing bacteriophage of &lt;/style&gt;&lt;style face="italic" font="default" size="100%"&gt;Serpulina hyodysenteriae&lt;/style&gt;&lt;/title&gt;&lt;secondary-title&gt;J Bacteriol&lt;/secondary-title&gt;&lt;/titles&gt;&lt;periodical&gt;&lt;full-title&gt;J Bacteriol&lt;/full-title&gt;&lt;/periodical&gt;&lt;pages&gt;323-9&lt;/pages&gt;&lt;volume&gt;179&lt;/volume&gt;&lt;number&gt;2&lt;/number&gt;&lt;keywords&gt;&lt;keyword&gt;Bacteriophages/*genetics/growth &amp;amp; development/isolation &amp;amp; purification&lt;/keyword&gt;&lt;keyword&gt;Brachyspira hyodysenteriae/*virology&lt;/keyword&gt;&lt;keyword&gt;DNA, Viral/analysis&lt;/keyword&gt;&lt;keyword&gt;*Transduction, Genetic&lt;/keyword&gt;&lt;keyword&gt;Virion&lt;/keyword&gt;&lt;/keywords&gt;&lt;dates&gt;&lt;year&gt;1997&lt;/year&gt;&lt;pub-dates&gt;&lt;date&gt;Jan&lt;/date&gt;&lt;/pub-dates&gt;&lt;/dates&gt;&lt;isbn&gt;0021-9193 (Print)&amp;#xD;0021-9193&lt;/isbn&gt;&lt;accession-num&gt;8990282&lt;/accession-num&gt;&lt;urls&gt;&lt;related-urls&gt;&lt;url&gt;https://www.ncbi.nlm.nih.gov/pmc/articles/PMC178700/pdf/1790323.pdf&lt;/url&gt;&lt;/related-urls&gt;&lt;/urls&gt;&lt;custom2&gt;PMC178700&lt;/custom2&gt;&lt;electronic-resource-num&gt;10.1128/jb.179.2.323-329.1997&lt;/electronic-resource-num&gt;&lt;remote-database-provider&gt;NLM&lt;/remote-database-provider&gt;&lt;language&gt;eng&lt;/language&gt;&lt;/record&gt;&lt;/Cite&gt;&lt;/EndNote&gt;</w:instrText>
                  </w:r>
                  <w:r w:rsidRPr="00F127EA">
                    <w:rPr>
                      <w:color w:val="000000"/>
                    </w:rPr>
                    <w:fldChar w:fldCharType="separate"/>
                  </w:r>
                  <w:r w:rsidR="00C1495F">
                    <w:rPr>
                      <w:noProof/>
                      <w:color w:val="000000"/>
                    </w:rPr>
                    <w:t>[</w:t>
                  </w:r>
                  <w:hyperlink w:anchor="_ENREF_16" w:tooltip="Humphrey, 1997 #25" w:history="1">
                    <w:r w:rsidR="00C1495F" w:rsidRPr="00C1495F">
                      <w:rPr>
                        <w:rStyle w:val="Hyperlink"/>
                      </w:rPr>
                      <w:t>16</w:t>
                    </w:r>
                  </w:hyperlink>
                  <w:r w:rsidR="00C1495F">
                    <w:rPr>
                      <w:noProof/>
                      <w:color w:val="000000"/>
                    </w:rPr>
                    <w:t>]</w:t>
                  </w:r>
                  <w:r w:rsidRPr="00F127EA">
                    <w:rPr>
                      <w:color w:val="000000"/>
                    </w:rPr>
                    <w:fldChar w:fldCharType="end"/>
                  </w:r>
                  <w:r w:rsidRPr="00F127EA">
                    <w:rPr>
                      <w:color w:val="000000"/>
                    </w:rPr>
                    <w:t xml:space="preserve"> without an obvious bias for the genomic region that encodes </w:t>
                  </w:r>
                  <w:proofErr w:type="spellStart"/>
                  <w:r w:rsidRPr="00F127EA">
                    <w:rPr>
                      <w:color w:val="000000"/>
                    </w:rPr>
                    <w:t>BhGTA</w:t>
                  </w:r>
                  <w:proofErr w:type="spellEnd"/>
                  <w:r w:rsidRPr="00F127EA">
                    <w:rPr>
                      <w:color w:val="000000"/>
                    </w:rPr>
                    <w:t xml:space="preserve">. The induction of </w:t>
                  </w:r>
                  <w:proofErr w:type="spellStart"/>
                  <w:r w:rsidRPr="00F127EA">
                    <w:rPr>
                      <w:color w:val="000000"/>
                    </w:rPr>
                    <w:t>BhGTA</w:t>
                  </w:r>
                  <w:proofErr w:type="spellEnd"/>
                  <w:r w:rsidRPr="00F127EA">
                    <w:rPr>
                      <w:color w:val="000000"/>
                    </w:rPr>
                    <w:t xml:space="preserve"> particle production by DNA-damaging agents, such as mitomycin C and antibiotics, results in large-scale lysis of cells </w:t>
                  </w:r>
                  <w:r w:rsidRPr="00F127EA">
                    <w:rPr>
                      <w:color w:val="000000"/>
                    </w:rPr>
                    <w:fldChar w:fldCharType="begin">
                      <w:fldData xml:space="preserve">PEVuZE5vdGU+PENpdGU+PEF1dGhvcj5TdGFudG9uPC9BdXRob3I+PFllYXI+MjAwODwvWWVhcj48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</w:fldData>
                    </w:fldChar>
                  </w:r>
                  <w:r w:rsidR="00C1495F">
                    <w:rPr>
                      <w:color w:val="000000"/>
                    </w:rPr>
                    <w:instrText xml:space="preserve"> ADDIN EN.CITE </w:instrText>
                  </w:r>
                  <w:r w:rsidR="00C1495F">
                    <w:rPr>
                      <w:color w:val="000000"/>
                    </w:rPr>
                    <w:fldChar w:fldCharType="begin">
                      <w:fldData xml:space="preserve">PEVuZE5vdGU+PENpdGU+PEF1dGhvcj5TdGFudG9uPC9BdXRob3I+PFllYXI+MjAwODwvWWVhcj48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46" w:tooltip="Stanton, 2008 #38" w:history="1">
                    <w:r w:rsidR="00C1495F" w:rsidRPr="00C1495F">
                      <w:rPr>
                        <w:rStyle w:val="Hyperlink"/>
                      </w:rPr>
                      <w:t>46</w:t>
                    </w:r>
                  </w:hyperlink>
                  <w:r w:rsidR="00C1495F">
                    <w:rPr>
                      <w:noProof/>
                      <w:color w:val="000000"/>
                    </w:rPr>
                    <w:t>]</w:t>
                  </w:r>
                  <w:r w:rsidRPr="00F127EA">
                    <w:rPr>
                      <w:color w:val="000000"/>
                    </w:rPr>
                    <w:fldChar w:fldCharType="end"/>
                  </w:r>
                  <w:r w:rsidRPr="00F127EA">
                    <w:rPr>
                      <w:color w:val="000000"/>
                    </w:rPr>
                    <w:t xml:space="preserve">. However, the proportion of </w:t>
                  </w:r>
                  <w:r w:rsidRPr="00F127EA">
                    <w:rPr>
                      <w:i/>
                      <w:color w:val="000000"/>
                    </w:rPr>
                    <w:t xml:space="preserve">B. </w:t>
                  </w:r>
                  <w:proofErr w:type="spellStart"/>
                  <w:r w:rsidRPr="00F127EA">
                    <w:rPr>
                      <w:i/>
                      <w:color w:val="000000"/>
                    </w:rPr>
                    <w:t>hyodysenteriae</w:t>
                  </w:r>
                  <w:proofErr w:type="spellEnd"/>
                  <w:r w:rsidRPr="00F127EA">
                    <w:rPr>
                      <w:color w:val="000000"/>
                    </w:rPr>
                    <w:t xml:space="preserve"> cells in a population that naturally produce and release </w:t>
                  </w:r>
                  <w:proofErr w:type="spellStart"/>
                  <w:r w:rsidRPr="00F127EA">
                    <w:rPr>
                      <w:color w:val="000000"/>
                    </w:rPr>
                    <w:t>BhGTA</w:t>
                  </w:r>
                  <w:proofErr w:type="spellEnd"/>
                  <w:r w:rsidRPr="00F127EA">
                    <w:rPr>
                      <w:color w:val="000000"/>
                    </w:rPr>
                    <w:t xml:space="preserve"> particles has not been quantified. </w:t>
                  </w:r>
                  <w:proofErr w:type="spellStart"/>
                  <w:r w:rsidRPr="00F127EA">
                    <w:rPr>
                      <w:color w:val="000000"/>
                    </w:rPr>
                    <w:t>BhGTA</w:t>
                  </w:r>
                  <w:proofErr w:type="spellEnd"/>
                  <w:r w:rsidRPr="00F127EA">
                    <w:rPr>
                      <w:color w:val="000000"/>
                    </w:rPr>
                    <w:t xml:space="preserve"> particles are capable of transferring antimicrobial resistance genes within the bacterial population </w:t>
                  </w:r>
                  <w:r w:rsidRPr="00F127EA">
                    <w:rPr>
                      <w:color w:val="000000"/>
                    </w:rPr>
                    <w:fldChar w:fldCharType="begin">
                      <w:fldData xml:space="preserve">PEVuZE5vdGU+PENpdGU+PEF1dGhvcj5TdGFudG9uPC9BdXRob3I+PFllYXI+MjAwODwvWWVhcj48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</w:fldData>
                    </w:fldChar>
                  </w:r>
                  <w:r w:rsidR="00C1495F">
                    <w:rPr>
                      <w:color w:val="000000"/>
                    </w:rPr>
                    <w:instrText xml:space="preserve"> ADDIN EN.CITE </w:instrText>
                  </w:r>
                  <w:r w:rsidR="00C1495F">
                    <w:rPr>
                      <w:color w:val="000000"/>
                    </w:rPr>
                    <w:fldChar w:fldCharType="begin">
                      <w:fldData xml:space="preserve">PEVuZE5vdGU+PENpdGU+PEF1dGhvcj5TdGFudG9uPC9BdXRob3I+PFllYXI+MjAwODwvWWVhcj48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46" w:tooltip="Stanton, 2008 #38" w:history="1">
                    <w:r w:rsidR="00C1495F" w:rsidRPr="00C1495F">
                      <w:rPr>
                        <w:rStyle w:val="Hyperlink"/>
                      </w:rPr>
                      <w:t>46</w:t>
                    </w:r>
                  </w:hyperlink>
                  <w:r w:rsidR="00C1495F">
                    <w:rPr>
                      <w:noProof/>
                      <w:color w:val="000000"/>
                    </w:rPr>
                    <w:t>]</w:t>
                  </w:r>
                  <w:r w:rsidRPr="00F127EA">
                    <w:rPr>
                      <w:color w:val="000000"/>
                    </w:rPr>
                    <w:fldChar w:fldCharType="end"/>
                  </w:r>
                  <w:r w:rsidRPr="00F127EA">
                    <w:rPr>
                      <w:color w:val="000000"/>
                    </w:rPr>
                    <w:t xml:space="preserve">, pointing at possible selective advantages of maintaining the capability of </w:t>
                  </w:r>
                  <w:proofErr w:type="spellStart"/>
                  <w:r w:rsidRPr="00F127EA">
                    <w:rPr>
                      <w:color w:val="000000"/>
                    </w:rPr>
                    <w:t>BhGTA</w:t>
                  </w:r>
                  <w:proofErr w:type="spellEnd"/>
                  <w:r w:rsidRPr="00F127EA">
                    <w:rPr>
                      <w:color w:val="000000"/>
                    </w:rPr>
                    <w:t xml:space="preserve"> particle production.</w:t>
                  </w:r>
                </w:p>
                <w:p w14:paraId="13174FE3" w14:textId="0698F602" w:rsidR="00F127EA" w:rsidRPr="00F127EA" w:rsidRDefault="00F127EA" w:rsidP="00F127EA">
                  <w:pPr>
                    <w:ind w:firstLine="720"/>
                  </w:pPr>
                  <w:r w:rsidRPr="00F127EA">
                    <w:rPr>
                      <w:color w:val="000000"/>
                    </w:rPr>
                    <w:t xml:space="preserve">Homologs of genes in the </w:t>
                  </w:r>
                  <w:proofErr w:type="spellStart"/>
                  <w:r w:rsidRPr="00F127EA">
                    <w:rPr>
                      <w:color w:val="000000"/>
                    </w:rPr>
                    <w:t>BhGTA</w:t>
                  </w:r>
                  <w:proofErr w:type="spellEnd"/>
                  <w:r w:rsidRPr="00F127EA">
                    <w:rPr>
                      <w:color w:val="000000"/>
                    </w:rPr>
                    <w:t xml:space="preserve"> genome were found in the genomes of other members of the genus </w:t>
                  </w:r>
                  <w:proofErr w:type="spellStart"/>
                  <w:r w:rsidRPr="00F127EA">
                    <w:rPr>
                      <w:i/>
                      <w:color w:val="000000"/>
                    </w:rPr>
                    <w:t>Brachyspira</w:t>
                  </w:r>
                  <w:proofErr w:type="spellEnd"/>
                  <w:r w:rsidRPr="00F127EA">
                    <w:rPr>
                      <w:color w:val="000000"/>
                    </w:rPr>
                    <w:t xml:space="preserve">, but there is no gene synteny in their organization </w:t>
                  </w:r>
                  <w:r w:rsidRPr="00F127EA">
                    <w:rPr>
                      <w:color w:val="000000"/>
                    </w:rPr>
                    <w:fldChar w:fldCharType="begin">
                      <w:fldData xml:space="preserve">PEVuZE5vdGU+PENpdGU+PEF1dGhvcj5Nb3RybzwvQXV0aG9yPjxZZWFyPjIwMDk8L1llYXI+PFJl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</w:fldData>
                    </w:fldChar>
                  </w:r>
                  <w:r w:rsidR="00C1495F">
                    <w:rPr>
                      <w:color w:val="000000"/>
                    </w:rPr>
                    <w:instrText xml:space="preserve"> ADDIN EN.CITE </w:instrText>
                  </w:r>
                  <w:r w:rsidR="00C1495F">
                    <w:rPr>
                      <w:color w:val="000000"/>
                    </w:rPr>
                    <w:fldChar w:fldCharType="begin">
                      <w:fldData xml:space="preserve">PEVuZE5vdGU+PENpdGU+PEF1dGhvcj5Nb3RybzwvQXV0aG9yPjxZZWFyPjIwMDk8L1llYXI+PFJl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</w:fldData>
                    </w:fldChar>
                  </w:r>
                  <w:r w:rsidR="00C1495F">
                    <w:rPr>
                      <w:color w:val="000000"/>
                    </w:rPr>
                    <w:instrText xml:space="preserve"> ADDIN EN.CITE.DATA </w:instrText>
                  </w:r>
                  <w:r w:rsidR="00C1495F">
                    <w:rPr>
                      <w:color w:val="000000"/>
                    </w:rPr>
                  </w:r>
                  <w:r w:rsidR="00C1495F">
                    <w:rPr>
                      <w:color w:val="000000"/>
                    </w:rPr>
                    <w:fldChar w:fldCharType="end"/>
                  </w:r>
                  <w:r w:rsidRPr="00F127EA">
                    <w:rPr>
                      <w:color w:val="000000"/>
                    </w:rPr>
                  </w:r>
                  <w:r w:rsidRPr="00F127EA">
                    <w:rPr>
                      <w:color w:val="000000"/>
                    </w:rPr>
                    <w:fldChar w:fldCharType="separate"/>
                  </w:r>
                  <w:r w:rsidR="00C1495F">
                    <w:rPr>
                      <w:noProof/>
                      <w:color w:val="000000"/>
                    </w:rPr>
                    <w:t>[</w:t>
                  </w:r>
                  <w:hyperlink w:anchor="_ENREF_37" w:tooltip="Motro, 2009 #34" w:history="1">
                    <w:r w:rsidR="00C1495F" w:rsidRPr="00C1495F">
                      <w:rPr>
                        <w:rStyle w:val="Hyperlink"/>
                      </w:rPr>
                      <w:t>37</w:t>
                    </w:r>
                  </w:hyperlink>
                  <w:r w:rsidR="00C1495F">
                    <w:rPr>
                      <w:noProof/>
                      <w:color w:val="000000"/>
                    </w:rPr>
                    <w:t>]</w:t>
                  </w:r>
                  <w:r w:rsidRPr="00F127EA">
                    <w:rPr>
                      <w:color w:val="000000"/>
                    </w:rPr>
                    <w:fldChar w:fldCharType="end"/>
                  </w:r>
                  <w:r w:rsidRPr="00F127EA">
                    <w:rPr>
                      <w:color w:val="000000"/>
                    </w:rPr>
                    <w:t xml:space="preserve">. </w:t>
                  </w:r>
                  <w:r w:rsidRPr="00F127EA">
                    <w:t xml:space="preserve">Unlike in </w:t>
                  </w:r>
                  <w:proofErr w:type="spellStart"/>
                  <w:r w:rsidRPr="00F127EA">
                    <w:t>rhodogtaviriformids</w:t>
                  </w:r>
                  <w:proofErr w:type="spellEnd"/>
                  <w:r w:rsidRPr="00F127EA">
                    <w:t xml:space="preserve"> and </w:t>
                  </w:r>
                  <w:proofErr w:type="spellStart"/>
                  <w:r w:rsidRPr="00F127EA">
                    <w:t>bartogtaviriformids</w:t>
                  </w:r>
                  <w:proofErr w:type="spellEnd"/>
                  <w:r w:rsidRPr="00F127EA">
                    <w:t>,</w:t>
                  </w:r>
                  <w:r w:rsidRPr="00F127EA">
                    <w:rPr>
                      <w:color w:val="000000"/>
                    </w:rPr>
                    <w:t xml:space="preserve"> an endolysin-encoding gene is the only gene </w:t>
                  </w:r>
                  <w:r w:rsidRPr="00F127EA">
                    <w:t>i</w:t>
                  </w:r>
                  <w:r w:rsidRPr="00F127EA">
                    <w:rPr>
                      <w:color w:val="000000"/>
                    </w:rPr>
                    <w:t xml:space="preserve">n the </w:t>
                  </w:r>
                  <w:proofErr w:type="spellStart"/>
                  <w:r w:rsidRPr="00F127EA">
                    <w:rPr>
                      <w:color w:val="000000"/>
                    </w:rPr>
                    <w:t>BhGTA</w:t>
                  </w:r>
                  <w:proofErr w:type="spellEnd"/>
                  <w:r w:rsidRPr="00F127EA">
                    <w:rPr>
                      <w:color w:val="000000"/>
                    </w:rPr>
                    <w:t xml:space="preserve"> genome that has a significant sequence similarity to </w:t>
                  </w:r>
                  <w:proofErr w:type="spellStart"/>
                  <w:r w:rsidRPr="00F127EA">
                    <w:rPr>
                      <w:color w:val="000000"/>
                    </w:rPr>
                    <w:t>caudoviricete</w:t>
                  </w:r>
                  <w:proofErr w:type="spellEnd"/>
                  <w:r w:rsidRPr="00F127EA">
                    <w:rPr>
                      <w:color w:val="000000"/>
                    </w:rPr>
                    <w:t xml:space="preserve"> genes in the National Center for Biotechnology Information (NCBI) Reference Sequence (</w:t>
                  </w:r>
                  <w:proofErr w:type="spellStart"/>
                  <w:r w:rsidRPr="00F127EA">
                    <w:rPr>
                      <w:color w:val="000000"/>
                    </w:rPr>
                    <w:t>RefSeq</w:t>
                  </w:r>
                  <w:proofErr w:type="spellEnd"/>
                  <w:r w:rsidRPr="00F127EA">
                    <w:rPr>
                      <w:color w:val="000000"/>
                    </w:rPr>
                    <w:t xml:space="preserve">) database (accessed in May 2022). </w:t>
                  </w:r>
                  <w:r w:rsidRPr="00F127EA">
                    <w:t xml:space="preserve">Some genes encoding the </w:t>
                  </w:r>
                  <w:proofErr w:type="spellStart"/>
                  <w:r w:rsidRPr="00F127EA">
                    <w:t>BhGTA</w:t>
                  </w:r>
                  <w:proofErr w:type="spellEnd"/>
                  <w:r w:rsidRPr="00F127EA">
                    <w:t xml:space="preserve"> particle proteins were experimentally validated (including endolysin), and the particles structurally resemble those of </w:t>
                  </w:r>
                  <w:proofErr w:type="spellStart"/>
                  <w:r w:rsidRPr="00F127EA">
                    <w:t>caudoviricetes</w:t>
                  </w:r>
                  <w:proofErr w:type="spellEnd"/>
                  <w:r w:rsidRPr="00F127EA">
                    <w:t xml:space="preserve"> </w:t>
                  </w:r>
                  <w:r w:rsidRPr="00F127EA">
                    <w:fldChar w:fldCharType="begin">
                      <w:fldData xml:space="preserve">PEVuZE5vdGU+PENpdGU+PEF1dGhvcj5NYXRzb248L0F1dGhvcj48WWVhcj4yMDA1PC9ZZWFyPjxS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</w:fldData>
                    </w:fldChar>
                  </w:r>
                  <w:r w:rsidR="00C1495F">
                    <w:instrText xml:space="preserve"> ADDIN EN.CITE </w:instrText>
                  </w:r>
                  <w:r w:rsidR="00C1495F">
                    <w:fldChar w:fldCharType="begin">
                      <w:fldData xml:space="preserve">PEVuZE5vdGU+PENpdGU+PEF1dGhvcj5NYXRzb248L0F1dGhvcj48WWVhcj4yMDA1PC9ZZWFyPjxS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</w:fldData>
                    </w:fldChar>
                  </w:r>
                  <w:r w:rsidR="00C1495F">
                    <w:instrText xml:space="preserve"> ADDIN EN.CITE.DATA </w:instrText>
                  </w:r>
                  <w:r w:rsidR="00C1495F">
                    <w:fldChar w:fldCharType="end"/>
                  </w:r>
                  <w:r w:rsidRPr="00F127EA">
                    <w:fldChar w:fldCharType="separate"/>
                  </w:r>
                  <w:r w:rsidR="00C1495F">
                    <w:rPr>
                      <w:noProof/>
                    </w:rPr>
                    <w:t>[</w:t>
                  </w:r>
                  <w:hyperlink w:anchor="_ENREF_34" w:tooltip="Matson, 2005 #32" w:history="1">
                    <w:r w:rsidR="00C1495F" w:rsidRPr="00C1495F">
                      <w:rPr>
                        <w:rStyle w:val="Hyperlink"/>
                      </w:rPr>
                      <w:t>34</w:t>
                    </w:r>
                  </w:hyperlink>
                  <w:r w:rsidR="00C1495F">
                    <w:rPr>
                      <w:noProof/>
                    </w:rPr>
                    <w:t>]</w:t>
                  </w:r>
                  <w:r w:rsidRPr="00F127EA">
                    <w:fldChar w:fldCharType="end"/>
                  </w:r>
                  <w:r w:rsidRPr="00F127EA">
                    <w:t xml:space="preserve">. Therefore, the absence of their homologs in the viral </w:t>
                  </w:r>
                  <w:proofErr w:type="spellStart"/>
                  <w:r w:rsidRPr="00F127EA">
                    <w:t>RefSeq</w:t>
                  </w:r>
                  <w:proofErr w:type="spellEnd"/>
                  <w:r w:rsidRPr="00F127EA">
                    <w:t xml:space="preserve"> database is likely due to the limited sampling of the virosphere. </w:t>
                  </w:r>
                </w:p>
                <w:p w14:paraId="006077AF" w14:textId="3986C6FB" w:rsidR="00F127EA" w:rsidRPr="00F127EA" w:rsidRDefault="00F127EA" w:rsidP="00F127EA">
                  <w:pPr>
                    <w:ind w:firstLine="720"/>
                    <w:rPr>
                      <w:color w:val="000000"/>
                    </w:rPr>
                  </w:pPr>
                  <w:r w:rsidRPr="00F127EA">
                    <w:t xml:space="preserve">In the endolysin phylogeny, the </w:t>
                  </w:r>
                  <w:proofErr w:type="spellStart"/>
                  <w:r w:rsidRPr="00F127EA">
                    <w:rPr>
                      <w:i/>
                      <w:iCs/>
                    </w:rPr>
                    <w:t>Brachyspira</w:t>
                  </w:r>
                  <w:proofErr w:type="spellEnd"/>
                  <w:r w:rsidRPr="00F127EA">
                    <w:t xml:space="preserve"> homologs group together and are separated from all </w:t>
                  </w:r>
                  <w:proofErr w:type="spellStart"/>
                  <w:r w:rsidRPr="00F127EA">
                    <w:t>caudoviricetes</w:t>
                  </w:r>
                  <w:proofErr w:type="spellEnd"/>
                  <w:r w:rsidRPr="00F127EA">
                    <w:t xml:space="preserve"> by a long branch (with 100% bootstrap </w:t>
                  </w:r>
                  <w:proofErr w:type="gramStart"/>
                  <w:r w:rsidRPr="00F127EA">
                    <w:t>support;</w:t>
                  </w:r>
                  <w:proofErr w:type="gramEnd"/>
                  <w:r w:rsidRPr="00F127EA">
                    <w:t xml:space="preserve"> </w:t>
                  </w:r>
                  <w:r w:rsidRPr="00F127EA">
                    <w:rPr>
                      <w:b/>
                      <w:bCs/>
                    </w:rPr>
                    <w:t>Figure 6A</w:t>
                  </w:r>
                  <w:r w:rsidRPr="00F127EA">
                    <w:t xml:space="preserve">). Additionally, the </w:t>
                  </w:r>
                  <w:r w:rsidRPr="00F127EA">
                    <w:rPr>
                      <w:i/>
                      <w:color w:val="000000"/>
                    </w:rPr>
                    <w:t xml:space="preserve">B. </w:t>
                  </w:r>
                  <w:proofErr w:type="spellStart"/>
                  <w:r w:rsidRPr="00F127EA">
                    <w:rPr>
                      <w:i/>
                      <w:color w:val="000000"/>
                    </w:rPr>
                    <w:t>hyodysenteriae</w:t>
                  </w:r>
                  <w:proofErr w:type="spellEnd"/>
                  <w:r w:rsidRPr="00F127EA">
                    <w:t xml:space="preserve"> genome encodes a single copy of an identifiable </w:t>
                  </w:r>
                  <w:proofErr w:type="spellStart"/>
                  <w:r w:rsidRPr="00F127EA">
                    <w:rPr>
                      <w:i/>
                      <w:iCs/>
                    </w:rPr>
                    <w:t>terL</w:t>
                  </w:r>
                  <w:proofErr w:type="spellEnd"/>
                  <w:r w:rsidRPr="00F127EA">
                    <w:t xml:space="preserve"> gene, which is located outside of the currently delineated </w:t>
                  </w:r>
                  <w:proofErr w:type="spellStart"/>
                  <w:r w:rsidRPr="00F127EA">
                    <w:t>BhGTA</w:t>
                  </w:r>
                  <w:proofErr w:type="spellEnd"/>
                  <w:r w:rsidRPr="00F127EA">
                    <w:t xml:space="preserve"> genome. Homologs of this </w:t>
                  </w:r>
                  <w:proofErr w:type="spellStart"/>
                  <w:r w:rsidRPr="00F127EA">
                    <w:rPr>
                      <w:i/>
                      <w:iCs/>
                    </w:rPr>
                    <w:t>terL</w:t>
                  </w:r>
                  <w:proofErr w:type="spellEnd"/>
                  <w:r w:rsidRPr="00F127EA">
                    <w:t xml:space="preserve"> gene are also present in a single copy in genomes of other </w:t>
                  </w:r>
                  <w:proofErr w:type="spellStart"/>
                  <w:r w:rsidRPr="00F127EA">
                    <w:rPr>
                      <w:i/>
                      <w:iCs/>
                    </w:rPr>
                    <w:t>Brachyspira</w:t>
                  </w:r>
                  <w:proofErr w:type="spellEnd"/>
                  <w:r w:rsidRPr="00F127EA">
                    <w:t xml:space="preserve"> bacteria that encode </w:t>
                  </w:r>
                  <w:proofErr w:type="spellStart"/>
                  <w:r w:rsidRPr="00F127EA">
                    <w:t>BhGTA</w:t>
                  </w:r>
                  <w:proofErr w:type="spellEnd"/>
                  <w:r w:rsidRPr="00F127EA">
                    <w:t xml:space="preserve">-like MCPs. These homologs are highly conserved, with pairwise amino-acid identities of 81–100%. In a phylogenetic tree, the </w:t>
                  </w:r>
                  <w:proofErr w:type="spellStart"/>
                  <w:r w:rsidRPr="00F127EA">
                    <w:rPr>
                      <w:i/>
                      <w:iCs/>
                    </w:rPr>
                    <w:t>Brachyspira</w:t>
                  </w:r>
                  <w:proofErr w:type="spellEnd"/>
                  <w:r w:rsidRPr="00F127EA">
                    <w:t xml:space="preserve"> </w:t>
                  </w:r>
                  <w:proofErr w:type="spellStart"/>
                  <w:r w:rsidRPr="00F127EA">
                    <w:t>TerLs</w:t>
                  </w:r>
                  <w:proofErr w:type="spellEnd"/>
                  <w:r w:rsidRPr="00F127EA">
                    <w:t xml:space="preserve"> are separated from all </w:t>
                  </w:r>
                  <w:proofErr w:type="spellStart"/>
                  <w:r w:rsidRPr="00F127EA">
                    <w:t>caudoviricete</w:t>
                  </w:r>
                  <w:proofErr w:type="spellEnd"/>
                  <w:r w:rsidRPr="00F127EA">
                    <w:t xml:space="preserve"> </w:t>
                  </w:r>
                  <w:proofErr w:type="spellStart"/>
                  <w:r w:rsidRPr="00F127EA">
                    <w:t>TerLs</w:t>
                  </w:r>
                  <w:proofErr w:type="spellEnd"/>
                  <w:r w:rsidRPr="00F127EA">
                    <w:t xml:space="preserve"> by a longer branch (with 100% bootstrap </w:t>
                  </w:r>
                  <w:proofErr w:type="gramStart"/>
                  <w:r w:rsidRPr="00F127EA">
                    <w:t>support;</w:t>
                  </w:r>
                  <w:proofErr w:type="gramEnd"/>
                  <w:r w:rsidRPr="00F127EA">
                    <w:t xml:space="preserve"> </w:t>
                  </w:r>
                  <w:r w:rsidRPr="00F127EA">
                    <w:rPr>
                      <w:b/>
                      <w:bCs/>
                    </w:rPr>
                    <w:lastRenderedPageBreak/>
                    <w:t>Figure 6B</w:t>
                  </w:r>
                  <w:r w:rsidRPr="00F127EA">
                    <w:t xml:space="preserve">). Although the role of this </w:t>
                  </w:r>
                  <w:proofErr w:type="spellStart"/>
                  <w:r w:rsidRPr="00F127EA">
                    <w:t>TerL</w:t>
                  </w:r>
                  <w:proofErr w:type="spellEnd"/>
                  <w:r w:rsidRPr="00F127EA">
                    <w:t xml:space="preserve"> homolog in the </w:t>
                  </w:r>
                  <w:proofErr w:type="spellStart"/>
                  <w:r w:rsidRPr="00F127EA">
                    <w:t>BhGTA</w:t>
                  </w:r>
                  <w:proofErr w:type="spellEnd"/>
                  <w:r w:rsidRPr="00F127EA">
                    <w:t xml:space="preserve"> lifecycle has not been experimentally validated, the presence of the encoding gene as the only identifiable </w:t>
                  </w:r>
                  <w:proofErr w:type="spellStart"/>
                  <w:r w:rsidRPr="00F127EA">
                    <w:rPr>
                      <w:i/>
                      <w:iCs/>
                    </w:rPr>
                    <w:t>terL</w:t>
                  </w:r>
                  <w:proofErr w:type="spellEnd"/>
                  <w:r w:rsidRPr="00F127EA">
                    <w:t xml:space="preserve"> in the </w:t>
                  </w:r>
                  <w:proofErr w:type="spellStart"/>
                  <w:r w:rsidRPr="00F127EA">
                    <w:rPr>
                      <w:i/>
                      <w:iCs/>
                    </w:rPr>
                    <w:t>Brachyspira</w:t>
                  </w:r>
                  <w:proofErr w:type="spellEnd"/>
                  <w:r w:rsidRPr="00F127EA">
                    <w:t xml:space="preserve"> genomes, its high degree of conservation within the </w:t>
                  </w:r>
                  <w:proofErr w:type="spellStart"/>
                  <w:r w:rsidRPr="00F127EA">
                    <w:rPr>
                      <w:i/>
                      <w:iCs/>
                    </w:rPr>
                    <w:t>Brachyspira</w:t>
                  </w:r>
                  <w:proofErr w:type="spellEnd"/>
                  <w:r w:rsidRPr="00F127EA">
                    <w:t xml:space="preserve"> genus and its divergence from the related </w:t>
                  </w:r>
                  <w:proofErr w:type="spellStart"/>
                  <w:r w:rsidRPr="00F127EA">
                    <w:t>caudoviricete</w:t>
                  </w:r>
                  <w:proofErr w:type="spellEnd"/>
                  <w:r w:rsidRPr="00F127EA">
                    <w:t xml:space="preserve"> sequences support its potential involvement in the packaging of DNA into the </w:t>
                  </w:r>
                  <w:proofErr w:type="spellStart"/>
                  <w:r w:rsidRPr="00F127EA">
                    <w:t>BhGTA</w:t>
                  </w:r>
                  <w:proofErr w:type="spellEnd"/>
                  <w:r w:rsidRPr="00F127EA">
                    <w:t xml:space="preserve"> particles. Based on comparison of </w:t>
                  </w:r>
                  <w:proofErr w:type="spellStart"/>
                  <w:r w:rsidRPr="00F127EA">
                    <w:rPr>
                      <w:i/>
                      <w:iCs/>
                    </w:rPr>
                    <w:t>Brachyspira</w:t>
                  </w:r>
                  <w:proofErr w:type="spellEnd"/>
                  <w:r w:rsidRPr="00F127EA">
                    <w:t xml:space="preserve"> GTA and host genes, GTAs have co-diversified with </w:t>
                  </w:r>
                  <w:proofErr w:type="spellStart"/>
                  <w:r w:rsidRPr="00F127EA">
                    <w:rPr>
                      <w:i/>
                      <w:iCs/>
                    </w:rPr>
                    <w:t>Brachyspira</w:t>
                  </w:r>
                  <w:proofErr w:type="spellEnd"/>
                  <w:r w:rsidRPr="00F127EA">
                    <w:t xml:space="preserve"> </w:t>
                  </w:r>
                  <w:r w:rsidRPr="00F127EA">
                    <w:fldChar w:fldCharType="begin">
                      <w:fldData xml:space="preserve">PEVuZE5vdGU+PENpdGU+PEF1dGhvcj5Nb3RybzwvQXV0aG9yPjxZZWFyPjIwMDk8L1llYXI+PFJl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</w:fldData>
                    </w:fldChar>
                  </w:r>
                  <w:r w:rsidR="00C1495F">
                    <w:instrText xml:space="preserve"> ADDIN EN.CITE </w:instrText>
                  </w:r>
                  <w:r w:rsidR="00C1495F">
                    <w:fldChar w:fldCharType="begin">
                      <w:fldData xml:space="preserve">PEVuZE5vdGU+PENpdGU+PEF1dGhvcj5Nb3RybzwvQXV0aG9yPjxZZWFyPjIwMDk8L1llYXI+PFJl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</w:fldData>
                    </w:fldChar>
                  </w:r>
                  <w:r w:rsidR="00C1495F">
                    <w:instrText xml:space="preserve"> ADDIN EN.CITE.DATA </w:instrText>
                  </w:r>
                  <w:r w:rsidR="00C1495F">
                    <w:fldChar w:fldCharType="end"/>
                  </w:r>
                  <w:r w:rsidRPr="00F127EA">
                    <w:fldChar w:fldCharType="separate"/>
                  </w:r>
                  <w:r w:rsidR="00C1495F">
                    <w:rPr>
                      <w:noProof/>
                    </w:rPr>
                    <w:t>[</w:t>
                  </w:r>
                  <w:hyperlink w:anchor="_ENREF_37" w:tooltip="Motro, 2009 #34" w:history="1">
                    <w:r w:rsidR="00C1495F" w:rsidRPr="00C1495F">
                      <w:rPr>
                        <w:rStyle w:val="Hyperlink"/>
                      </w:rPr>
                      <w:t>37</w:t>
                    </w:r>
                  </w:hyperlink>
                  <w:r w:rsidR="00C1495F">
                    <w:rPr>
                      <w:noProof/>
                    </w:rPr>
                    <w:t>]</w:t>
                  </w:r>
                  <w:r w:rsidRPr="00F127EA">
                    <w:fldChar w:fldCharType="end"/>
                  </w:r>
                  <w:r w:rsidRPr="00F127EA">
                    <w:t>.</w:t>
                  </w:r>
                </w:p>
                <w:p w14:paraId="1C8F2609" w14:textId="030C6FB8" w:rsidR="00A174CC" w:rsidRDefault="00F127EA" w:rsidP="00F127EA">
                  <w:pPr>
                    <w:ind w:firstLine="720"/>
                    <w:rPr>
                      <w:iCs/>
                    </w:rPr>
                  </w:pPr>
                  <w:r w:rsidRPr="00F127EA">
                    <w:rPr>
                      <w:bCs/>
                    </w:rPr>
                    <w:t xml:space="preserve">Together, these results justify the classification of </w:t>
                  </w:r>
                  <w:proofErr w:type="spellStart"/>
                  <w:r w:rsidRPr="00F127EA">
                    <w:rPr>
                      <w:bCs/>
                    </w:rPr>
                    <w:t>BhGTA</w:t>
                  </w:r>
                  <w:proofErr w:type="spellEnd"/>
                  <w:r w:rsidRPr="00F127EA">
                    <w:rPr>
                      <w:bCs/>
                    </w:rPr>
                    <w:t xml:space="preserve"> and </w:t>
                  </w:r>
                  <w:proofErr w:type="spellStart"/>
                  <w:r w:rsidRPr="00F127EA">
                    <w:rPr>
                      <w:bCs/>
                    </w:rPr>
                    <w:t>BhGTA</w:t>
                  </w:r>
                  <w:proofErr w:type="spellEnd"/>
                  <w:r w:rsidRPr="00F127EA">
                    <w:rPr>
                      <w:bCs/>
                    </w:rPr>
                    <w:t xml:space="preserve">-like GTAs in a common </w:t>
                  </w:r>
                  <w:proofErr w:type="spellStart"/>
                  <w:r w:rsidRPr="00F127EA">
                    <w:rPr>
                      <w:bCs/>
                    </w:rPr>
                    <w:t>viriform</w:t>
                  </w:r>
                  <w:proofErr w:type="spellEnd"/>
                  <w:r w:rsidRPr="00F127EA">
                    <w:rPr>
                      <w:bCs/>
                    </w:rPr>
                    <w:t xml:space="preserve"> taxon, family </w:t>
                  </w:r>
                  <w:proofErr w:type="spellStart"/>
                  <w:r w:rsidRPr="00F127EA">
                    <w:rPr>
                      <w:bCs/>
                      <w:i/>
                      <w:iCs/>
                    </w:rPr>
                    <w:t>Brachygtaviriformidae</w:t>
                  </w:r>
                  <w:proofErr w:type="spellEnd"/>
                  <w:r w:rsidRPr="00F127EA">
                    <w:rPr>
                      <w:bCs/>
                    </w:rPr>
                    <w:t xml:space="preserve"> (form </w:t>
                  </w:r>
                  <w:proofErr w:type="spellStart"/>
                  <w:r w:rsidRPr="00F127EA">
                    <w:rPr>
                      <w:bCs/>
                      <w:i/>
                      <w:iCs/>
                      <w:u w:val="single"/>
                    </w:rPr>
                    <w:t>Brachy</w:t>
                  </w:r>
                  <w:r w:rsidRPr="00F127EA">
                    <w:rPr>
                      <w:bCs/>
                      <w:i/>
                      <w:iCs/>
                    </w:rPr>
                    <w:t>spira</w:t>
                  </w:r>
                  <w:proofErr w:type="spellEnd"/>
                  <w:r w:rsidRPr="00F127EA">
                    <w:rPr>
                      <w:bCs/>
                    </w:rPr>
                    <w:t>, infix -</w:t>
                  </w:r>
                  <w:proofErr w:type="spellStart"/>
                  <w:r w:rsidRPr="00F127EA">
                    <w:rPr>
                      <w:bCs/>
                      <w:i/>
                      <w:iCs/>
                      <w:u w:val="single"/>
                    </w:rPr>
                    <w:t>gta</w:t>
                  </w:r>
                  <w:proofErr w:type="spellEnd"/>
                  <w:r w:rsidRPr="00F127EA">
                    <w:rPr>
                      <w:bCs/>
                    </w:rPr>
                    <w:t>-, and family-specific suffix -</w:t>
                  </w:r>
                  <w:proofErr w:type="spellStart"/>
                  <w:r w:rsidRPr="00F127EA">
                    <w:rPr>
                      <w:bCs/>
                      <w:i/>
                      <w:iCs/>
                      <w:u w:val="single"/>
                    </w:rPr>
                    <w:t>viriformidae</w:t>
                  </w:r>
                  <w:proofErr w:type="spellEnd"/>
                  <w:r w:rsidRPr="00F127EA">
                    <w:rPr>
                      <w:bCs/>
                    </w:rPr>
                    <w:t xml:space="preserve">). For now, we argue that at least one </w:t>
                  </w:r>
                  <w:proofErr w:type="spellStart"/>
                  <w:r w:rsidRPr="00F127EA">
                    <w:rPr>
                      <w:bCs/>
                    </w:rPr>
                    <w:t>brachygtaviriformid</w:t>
                  </w:r>
                  <w:proofErr w:type="spellEnd"/>
                  <w:r w:rsidRPr="00F127EA">
                    <w:rPr>
                      <w:bCs/>
                    </w:rPr>
                    <w:t xml:space="preserve"> genus ought to be established: </w:t>
                  </w:r>
                  <w:proofErr w:type="spellStart"/>
                  <w:r w:rsidRPr="00F127EA">
                    <w:rPr>
                      <w:i/>
                      <w:color w:val="000000"/>
                    </w:rPr>
                    <w:t>Brachyspigtaviriform</w:t>
                  </w:r>
                  <w:proofErr w:type="spellEnd"/>
                  <w:r w:rsidRPr="00F127EA">
                    <w:t xml:space="preserve"> (named after </w:t>
                  </w:r>
                  <w:proofErr w:type="spellStart"/>
                  <w:r w:rsidRPr="00F127EA">
                    <w:t>BhGTA</w:t>
                  </w:r>
                  <w:proofErr w:type="spellEnd"/>
                  <w:r w:rsidRPr="00F127EA">
                    <w:t xml:space="preserve"> host genus </w:t>
                  </w:r>
                  <w:proofErr w:type="spellStart"/>
                  <w:r w:rsidRPr="00F127EA">
                    <w:rPr>
                      <w:i/>
                      <w:iCs/>
                      <w:u w:val="single"/>
                    </w:rPr>
                    <w:t>Brachyspi</w:t>
                  </w:r>
                  <w:r w:rsidRPr="00F127EA">
                    <w:rPr>
                      <w:i/>
                      <w:iCs/>
                    </w:rPr>
                    <w:t>ra</w:t>
                  </w:r>
                  <w:proofErr w:type="spellEnd"/>
                  <w:r w:rsidRPr="00F127EA">
                    <w:t>, infix -</w:t>
                  </w:r>
                  <w:proofErr w:type="spellStart"/>
                  <w:r w:rsidRPr="00F127EA">
                    <w:rPr>
                      <w:i/>
                      <w:iCs/>
                      <w:u w:val="single"/>
                    </w:rPr>
                    <w:t>gta</w:t>
                  </w:r>
                  <w:proofErr w:type="spellEnd"/>
                  <w:r w:rsidRPr="00F127EA">
                    <w:t>-, and genus-specific suffix -</w:t>
                  </w:r>
                  <w:proofErr w:type="spellStart"/>
                  <w:r w:rsidRPr="00F127EA">
                    <w:rPr>
                      <w:i/>
                      <w:iCs/>
                      <w:u w:val="single"/>
                    </w:rPr>
                    <w:t>viriform</w:t>
                  </w:r>
                  <w:proofErr w:type="spellEnd"/>
                  <w:r w:rsidRPr="00F127EA">
                    <w:t xml:space="preserve">) to include one new species, </w:t>
                  </w:r>
                  <w:proofErr w:type="spellStart"/>
                  <w:r w:rsidRPr="00F127EA">
                    <w:rPr>
                      <w:i/>
                      <w:color w:val="000000"/>
                    </w:rPr>
                    <w:t>Brachyspigtaviriform</w:t>
                  </w:r>
                  <w:proofErr w:type="spellEnd"/>
                  <w:r w:rsidRPr="00F127EA">
                    <w:rPr>
                      <w:i/>
                      <w:color w:val="000000"/>
                    </w:rPr>
                    <w:t xml:space="preserve"> </w:t>
                  </w:r>
                  <w:proofErr w:type="spellStart"/>
                  <w:r w:rsidRPr="00F127EA">
                    <w:rPr>
                      <w:i/>
                      <w:color w:val="000000"/>
                    </w:rPr>
                    <w:t>stantoni</w:t>
                  </w:r>
                  <w:proofErr w:type="spellEnd"/>
                  <w:r w:rsidRPr="00F127EA">
                    <w:rPr>
                      <w:iCs/>
                    </w:rPr>
                    <w:t xml:space="preserve"> (species epithet to honor GTA researcher </w:t>
                  </w:r>
                  <w:r w:rsidRPr="00F127EA">
                    <w:rPr>
                      <w:color w:val="000000"/>
                    </w:rPr>
                    <w:t xml:space="preserve">Thaddeus </w:t>
                  </w:r>
                  <w:r w:rsidRPr="00F127EA">
                    <w:rPr>
                      <w:color w:val="000000"/>
                      <w:u w:val="single"/>
                    </w:rPr>
                    <w:t>Stanton</w:t>
                  </w:r>
                  <w:r w:rsidRPr="00F127EA">
                    <w:rPr>
                      <w:iCs/>
                    </w:rPr>
                    <w:t xml:space="preserve">, </w:t>
                  </w:r>
                  <w:r w:rsidRPr="00F127EA">
                    <w:rPr>
                      <w:color w:val="000000"/>
                    </w:rPr>
                    <w:t xml:space="preserve">who first discovered </w:t>
                  </w:r>
                  <w:proofErr w:type="spellStart"/>
                  <w:r w:rsidRPr="00F127EA">
                    <w:rPr>
                      <w:color w:val="000000"/>
                    </w:rPr>
                    <w:t>BhGTA</w:t>
                  </w:r>
                  <w:proofErr w:type="spellEnd"/>
                  <w:r w:rsidRPr="00F127EA">
                    <w:rPr>
                      <w:color w:val="000000"/>
                    </w:rPr>
                    <w:t xml:space="preserve"> particles </w:t>
                  </w:r>
                  <w:r w:rsidRPr="00F127EA">
                    <w:rPr>
                      <w:color w:val="000000"/>
                    </w:rPr>
                    <w:fldChar w:fldCharType="begin"/>
                  </w:r>
                  <w:r w:rsidR="00C1495F">
                    <w:rPr>
                      <w:color w:val="000000"/>
                    </w:rPr>
                    <w:instrText xml:space="preserve"> ADDIN EN.CITE &lt;EndNote&gt;&lt;Cite&gt;&lt;Author&gt;Humphrey&lt;/Author&gt;&lt;Year&gt;1997&lt;/Year&gt;&lt;RecNum&gt;25&lt;/RecNum&gt;&lt;DisplayText&gt;[16]&lt;/DisplayText&gt;&lt;record&gt;&lt;rec-number&gt;25&lt;/rec-number&gt;&lt;foreign-keys&gt;&lt;key app="EN" db-id="e2xsas9wgvrvwied59ev5pahfdavev59vvwv" timestamp="1648682414"&gt;25&lt;/key&gt;&lt;/foreign-keys&gt;&lt;ref-type name="Journal Article"&gt;17&lt;/ref-type&gt;&lt;contributors&gt;&lt;authors&gt;&lt;author&gt;Humphrey, S. B.&lt;/author&gt;&lt;author&gt;Stanton, T. B.&lt;/author&gt;&lt;author&gt;Jensen, N. S.&lt;/author&gt;&lt;author&gt;Zuerner, R. L.&lt;/author&gt;&lt;/authors&gt;&lt;/contributors&gt;&lt;auth-address&gt;National Animal Disease Center, Agricultural Research Service, U.S. Department of Agriculture, Ames, Iowa 50010, USA.&lt;/auth-address&gt;&lt;titles&gt;&lt;title&gt;&lt;style face="normal" font="default" size="100%"&gt;Purification and characterization of VSH-1, a generalized transducing bacteriophage of &lt;/style&gt;&lt;style face="italic" font="default" size="100%"&gt;Serpulina hyodysenteriae&lt;/style&gt;&lt;/title&gt;&lt;secondary-title&gt;J Bacteriol&lt;/secondary-title&gt;&lt;/titles&gt;&lt;periodical&gt;&lt;full-title&gt;J Bacteriol&lt;/full-title&gt;&lt;/periodical&gt;&lt;pages&gt;323-9&lt;/pages&gt;&lt;volume&gt;179&lt;/volume&gt;&lt;number&gt;2&lt;/number&gt;&lt;keywords&gt;&lt;keyword&gt;Bacteriophages/*genetics/growth &amp;amp; development/isolation &amp;amp; purification&lt;/keyword&gt;&lt;keyword&gt;Brachyspira hyodysenteriae/*virology&lt;/keyword&gt;&lt;keyword&gt;DNA, Viral/analysis&lt;/keyword&gt;&lt;keyword&gt;*Transduction, Genetic&lt;/keyword&gt;&lt;keyword&gt;Virion&lt;/keyword&gt;&lt;/keywords&gt;&lt;dates&gt;&lt;year&gt;1997&lt;/year&gt;&lt;pub-dates&gt;&lt;date&gt;Jan&lt;/date&gt;&lt;/pub-dates&gt;&lt;/dates&gt;&lt;isbn&gt;0021-9193 (Print)&amp;#xD;0021-9193&lt;/isbn&gt;&lt;accession-num&gt;8990282&lt;/accession-num&gt;&lt;urls&gt;&lt;related-urls&gt;&lt;url&gt;https://www.ncbi.nlm.nih.gov/pmc/articles/PMC178700/pdf/1790323.pdf&lt;/url&gt;&lt;/related-urls&gt;&lt;/urls&gt;&lt;custom2&gt;PMC178700&lt;/custom2&gt;&lt;electronic-resource-num&gt;10.1128/jb.179.2.323-329.1997&lt;/electronic-resource-num&gt;&lt;remote-database-provider&gt;NLM&lt;/remote-database-provider&gt;&lt;language&gt;eng&lt;/language&gt;&lt;/record&gt;&lt;/Cite&gt;&lt;/EndNote&gt;</w:instrText>
                  </w:r>
                  <w:r w:rsidRPr="00F127EA">
                    <w:rPr>
                      <w:color w:val="000000"/>
                    </w:rPr>
                    <w:fldChar w:fldCharType="separate"/>
                  </w:r>
                  <w:r w:rsidR="00C1495F">
                    <w:rPr>
                      <w:noProof/>
                      <w:color w:val="000000"/>
                    </w:rPr>
                    <w:t>[</w:t>
                  </w:r>
                  <w:hyperlink w:anchor="_ENREF_16" w:tooltip="Humphrey, 1997 #25" w:history="1">
                    <w:r w:rsidR="00C1495F" w:rsidRPr="00C1495F">
                      <w:rPr>
                        <w:rStyle w:val="Hyperlink"/>
                      </w:rPr>
                      <w:t>16</w:t>
                    </w:r>
                  </w:hyperlink>
                  <w:r w:rsidR="00C1495F">
                    <w:rPr>
                      <w:noProof/>
                      <w:color w:val="000000"/>
                    </w:rPr>
                    <w:t>]</w:t>
                  </w:r>
                  <w:r w:rsidRPr="00F127EA">
                    <w:rPr>
                      <w:color w:val="000000"/>
                    </w:rPr>
                    <w:fldChar w:fldCharType="end"/>
                  </w:r>
                  <w:r w:rsidRPr="00F127EA">
                    <w:rPr>
                      <w:iCs/>
                    </w:rPr>
                    <w:t xml:space="preserve">) for </w:t>
                  </w:r>
                  <w:proofErr w:type="spellStart"/>
                  <w:r w:rsidRPr="00F127EA">
                    <w:rPr>
                      <w:iCs/>
                    </w:rPr>
                    <w:t>BhGTA</w:t>
                  </w:r>
                  <w:proofErr w:type="spellEnd"/>
                  <w:r w:rsidRPr="00F127EA">
                    <w:rPr>
                      <w:iCs/>
                    </w:rPr>
                    <w:t>.</w:t>
                  </w:r>
                </w:p>
                <w:p w14:paraId="3547E52B" w14:textId="77777777" w:rsidR="00F127EA" w:rsidRDefault="00F127EA" w:rsidP="00F127EA">
                  <w:pPr>
                    <w:rPr>
                      <w:color w:val="0000FF"/>
                    </w:rPr>
                  </w:pPr>
                </w:p>
                <w:p w14:paraId="222F68E8" w14:textId="20A0D299" w:rsidR="00F127EA" w:rsidRPr="00F127EA" w:rsidRDefault="00F127EA" w:rsidP="00F127EA">
                  <w:pPr>
                    <w:pStyle w:val="Heading2"/>
                    <w:rPr>
                      <w:sz w:val="24"/>
                      <w:szCs w:val="24"/>
                    </w:rPr>
                  </w:pPr>
                  <w:r w:rsidRPr="00F127EA">
                    <w:rPr>
                      <w:sz w:val="24"/>
                      <w:szCs w:val="24"/>
                    </w:rPr>
                    <w:t xml:space="preserve">Independent origins of the three </w:t>
                  </w:r>
                  <w:r>
                    <w:rPr>
                      <w:sz w:val="24"/>
                      <w:szCs w:val="24"/>
                    </w:rPr>
                    <w:t xml:space="preserve">major </w:t>
                  </w:r>
                  <w:r w:rsidRPr="00F127EA">
                    <w:rPr>
                      <w:sz w:val="24"/>
                      <w:szCs w:val="24"/>
                    </w:rPr>
                    <w:t>GTA</w:t>
                  </w:r>
                  <w:r>
                    <w:rPr>
                      <w:sz w:val="24"/>
                      <w:szCs w:val="24"/>
                    </w:rPr>
                    <w:t xml:space="preserve"> clades</w:t>
                  </w:r>
                </w:p>
                <w:p w14:paraId="68291DD5" w14:textId="6E1DDE83" w:rsidR="00F127EA" w:rsidRDefault="00F127EA" w:rsidP="00F127EA">
                  <w:pPr>
                    <w:rPr>
                      <w:bCs/>
                    </w:rPr>
                  </w:pPr>
                  <w:r w:rsidRPr="00D51C54">
                    <w:rPr>
                      <w:bCs/>
                    </w:rPr>
                    <w:t xml:space="preserve">Genes from the genomes of these three GTAs are either not homologous or too divergent to have significant sequence similarity in BLASTP searches of the encoded proteins. For example, pairwise amino-acid identity of </w:t>
                  </w:r>
                  <w:proofErr w:type="spellStart"/>
                  <w:r w:rsidRPr="00D51C54">
                    <w:rPr>
                      <w:bCs/>
                    </w:rPr>
                    <w:t>TerLs</w:t>
                  </w:r>
                  <w:proofErr w:type="spellEnd"/>
                  <w:r w:rsidRPr="00D51C54">
                    <w:rPr>
                      <w:bCs/>
                    </w:rPr>
                    <w:t xml:space="preserve">, which is one of the most conserved GTA and </w:t>
                  </w:r>
                  <w:proofErr w:type="spellStart"/>
                  <w:r w:rsidRPr="00D51C54">
                    <w:rPr>
                      <w:color w:val="000000"/>
                    </w:rPr>
                    <w:t>caudoviricete</w:t>
                  </w:r>
                  <w:proofErr w:type="spellEnd"/>
                  <w:r w:rsidRPr="00D51C54">
                    <w:rPr>
                      <w:bCs/>
                    </w:rPr>
                    <w:t xml:space="preserve"> proteins, is 14–20% among </w:t>
                  </w:r>
                  <w:proofErr w:type="spellStart"/>
                  <w:r w:rsidRPr="00D51C54">
                    <w:rPr>
                      <w:bCs/>
                    </w:rPr>
                    <w:t>RcGTA</w:t>
                  </w:r>
                  <w:proofErr w:type="spellEnd"/>
                  <w:r w:rsidRPr="00D51C54">
                    <w:rPr>
                      <w:bCs/>
                    </w:rPr>
                    <w:t xml:space="preserve">, </w:t>
                  </w:r>
                  <w:proofErr w:type="spellStart"/>
                  <w:r w:rsidRPr="00D51C54">
                    <w:rPr>
                      <w:bCs/>
                    </w:rPr>
                    <w:t>BaGTA</w:t>
                  </w:r>
                  <w:proofErr w:type="spellEnd"/>
                  <w:r w:rsidRPr="00D51C54">
                    <w:rPr>
                      <w:bCs/>
                    </w:rPr>
                    <w:t xml:space="preserve">, and </w:t>
                  </w:r>
                  <w:proofErr w:type="spellStart"/>
                  <w:r w:rsidRPr="00D51C54">
                    <w:rPr>
                      <w:bCs/>
                    </w:rPr>
                    <w:t>BhGTA</w:t>
                  </w:r>
                  <w:proofErr w:type="spellEnd"/>
                  <w:r w:rsidRPr="00D51C54">
                    <w:rPr>
                      <w:bCs/>
                    </w:rPr>
                    <w:t xml:space="preserve">. Nevertheless, an iterative clustering-alignment-phylogeny procedure </w:t>
                  </w:r>
                  <w:r w:rsidRPr="00D51C54">
                    <w:rPr>
                      <w:bCs/>
                    </w:rPr>
                    <w:fldChar w:fldCharType="begin">
                      <w:fldData xml:space="preserve">PEVuZE5vdGU+PENpdGU+PEF1dGhvcj5Xb2xmPC9BdXRob3I+PFllYXI+MjAxODwvWWVhcj48UmVj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</w:fldData>
                    </w:fldChar>
                  </w:r>
                  <w:r w:rsidR="00C1495F">
                    <w:rPr>
                      <w:bCs/>
                    </w:rPr>
                    <w:instrText xml:space="preserve"> ADDIN EN.CITE </w:instrText>
                  </w:r>
                  <w:r w:rsidR="00C1495F">
                    <w:rPr>
                      <w:bCs/>
                    </w:rPr>
                    <w:fldChar w:fldCharType="begin">
                      <w:fldData xml:space="preserve">PEVuZE5vdGU+PENpdGU+PEF1dGhvcj5Xb2xmPC9BdXRob3I+PFllYXI+MjAxODwvWWVhcj48UmVj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</w:fldData>
                    </w:fldChar>
                  </w:r>
                  <w:r w:rsidR="00C1495F">
                    <w:rPr>
                      <w:bCs/>
                    </w:rPr>
                    <w:instrText xml:space="preserve"> ADDIN EN.CITE.DATA </w:instrText>
                  </w:r>
                  <w:r w:rsidR="00C1495F">
                    <w:rPr>
                      <w:bCs/>
                    </w:rPr>
                  </w:r>
                  <w:r w:rsidR="00C1495F">
                    <w:rPr>
                      <w:bCs/>
                    </w:rPr>
                    <w:fldChar w:fldCharType="end"/>
                  </w:r>
                  <w:r w:rsidRPr="00D51C54">
                    <w:rPr>
                      <w:bCs/>
                    </w:rPr>
                  </w:r>
                  <w:r w:rsidRPr="00D51C54">
                    <w:rPr>
                      <w:bCs/>
                    </w:rPr>
                    <w:fldChar w:fldCharType="separate"/>
                  </w:r>
                  <w:r w:rsidR="00C1495F">
                    <w:rPr>
                      <w:bCs/>
                      <w:noProof/>
                    </w:rPr>
                    <w:t>[</w:t>
                  </w:r>
                  <w:hyperlink w:anchor="_ENREF_55" w:tooltip="Wolf, 2018 #68" w:history="1">
                    <w:r w:rsidR="00C1495F" w:rsidRPr="00C1495F">
                      <w:rPr>
                        <w:rStyle w:val="Hyperlink"/>
                      </w:rPr>
                      <w:t>55</w:t>
                    </w:r>
                  </w:hyperlink>
                  <w:r w:rsidR="00C1495F">
                    <w:rPr>
                      <w:bCs/>
                      <w:noProof/>
                    </w:rPr>
                    <w:t>]</w:t>
                  </w:r>
                  <w:r w:rsidRPr="00D51C54">
                    <w:rPr>
                      <w:bCs/>
                    </w:rPr>
                    <w:fldChar w:fldCharType="end"/>
                  </w:r>
                  <w:r w:rsidRPr="00D51C54">
                    <w:rPr>
                      <w:bCs/>
                    </w:rPr>
                    <w:t xml:space="preserve"> established the homology among known </w:t>
                  </w:r>
                  <w:proofErr w:type="spellStart"/>
                  <w:r w:rsidRPr="00D51C54">
                    <w:rPr>
                      <w:bCs/>
                    </w:rPr>
                    <w:t>TerL</w:t>
                  </w:r>
                  <w:proofErr w:type="spellEnd"/>
                  <w:r w:rsidRPr="00D51C54">
                    <w:rPr>
                      <w:bCs/>
                    </w:rPr>
                    <w:t xml:space="preserve"> proteins that include </w:t>
                  </w:r>
                  <w:proofErr w:type="spellStart"/>
                  <w:r w:rsidRPr="00D51C54">
                    <w:rPr>
                      <w:bCs/>
                    </w:rPr>
                    <w:t>RcGTA</w:t>
                  </w:r>
                  <w:proofErr w:type="spellEnd"/>
                  <w:r w:rsidRPr="00D51C54">
                    <w:rPr>
                      <w:bCs/>
                    </w:rPr>
                    <w:t xml:space="preserve">, </w:t>
                  </w:r>
                  <w:proofErr w:type="spellStart"/>
                  <w:r w:rsidRPr="00D51C54">
                    <w:rPr>
                      <w:bCs/>
                    </w:rPr>
                    <w:t>BaGTA</w:t>
                  </w:r>
                  <w:proofErr w:type="spellEnd"/>
                  <w:r w:rsidRPr="00D51C54">
                    <w:rPr>
                      <w:bCs/>
                    </w:rPr>
                    <w:t xml:space="preserve">, and putative </w:t>
                  </w:r>
                  <w:proofErr w:type="spellStart"/>
                  <w:r w:rsidRPr="00D51C54">
                    <w:rPr>
                      <w:bCs/>
                    </w:rPr>
                    <w:t>BhGTA</w:t>
                  </w:r>
                  <w:proofErr w:type="spellEnd"/>
                  <w:r w:rsidRPr="00D51C54">
                    <w:rPr>
                      <w:bCs/>
                    </w:rPr>
                    <w:t xml:space="preserve"> </w:t>
                  </w:r>
                  <w:proofErr w:type="spellStart"/>
                  <w:r w:rsidRPr="00D51C54">
                    <w:rPr>
                      <w:bCs/>
                    </w:rPr>
                    <w:t>TerLs</w:t>
                  </w:r>
                  <w:proofErr w:type="spellEnd"/>
                  <w:r w:rsidRPr="00D51C54">
                    <w:rPr>
                      <w:bCs/>
                    </w:rPr>
                    <w:t xml:space="preserve"> </w:t>
                  </w:r>
                  <w:r w:rsidRPr="00D51C54">
                    <w:fldChar w:fldCharType="begin"/>
                  </w:r>
                  <w:r>
                    <w:instrText xml:space="preserve"> ADDIN EN.CITE &lt;EndNote&gt;&lt;Cite&gt;&lt;Author&gt;Esterman&lt;/Author&gt;&lt;Year&gt;2021&lt;/Year&gt;&lt;RecNum&gt;18&lt;/RecNum&gt;&lt;DisplayText&gt;[9]&lt;/DisplayText&gt;&lt;record&gt;&lt;rec-number&gt;18&lt;/rec-number&gt;&lt;foreign-keys&gt;&lt;key app="EN" db-id="e2xsas9wgvrvwied59ev5pahfdavev59vvwv" timestamp="1648681809"&gt;18&lt;/key&gt;&lt;/foreign-keys&gt;&lt;ref-type name="Journal Article"&gt;17&lt;/ref-type&gt;&lt;contributors&gt;&lt;authors&gt;&lt;author&gt;Esterman, E. S.&lt;/author&gt;&lt;author&gt;Wolf, Y. I.&lt;/author&gt;&lt;author&gt;Kogay, R.&lt;/author&gt;&lt;author&gt;Koonin, E. V.&lt;/author&gt;&lt;author&gt;Zhaxybayeva, O.&lt;/author&gt;&lt;/authors&gt;&lt;/contributors&gt;&lt;auth-address&gt;Department of Biological Sciences, Dartmouth College, Hanover, NH 03755, USA.&amp;#xD;National Center for Biotechnology Information, National Library of Medicine, Bethesda, MD 20894, USA.&amp;#xD;Department of Computer Science, Dartmouth College, Hanover, NH 03755, USA.&lt;/auth-address&gt;&lt;titles&gt;&lt;title&gt;Evolution of DNA packaging in gene transfer agents&lt;/title&gt;&lt;secondary-title&gt;Virus Evol&lt;/secondary-title&gt;&lt;/titles&gt;&lt;periodical&gt;&lt;full-title&gt;Virus Evol&lt;/full-title&gt;&lt;/periodical&gt;&lt;pages&gt;veab015&lt;/pages&gt;&lt;volume&gt;7&lt;/volume&gt;&lt;number&gt;1&lt;/number&gt;&lt;edition&gt;20210219&lt;/edition&gt;&lt;keywords&gt;&lt;keyword&gt;DNA packaging&lt;/keyword&gt;&lt;keyword&gt;RcGTA&lt;/keyword&gt;&lt;keyword&gt;Rhodobacter capsulatus&lt;/keyword&gt;&lt;keyword&gt;TerL&lt;/keyword&gt;&lt;keyword&gt;alphaproteobacteria&lt;/keyword&gt;&lt;keyword&gt;large terminase&lt;/keyword&gt;&lt;/keywords&gt;&lt;dates&gt;&lt;year&gt;2021&lt;/year&gt;&lt;pub-dates&gt;&lt;date&gt;Jan&lt;/date&gt;&lt;/pub-dates&gt;&lt;/dates&gt;&lt;isbn&gt;2057-1577 (Print)&amp;#xD;2057-1577&lt;/isbn&gt;&lt;accession-num&gt;33732503&lt;/accession-num&gt;&lt;urls&gt;&lt;/urls&gt;&lt;custom2&gt;PMC7947584&lt;/custom2&gt;&lt;electronic-resource-num&gt;10.1093/ve/veab015&lt;/electronic-resource-num&gt;&lt;remote-database-provider&gt;NLM&lt;/remote-database-provider&gt;&lt;language&gt;eng&lt;/language&gt;&lt;/record&gt;&lt;/Cite&gt;&lt;/EndNote&gt;</w:instrText>
                  </w:r>
                  <w:r w:rsidRPr="00D51C54">
                    <w:fldChar w:fldCharType="separate"/>
                  </w:r>
                  <w:r>
                    <w:rPr>
                      <w:noProof/>
                    </w:rPr>
                    <w:t>[</w:t>
                  </w:r>
                  <w:hyperlink w:anchor="_ENREF_9" w:tooltip="Esterman, 2021 #18" w:history="1">
                    <w:r w:rsidR="00C1495F" w:rsidRPr="00C1495F">
                      <w:rPr>
                        <w:rStyle w:val="Hyperlink"/>
                      </w:rPr>
                      <w:t>9</w:t>
                    </w:r>
                  </w:hyperlink>
                  <w:r>
                    <w:rPr>
                      <w:noProof/>
                    </w:rPr>
                    <w:t>]</w:t>
                  </w:r>
                  <w:r w:rsidRPr="00D51C54">
                    <w:fldChar w:fldCharType="end"/>
                  </w:r>
                  <w:r w:rsidRPr="00D51C54">
                    <w:rPr>
                      <w:bCs/>
                    </w:rPr>
                    <w:t xml:space="preserve">. The evolutionary history of </w:t>
                  </w:r>
                  <w:proofErr w:type="spellStart"/>
                  <w:r w:rsidRPr="00D51C54">
                    <w:rPr>
                      <w:bCs/>
                    </w:rPr>
                    <w:t>RcGTA</w:t>
                  </w:r>
                  <w:proofErr w:type="spellEnd"/>
                  <w:r w:rsidRPr="00D51C54">
                    <w:rPr>
                      <w:bCs/>
                    </w:rPr>
                    <w:t xml:space="preserve">-like, </w:t>
                  </w:r>
                  <w:proofErr w:type="spellStart"/>
                  <w:r w:rsidRPr="00D51C54">
                    <w:rPr>
                      <w:bCs/>
                    </w:rPr>
                    <w:t>BaGTA</w:t>
                  </w:r>
                  <w:proofErr w:type="spellEnd"/>
                  <w:r w:rsidRPr="00D51C54">
                    <w:rPr>
                      <w:bCs/>
                    </w:rPr>
                    <w:t xml:space="preserve">-like, putative </w:t>
                  </w:r>
                  <w:proofErr w:type="spellStart"/>
                  <w:r w:rsidRPr="00D51C54">
                    <w:rPr>
                      <w:bCs/>
                    </w:rPr>
                    <w:t>BhGTA</w:t>
                  </w:r>
                  <w:proofErr w:type="spellEnd"/>
                  <w:r w:rsidRPr="00D51C54">
                    <w:rPr>
                      <w:bCs/>
                    </w:rPr>
                    <w:t xml:space="preserve">-like </w:t>
                  </w:r>
                  <w:proofErr w:type="spellStart"/>
                  <w:r w:rsidRPr="00D51C54">
                    <w:rPr>
                      <w:bCs/>
                    </w:rPr>
                    <w:t>TerLs</w:t>
                  </w:r>
                  <w:proofErr w:type="spellEnd"/>
                  <w:r w:rsidRPr="00D51C54">
                    <w:rPr>
                      <w:bCs/>
                    </w:rPr>
                    <w:t xml:space="preserve">, and their closest known </w:t>
                  </w:r>
                  <w:proofErr w:type="spellStart"/>
                  <w:r w:rsidRPr="00D51C54">
                    <w:rPr>
                      <w:color w:val="000000"/>
                    </w:rPr>
                    <w:t>caudoviricete</w:t>
                  </w:r>
                  <w:proofErr w:type="spellEnd"/>
                  <w:r w:rsidRPr="00D51C54">
                    <w:rPr>
                      <w:color w:val="000000"/>
                    </w:rPr>
                    <w:t xml:space="preserve"> homologs (</w:t>
                  </w:r>
                  <w:r w:rsidRPr="00D51C54">
                    <w:rPr>
                      <w:b/>
                      <w:bCs/>
                      <w:color w:val="000000"/>
                    </w:rPr>
                    <w:t>Figure 7</w:t>
                  </w:r>
                  <w:r w:rsidRPr="00D51C54">
                    <w:rPr>
                      <w:color w:val="000000"/>
                    </w:rPr>
                    <w:t xml:space="preserve">) demonstrates that GTA-like </w:t>
                  </w:r>
                  <w:proofErr w:type="spellStart"/>
                  <w:r w:rsidRPr="00D51C54">
                    <w:rPr>
                      <w:color w:val="000000"/>
                    </w:rPr>
                    <w:t>TerLs</w:t>
                  </w:r>
                  <w:proofErr w:type="spellEnd"/>
                  <w:r w:rsidRPr="00D51C54">
                    <w:rPr>
                      <w:color w:val="000000"/>
                    </w:rPr>
                    <w:t xml:space="preserve"> appear in three distinct clades within viral </w:t>
                  </w:r>
                  <w:proofErr w:type="spellStart"/>
                  <w:r w:rsidRPr="00D51C54">
                    <w:rPr>
                      <w:color w:val="000000"/>
                    </w:rPr>
                    <w:t>TerLs</w:t>
                  </w:r>
                  <w:proofErr w:type="spellEnd"/>
                  <w:r w:rsidRPr="00D51C54">
                    <w:rPr>
                      <w:color w:val="000000"/>
                    </w:rPr>
                    <w:t>.</w:t>
                  </w:r>
                  <w:r w:rsidRPr="00D51C54">
                    <w:rPr>
                      <w:bCs/>
                    </w:rPr>
                    <w:t xml:space="preserve"> Based on this phylogenetic evidence, we propose that these three GTA clades are a result of three independent exaptation events. Therefore, just like viruses (which are classified in at least six unrelated realms), GTA </w:t>
                  </w:r>
                  <w:proofErr w:type="spellStart"/>
                  <w:r w:rsidRPr="00D51C54">
                    <w:rPr>
                      <w:bCs/>
                    </w:rPr>
                    <w:t>viriforms</w:t>
                  </w:r>
                  <w:proofErr w:type="spellEnd"/>
                  <w:r w:rsidRPr="00D51C54">
                    <w:rPr>
                      <w:bCs/>
                    </w:rPr>
                    <w:t xml:space="preserve"> are polyphyletic.</w:t>
                  </w:r>
                </w:p>
                <w:p w14:paraId="67137752" w14:textId="2E3FFA69" w:rsidR="00C1495F" w:rsidRDefault="00C1495F" w:rsidP="00F127EA">
                  <w:pPr>
                    <w:rPr>
                      <w:color w:val="0000FF"/>
                    </w:rPr>
                  </w:pPr>
                </w:p>
                <w:p w14:paraId="67766403" w14:textId="1A94BB9C" w:rsidR="00C1495F" w:rsidRPr="00C1495F" w:rsidRDefault="00C1495F" w:rsidP="00F127EA">
                  <w:pPr>
                    <w:rPr>
                      <w:b/>
                      <w:bCs/>
                    </w:rPr>
                  </w:pPr>
                  <w:r w:rsidRPr="00C1495F">
                    <w:rPr>
                      <w:b/>
                      <w:bCs/>
                    </w:rPr>
                    <w:t>Conclusions</w:t>
                  </w:r>
                </w:p>
                <w:p w14:paraId="70D57D59" w14:textId="379DF737" w:rsidR="00C1495F" w:rsidRPr="00D51C54" w:rsidRDefault="00C1495F" w:rsidP="00C1495F">
                  <w:pPr>
                    <w:rPr>
                      <w:bCs/>
                    </w:rPr>
                  </w:pPr>
                  <w:r w:rsidRPr="00D51C54">
                    <w:rPr>
                      <w:bCs/>
                    </w:rPr>
                    <w:t xml:space="preserve">Based on the evolutionary differences between GTA and </w:t>
                  </w:r>
                  <w:proofErr w:type="spellStart"/>
                  <w:r w:rsidRPr="00D51C54">
                    <w:rPr>
                      <w:bCs/>
                    </w:rPr>
                    <w:t>caudoviricete</w:t>
                  </w:r>
                  <w:proofErr w:type="spellEnd"/>
                  <w:r w:rsidRPr="00D51C54">
                    <w:rPr>
                      <w:bCs/>
                    </w:rPr>
                    <w:t xml:space="preserve"> genes encoding well-conserved proteins and on morphological differences of GTA particles, we propose three families for these GTAs. The greatest number of functionally confirmed and putative GTAs are in the alphaproteobacterial type I clade, which, for now, is proposed to be a family </w:t>
                  </w:r>
                  <w:proofErr w:type="spellStart"/>
                  <w:r w:rsidRPr="00D51C54">
                    <w:rPr>
                      <w:bCs/>
                      <w:i/>
                      <w:iCs/>
                    </w:rPr>
                    <w:t>Rhodogtaviriformidae</w:t>
                  </w:r>
                  <w:proofErr w:type="spellEnd"/>
                  <w:r w:rsidRPr="00D51C54">
                    <w:rPr>
                      <w:bCs/>
                    </w:rPr>
                    <w:t xml:space="preserve"> that includes at least four genera. The members of this family are currently restricted to a single cellular order (</w:t>
                  </w:r>
                  <w:proofErr w:type="spellStart"/>
                  <w:r w:rsidRPr="00D51C54">
                    <w:rPr>
                      <w:bCs/>
                      <w:i/>
                      <w:iCs/>
                    </w:rPr>
                    <w:t>Rhodobacterales</w:t>
                  </w:r>
                  <w:proofErr w:type="spellEnd"/>
                  <w:r w:rsidRPr="00D51C54">
                    <w:rPr>
                      <w:bCs/>
                    </w:rPr>
                    <w:t xml:space="preserve">). The </w:t>
                  </w:r>
                  <w:proofErr w:type="spellStart"/>
                  <w:r w:rsidRPr="00D51C54">
                    <w:rPr>
                      <w:bCs/>
                    </w:rPr>
                    <w:t>TerLs</w:t>
                  </w:r>
                  <w:proofErr w:type="spellEnd"/>
                  <w:r w:rsidRPr="00D51C54">
                    <w:rPr>
                      <w:bCs/>
                    </w:rPr>
                    <w:t xml:space="preserve"> and MCPs of these </w:t>
                  </w:r>
                  <w:proofErr w:type="spellStart"/>
                  <w:r w:rsidRPr="00D51C54">
                    <w:rPr>
                      <w:bCs/>
                    </w:rPr>
                    <w:t>RcGTA</w:t>
                  </w:r>
                  <w:proofErr w:type="spellEnd"/>
                  <w:r w:rsidRPr="00D51C54">
                    <w:rPr>
                      <w:bCs/>
                    </w:rPr>
                    <w:t>-like GTAs and alphaproteobacterial type II GTAs (</w:t>
                  </w:r>
                  <w:proofErr w:type="spellStart"/>
                  <w:r w:rsidRPr="00D51C54">
                    <w:rPr>
                      <w:bCs/>
                      <w:i/>
                      <w:iCs/>
                    </w:rPr>
                    <w:t>Bartogtaviriformidae</w:t>
                  </w:r>
                  <w:proofErr w:type="spellEnd"/>
                  <w:r w:rsidRPr="00D51C54">
                    <w:rPr>
                      <w:bCs/>
                    </w:rPr>
                    <w:t xml:space="preserve">) are clearly distinguishable from each other and their </w:t>
                  </w:r>
                  <w:proofErr w:type="spellStart"/>
                  <w:r w:rsidRPr="00D51C54">
                    <w:rPr>
                      <w:bCs/>
                    </w:rPr>
                    <w:t>caudoviricete</w:t>
                  </w:r>
                  <w:proofErr w:type="spellEnd"/>
                  <w:r w:rsidRPr="00D51C54">
                    <w:rPr>
                      <w:bCs/>
                    </w:rPr>
                    <w:t xml:space="preserve"> homologs and evolve at a slower rate (</w:t>
                  </w:r>
                  <w:r w:rsidRPr="00D51C54">
                    <w:rPr>
                      <w:b/>
                    </w:rPr>
                    <w:t xml:space="preserve">Figure 2 </w:t>
                  </w:r>
                  <w:r w:rsidRPr="00D51C54">
                    <w:rPr>
                      <w:bCs/>
                    </w:rPr>
                    <w:t>and</w:t>
                  </w:r>
                  <w:r w:rsidRPr="00D51C54">
                    <w:rPr>
                      <w:b/>
                    </w:rPr>
                    <w:t xml:space="preserve"> Figure 4</w:t>
                  </w:r>
                  <w:r w:rsidRPr="00D51C54">
                    <w:rPr>
                      <w:bCs/>
                    </w:rPr>
                    <w:t xml:space="preserve">) </w:t>
                  </w:r>
                  <w:r w:rsidRPr="00D51C54">
                    <w:rPr>
                      <w:bCs/>
                    </w:rPr>
                    <w:fldChar w:fldCharType="begin">
                      <w:fldData xml:space="preserve">PEVuZE5vdGU+PENpdGU+PEF1dGhvcj5Fc3Rlcm1hbjwvQXV0aG9yPjxZZWFyPjIwMjE8L1llYXI+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</w:fldData>
                    </w:fldChar>
                  </w:r>
                  <w:r>
                    <w:rPr>
                      <w:bCs/>
                    </w:rPr>
                    <w:instrText xml:space="preserve"> ADDIN EN.CITE </w:instrText>
                  </w:r>
                  <w:r>
                    <w:rPr>
                      <w:bCs/>
                    </w:rPr>
                    <w:fldChar w:fldCharType="begin">
                      <w:fldData xml:space="preserve">PEVuZE5vdGU+PENpdGU+PEF1dGhvcj5Fc3Rlcm1hbjwvQXV0aG9yPjxZZWFyPjIwMjE8L1llYXI+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</w:fldData>
                    </w:fldChar>
                  </w:r>
                  <w:r>
                    <w:rPr>
                      <w:bCs/>
                    </w:rPr>
                    <w:instrText xml:space="preserve"> ADDIN EN.CITE.DATA </w:instrText>
                  </w:r>
                  <w:r>
                    <w:rPr>
                      <w:bCs/>
                    </w:rPr>
                  </w:r>
                  <w:r>
                    <w:rPr>
                      <w:bCs/>
                    </w:rPr>
                    <w:fldChar w:fldCharType="end"/>
                  </w:r>
                  <w:r w:rsidRPr="00D51C54">
                    <w:rPr>
                      <w:bCs/>
                    </w:rPr>
                  </w:r>
                  <w:r w:rsidRPr="00D51C54">
                    <w:rPr>
                      <w:bCs/>
                    </w:rPr>
                    <w:fldChar w:fldCharType="separate"/>
                  </w:r>
                  <w:r>
                    <w:rPr>
                      <w:bCs/>
                      <w:noProof/>
                    </w:rPr>
                    <w:t>[</w:t>
                  </w:r>
                  <w:hyperlink w:anchor="_ENREF_9" w:tooltip="Esterman, 2021 #18" w:history="1">
                    <w:r w:rsidRPr="00C1495F">
                      <w:rPr>
                        <w:rStyle w:val="Hyperlink"/>
                      </w:rPr>
                      <w:t>9</w:t>
                    </w:r>
                  </w:hyperlink>
                  <w:r>
                    <w:rPr>
                      <w:bCs/>
                      <w:noProof/>
                    </w:rPr>
                    <w:t xml:space="preserve">, </w:t>
                  </w:r>
                  <w:hyperlink w:anchor="_ENREF_43" w:tooltip="Shakya, 2017 #15" w:history="1">
                    <w:r w:rsidRPr="00C1495F">
                      <w:rPr>
                        <w:rStyle w:val="Hyperlink"/>
                      </w:rPr>
                      <w:t>43</w:t>
                    </w:r>
                  </w:hyperlink>
                  <w:r>
                    <w:rPr>
                      <w:bCs/>
                      <w:noProof/>
                    </w:rPr>
                    <w:t>]</w:t>
                  </w:r>
                  <w:r w:rsidRPr="00D51C54">
                    <w:rPr>
                      <w:bCs/>
                    </w:rPr>
                    <w:fldChar w:fldCharType="end"/>
                  </w:r>
                  <w:r w:rsidRPr="00D51C54">
                    <w:rPr>
                      <w:bCs/>
                    </w:rPr>
                    <w:t>. The spirochaete GTAs (</w:t>
                  </w:r>
                  <w:proofErr w:type="spellStart"/>
                  <w:r w:rsidRPr="00D51C54">
                    <w:rPr>
                      <w:bCs/>
                      <w:i/>
                      <w:iCs/>
                    </w:rPr>
                    <w:t>Brachygtaviriformidae</w:t>
                  </w:r>
                  <w:proofErr w:type="spellEnd"/>
                  <w:r w:rsidRPr="00D51C54">
                    <w:rPr>
                      <w:bCs/>
                    </w:rPr>
                    <w:t xml:space="preserve">) are more difficult to distinguish from </w:t>
                  </w:r>
                  <w:proofErr w:type="spellStart"/>
                  <w:r w:rsidRPr="00D51C54">
                    <w:rPr>
                      <w:bCs/>
                    </w:rPr>
                    <w:t>caudoviricetes</w:t>
                  </w:r>
                  <w:proofErr w:type="spellEnd"/>
                  <w:r w:rsidRPr="00D51C54">
                    <w:rPr>
                      <w:bCs/>
                    </w:rPr>
                    <w:t xml:space="preserve"> due to a lack of available viral representatives in GenBank for all but one experimentally validated </w:t>
                  </w:r>
                  <w:proofErr w:type="spellStart"/>
                  <w:r w:rsidRPr="00D51C54">
                    <w:rPr>
                      <w:bCs/>
                    </w:rPr>
                    <w:t>BhGTA</w:t>
                  </w:r>
                  <w:proofErr w:type="spellEnd"/>
                  <w:r w:rsidRPr="00D51C54">
                    <w:rPr>
                      <w:bCs/>
                    </w:rPr>
                    <w:t xml:space="preserve"> gene. Nevertheless, both the experimentally validated </w:t>
                  </w:r>
                  <w:proofErr w:type="spellStart"/>
                  <w:r w:rsidRPr="00D51C54">
                    <w:rPr>
                      <w:bCs/>
                    </w:rPr>
                    <w:t>BhGTA</w:t>
                  </w:r>
                  <w:proofErr w:type="spellEnd"/>
                  <w:r w:rsidRPr="00D51C54">
                    <w:rPr>
                      <w:bCs/>
                    </w:rPr>
                    <w:t xml:space="preserve"> endolysin and the putative </w:t>
                  </w:r>
                  <w:proofErr w:type="spellStart"/>
                  <w:r w:rsidRPr="00D51C54">
                    <w:rPr>
                      <w:bCs/>
                    </w:rPr>
                    <w:t>BhGTA</w:t>
                  </w:r>
                  <w:proofErr w:type="spellEnd"/>
                  <w:r w:rsidRPr="00D51C54">
                    <w:rPr>
                      <w:bCs/>
                    </w:rPr>
                    <w:t xml:space="preserve"> </w:t>
                  </w:r>
                  <w:proofErr w:type="spellStart"/>
                  <w:r w:rsidRPr="00D51C54">
                    <w:rPr>
                      <w:bCs/>
                    </w:rPr>
                    <w:t>TerL</w:t>
                  </w:r>
                  <w:proofErr w:type="spellEnd"/>
                  <w:r w:rsidRPr="00D51C54">
                    <w:rPr>
                      <w:bCs/>
                    </w:rPr>
                    <w:t xml:space="preserve"> and their </w:t>
                  </w:r>
                  <w:proofErr w:type="spellStart"/>
                  <w:r w:rsidRPr="00D51C54">
                    <w:rPr>
                      <w:bCs/>
                      <w:i/>
                      <w:iCs/>
                    </w:rPr>
                    <w:t>Brachyspira</w:t>
                  </w:r>
                  <w:proofErr w:type="spellEnd"/>
                  <w:r w:rsidRPr="00D51C54">
                    <w:rPr>
                      <w:bCs/>
                    </w:rPr>
                    <w:t xml:space="preserve"> homologs also form a well-supported cluster distinct from </w:t>
                  </w:r>
                  <w:proofErr w:type="spellStart"/>
                  <w:r w:rsidRPr="00D51C54">
                    <w:rPr>
                      <w:bCs/>
                    </w:rPr>
                    <w:t>c</w:t>
                  </w:r>
                  <w:r w:rsidRPr="00D51C54">
                    <w:t>audoviricete</w:t>
                  </w:r>
                  <w:proofErr w:type="spellEnd"/>
                  <w:r w:rsidRPr="00D51C54">
                    <w:t xml:space="preserve"> lineages; moreover, </w:t>
                  </w:r>
                  <w:proofErr w:type="spellStart"/>
                  <w:r w:rsidRPr="00D51C54">
                    <w:t>brachygtaviriformid</w:t>
                  </w:r>
                  <w:proofErr w:type="spellEnd"/>
                  <w:r w:rsidRPr="00D51C54">
                    <w:t xml:space="preserve"> </w:t>
                  </w:r>
                  <w:proofErr w:type="spellStart"/>
                  <w:r w:rsidRPr="00D51C54">
                    <w:t>TerLs</w:t>
                  </w:r>
                  <w:proofErr w:type="spellEnd"/>
                  <w:r w:rsidRPr="00D51C54">
                    <w:t xml:space="preserve"> </w:t>
                  </w:r>
                  <w:r w:rsidRPr="00D51C54">
                    <w:rPr>
                      <w:bCs/>
                    </w:rPr>
                    <w:t>evolve at a slower rate than their spirochete homologs (</w:t>
                  </w:r>
                  <w:r w:rsidRPr="00D51C54">
                    <w:rPr>
                      <w:b/>
                    </w:rPr>
                    <w:t>Figure 6B</w:t>
                  </w:r>
                  <w:r w:rsidRPr="00D51C54">
                    <w:rPr>
                      <w:bCs/>
                    </w:rPr>
                    <w:t>)</w:t>
                  </w:r>
                  <w:r w:rsidRPr="00D51C54">
                    <w:t xml:space="preserve">. As in the case with the experimentally validated </w:t>
                  </w:r>
                  <w:proofErr w:type="spellStart"/>
                  <w:r w:rsidRPr="00D51C54">
                    <w:t>RcGTA</w:t>
                  </w:r>
                  <w:proofErr w:type="spellEnd"/>
                  <w:r w:rsidRPr="00D51C54">
                    <w:t xml:space="preserve">, the “genome” of </w:t>
                  </w:r>
                  <w:proofErr w:type="spellStart"/>
                  <w:r w:rsidRPr="00D51C54">
                    <w:t>BhGTA</w:t>
                  </w:r>
                  <w:proofErr w:type="spellEnd"/>
                  <w:r w:rsidRPr="00D51C54">
                    <w:t xml:space="preserve"> is also likely dispersed across multiple loci.</w:t>
                  </w:r>
                </w:p>
                <w:p w14:paraId="4936A323" w14:textId="56F6C3E0" w:rsidR="00C1495F" w:rsidRPr="00D51C54" w:rsidRDefault="00C1495F" w:rsidP="00C1495F">
                  <w:pPr>
                    <w:ind w:firstLine="720"/>
                    <w:rPr>
                      <w:noProof/>
                    </w:rPr>
                  </w:pPr>
                  <w:r w:rsidRPr="00D51C54">
                    <w:rPr>
                      <w:bCs/>
                    </w:rPr>
                    <w:t xml:space="preserve">Analyses of environmental samples and genome sequences suggest the existence of a large number of GTAs, especially those related to the </w:t>
                  </w:r>
                  <w:proofErr w:type="spellStart"/>
                  <w:r w:rsidRPr="00D51C54">
                    <w:rPr>
                      <w:bCs/>
                    </w:rPr>
                    <w:t>rhodogtaviriformids</w:t>
                  </w:r>
                  <w:proofErr w:type="spellEnd"/>
                  <w:r w:rsidRPr="00D51C54">
                    <w:rPr>
                      <w:bCs/>
                    </w:rPr>
                    <w:t xml:space="preserve"> </w:t>
                  </w:r>
                  <w:r w:rsidRPr="00D51C54">
                    <w:rPr>
                      <w:bCs/>
                    </w:rPr>
                    <w:fldChar w:fldCharType="begin">
                      <w:fldData xml:space="preserve">PEVuZE5vdGU+PENpdGU+PEF1dGhvcj5GdTwvQXV0aG9yPjxZZWFyPjIwMTA8L1llYXI+PFJlY051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=
</w:fldData>
                    </w:fldChar>
                  </w:r>
                  <w:r>
                    <w:rPr>
                      <w:bCs/>
                    </w:rPr>
                    <w:instrText xml:space="preserve"> ADDIN EN.CITE </w:instrText>
                  </w:r>
                  <w:r>
                    <w:rPr>
                      <w:bCs/>
                    </w:rPr>
                    <w:fldChar w:fldCharType="begin">
                      <w:fldData xml:space="preserve">PEVuZE5vdGU+PENpdGU+PEF1dGhvcj5GdTwvQXV0aG9yPjxZZWFyPjIwMTA8L1llYXI+PFJlY051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=
</w:fldData>
                    </w:fldChar>
                  </w:r>
                  <w:r>
                    <w:rPr>
                      <w:bCs/>
                    </w:rPr>
                    <w:instrText xml:space="preserve"> ADDIN EN.CITE.DATA </w:instrText>
                  </w:r>
                  <w:r>
                    <w:rPr>
                      <w:bCs/>
                    </w:rPr>
                  </w:r>
                  <w:r>
                    <w:rPr>
                      <w:bCs/>
                    </w:rPr>
                    <w:fldChar w:fldCharType="end"/>
                  </w:r>
                  <w:r w:rsidRPr="00D51C54">
                    <w:rPr>
                      <w:bCs/>
                    </w:rPr>
                  </w:r>
                  <w:r w:rsidRPr="00D51C54">
                    <w:rPr>
                      <w:bCs/>
                    </w:rPr>
                    <w:fldChar w:fldCharType="separate"/>
                  </w:r>
                  <w:r>
                    <w:rPr>
                      <w:bCs/>
                      <w:noProof/>
                    </w:rPr>
                    <w:t>[</w:t>
                  </w:r>
                  <w:hyperlink w:anchor="_ENREF_6" w:tooltip="Biers, 2008 #51" w:history="1">
                    <w:r w:rsidRPr="00C1495F">
                      <w:rPr>
                        <w:rStyle w:val="Hyperlink"/>
                      </w:rPr>
                      <w:t>6</w:t>
                    </w:r>
                  </w:hyperlink>
                  <w:r>
                    <w:rPr>
                      <w:bCs/>
                      <w:noProof/>
                    </w:rPr>
                    <w:t xml:space="preserve">, </w:t>
                  </w:r>
                  <w:hyperlink w:anchor="_ENREF_12" w:tooltip="Fu, 2010 #62" w:history="1">
                    <w:r w:rsidRPr="00C1495F">
                      <w:rPr>
                        <w:rStyle w:val="Hyperlink"/>
                      </w:rPr>
                      <w:t>12</w:t>
                    </w:r>
                  </w:hyperlink>
                  <w:r>
                    <w:rPr>
                      <w:bCs/>
                      <w:noProof/>
                    </w:rPr>
                    <w:t xml:space="preserve">, </w:t>
                  </w:r>
                  <w:hyperlink w:anchor="_ENREF_35" w:tooltip="McDaniel, 2010 #53" w:history="1">
                    <w:r w:rsidRPr="00C1495F">
                      <w:rPr>
                        <w:rStyle w:val="Hyperlink"/>
                      </w:rPr>
                      <w:t>35</w:t>
                    </w:r>
                  </w:hyperlink>
                  <w:r>
                    <w:rPr>
                      <w:bCs/>
                      <w:noProof/>
                    </w:rPr>
                    <w:t xml:space="preserve">, </w:t>
                  </w:r>
                  <w:hyperlink w:anchor="_ENREF_58" w:tooltip="Zhao, 2009 #63" w:history="1">
                    <w:r w:rsidRPr="00C1495F">
                      <w:rPr>
                        <w:rStyle w:val="Hyperlink"/>
                      </w:rPr>
                      <w:t>58</w:t>
                    </w:r>
                  </w:hyperlink>
                  <w:r>
                    <w:rPr>
                      <w:bCs/>
                      <w:noProof/>
                    </w:rPr>
                    <w:t>]</w:t>
                  </w:r>
                  <w:r w:rsidRPr="00D51C54">
                    <w:rPr>
                      <w:bCs/>
                    </w:rPr>
                    <w:fldChar w:fldCharType="end"/>
                  </w:r>
                  <w:r w:rsidRPr="00D51C54">
                    <w:rPr>
                      <w:bCs/>
                    </w:rPr>
                    <w:t xml:space="preserve">. </w:t>
                  </w:r>
                  <w:r w:rsidRPr="00D51C54">
                    <w:rPr>
                      <w:bCs/>
                    </w:rPr>
                    <w:lastRenderedPageBreak/>
                    <w:t xml:space="preserve">In a genome-wide screen of 1,423 alphaproteobacterial genomes, 57.5% were found to encode </w:t>
                  </w:r>
                  <w:proofErr w:type="spellStart"/>
                  <w:r w:rsidRPr="00D51C54">
                    <w:rPr>
                      <w:bCs/>
                    </w:rPr>
                    <w:t>RcGTA</w:t>
                  </w:r>
                  <w:proofErr w:type="spellEnd"/>
                  <w:r w:rsidRPr="00D51C54">
                    <w:rPr>
                      <w:bCs/>
                    </w:rPr>
                    <w:t xml:space="preserve">-like “genomes”, which are </w:t>
                  </w:r>
                  <w:r w:rsidRPr="00D51C54">
                    <w:rPr>
                      <w:noProof/>
                    </w:rPr>
                    <w:t xml:space="preserve">often annotated as either intact or incomplete prophages </w:t>
                  </w:r>
                  <w:r w:rsidRPr="00D51C54">
                    <w:rPr>
                      <w:noProof/>
                    </w:rPr>
                    <w:fldChar w:fldCharType="begin">
                      <w:fldData xml:space="preserve">PEVuZE5vdGU+PENpdGU+PEF1dGhvcj5Lb2dheTwvQXV0aG9yPjxZZWFyPjIwMTk8L1llYXI+PFJl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==
</w:fldData>
                    </w:fldChar>
                  </w:r>
                  <w:r>
                    <w:rPr>
                      <w:noProof/>
                    </w:rPr>
                    <w:instrText xml:space="preserve"> ADDIN EN.CITE </w:instrText>
                  </w:r>
                  <w:r>
                    <w:rPr>
                      <w:noProof/>
                    </w:rPr>
                    <w:fldChar w:fldCharType="begin">
                      <w:fldData xml:space="preserve">PEVuZE5vdGU+PENpdGU+PEF1dGhvcj5Lb2dheTwvQXV0aG9yPjxZZWFyPjIwMTk8L1llYXI+PFJl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==
</w:fldData>
                    </w:fldChar>
                  </w:r>
                  <w:r>
                    <w:rPr>
                      <w:noProof/>
                    </w:rPr>
                    <w:instrText xml:space="preserve"> ADDIN EN.CITE.DATA </w:instrText>
                  </w:r>
                  <w:r>
                    <w:rPr>
                      <w:noProof/>
                    </w:rPr>
                  </w:r>
                  <w:r>
                    <w:rPr>
                      <w:noProof/>
                    </w:rPr>
                    <w:fldChar w:fldCharType="end"/>
                  </w:r>
                  <w:r w:rsidRPr="00D51C54">
                    <w:rPr>
                      <w:noProof/>
                    </w:rPr>
                  </w:r>
                  <w:r w:rsidRPr="00D51C54">
                    <w:rPr>
                      <w:noProof/>
                    </w:rPr>
                    <w:fldChar w:fldCharType="separate"/>
                  </w:r>
                  <w:r>
                    <w:rPr>
                      <w:noProof/>
                    </w:rPr>
                    <w:t>[</w:t>
                  </w:r>
                  <w:hyperlink w:anchor="_ENREF_22" w:tooltip="Kogay, 2019 #29" w:history="1">
                    <w:r w:rsidRPr="00C1495F">
                      <w:rPr>
                        <w:rStyle w:val="Hyperlink"/>
                      </w:rPr>
                      <w:t>22</w:t>
                    </w:r>
                  </w:hyperlink>
                  <w:r>
                    <w:rPr>
                      <w:noProof/>
                    </w:rPr>
                    <w:t>]</w:t>
                  </w:r>
                  <w:r w:rsidRPr="00D51C54">
                    <w:rPr>
                      <w:noProof/>
                    </w:rPr>
                    <w:fldChar w:fldCharType="end"/>
                  </w:r>
                  <w:r w:rsidRPr="00D51C54">
                    <w:rPr>
                      <w:bCs/>
                    </w:rPr>
                    <w:t xml:space="preserve">. The great majority of </w:t>
                  </w:r>
                  <w:proofErr w:type="spellStart"/>
                  <w:r w:rsidRPr="00D51C54">
                    <w:rPr>
                      <w:bCs/>
                    </w:rPr>
                    <w:t>RcGTA</w:t>
                  </w:r>
                  <w:proofErr w:type="spellEnd"/>
                  <w:r w:rsidRPr="00D51C54">
                    <w:rPr>
                      <w:bCs/>
                    </w:rPr>
                    <w:t xml:space="preserve">-like genes in alphaproteobacterial genomes are associated with bacteria for which a GTA-based gene-transfer activity has not been documented, and it is possible that some of these </w:t>
                  </w:r>
                  <w:proofErr w:type="spellStart"/>
                  <w:r w:rsidRPr="00D51C54">
                    <w:rPr>
                      <w:bCs/>
                    </w:rPr>
                    <w:t>RcGTA</w:t>
                  </w:r>
                  <w:proofErr w:type="spellEnd"/>
                  <w:r w:rsidRPr="00D51C54">
                    <w:rPr>
                      <w:bCs/>
                    </w:rPr>
                    <w:t xml:space="preserve">-like genes may not be expressed to produce functional particles. Therefore, we have restricted our proposal to those GTAs that have been shown to be functional. </w:t>
                  </w:r>
                  <w:r w:rsidRPr="00D51C54">
                    <w:rPr>
                      <w:noProof/>
                    </w:rPr>
                    <w:t>However, we speculate that at least some (and perhaps many) of these GTA-like gene clusters will be shown to produce functional GTAs that will need to be classified.</w:t>
                  </w:r>
                </w:p>
                <w:p w14:paraId="65917C70" w14:textId="56EDFFDA" w:rsidR="00C1495F" w:rsidRPr="002E0ECC" w:rsidRDefault="00C1495F" w:rsidP="00C1495F">
                  <w:pPr>
                    <w:ind w:firstLine="720"/>
                    <w:rPr>
                      <w:color w:val="0000FF"/>
                    </w:rPr>
                  </w:pPr>
                  <w:r w:rsidRPr="00D51C54">
                    <w:rPr>
                      <w:noProof/>
                    </w:rPr>
                    <w:t>Based on the evolutionary history of TerL proteins (</w:t>
                  </w:r>
                  <w:r w:rsidRPr="00D51C54">
                    <w:rPr>
                      <w:b/>
                      <w:bCs/>
                      <w:noProof/>
                    </w:rPr>
                    <w:t>Figure 7</w:t>
                  </w:r>
                  <w:r w:rsidRPr="00D51C54">
                    <w:rPr>
                      <w:noProof/>
                    </w:rPr>
                    <w:t xml:space="preserve">), it is likely that the proposed three GTA families had distinct caudoviricete progenitors. Eventual deduction of the relatives of these progenitors may make it possible (or necessary) to include these GTA families in the virus class </w:t>
                  </w:r>
                  <w:r w:rsidRPr="00D51C54">
                    <w:rPr>
                      <w:i/>
                      <w:iCs/>
                      <w:noProof/>
                    </w:rPr>
                    <w:t>Caudoviricetes</w:t>
                  </w:r>
                  <w:r w:rsidRPr="00D51C54">
                    <w:rPr>
                      <w:noProof/>
                    </w:rPr>
                    <w:t xml:space="preserve">, thereby creating an overarching taxon for distinct MGEs (viruses and viriforms). Since the exaptation events, however, the three families have evolved as part of the host genomes </w:t>
                  </w:r>
                  <w:r w:rsidRPr="00D51C54">
                    <w:rPr>
                      <w:noProof/>
                    </w:rPr>
                    <w:fldChar w:fldCharType="begin">
                      <w:fldData xml:space="preserve">PEVuZE5vdGU+PENpdGU+PEF1dGhvcj5Fc3Rlcm1hbjwvQXV0aG9yPjxZZWFyPjIwMjE8L1llYXI+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</w:fldData>
                    </w:fldChar>
                  </w:r>
                  <w:r>
                    <w:rPr>
                      <w:noProof/>
                    </w:rPr>
                    <w:instrText xml:space="preserve"> ADDIN EN.CITE </w:instrText>
                  </w:r>
                  <w:r>
                    <w:rPr>
                      <w:noProof/>
                    </w:rPr>
                    <w:fldChar w:fldCharType="begin">
                      <w:fldData xml:space="preserve">PEVuZE5vdGU+PENpdGU+PEF1dGhvcj5Fc3Rlcm1hbjwvQXV0aG9yPjxZZWFyPjIwMjE8L1llYXI+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</w:fldData>
                    </w:fldChar>
                  </w:r>
                  <w:r>
                    <w:rPr>
                      <w:noProof/>
                    </w:rPr>
                    <w:instrText xml:space="preserve"> ADDIN EN.CITE.DATA </w:instrText>
                  </w:r>
                  <w:r>
                    <w:rPr>
                      <w:noProof/>
                    </w:rPr>
                  </w:r>
                  <w:r>
                    <w:rPr>
                      <w:noProof/>
                    </w:rPr>
                    <w:fldChar w:fldCharType="end"/>
                  </w:r>
                  <w:r w:rsidRPr="00D51C54">
                    <w:rPr>
                      <w:noProof/>
                    </w:rPr>
                  </w:r>
                  <w:r w:rsidRPr="00D51C54">
                    <w:rPr>
                      <w:noProof/>
                    </w:rPr>
                    <w:fldChar w:fldCharType="separate"/>
                  </w:r>
                  <w:r>
                    <w:rPr>
                      <w:noProof/>
                    </w:rPr>
                    <w:t>[</w:t>
                  </w:r>
                  <w:hyperlink w:anchor="_ENREF_9" w:tooltip="Esterman, 2021 #18" w:history="1">
                    <w:r w:rsidRPr="00C1495F">
                      <w:rPr>
                        <w:rStyle w:val="Hyperlink"/>
                      </w:rPr>
                      <w:t>9</w:t>
                    </w:r>
                  </w:hyperlink>
                  <w:r>
                    <w:rPr>
                      <w:noProof/>
                    </w:rPr>
                    <w:t xml:space="preserve">, </w:t>
                  </w:r>
                  <w:hyperlink w:anchor="_ENREF_28" w:tooltip="Lang, 2002 #61" w:history="1">
                    <w:r w:rsidRPr="00C1495F">
                      <w:rPr>
                        <w:rStyle w:val="Hyperlink"/>
                      </w:rPr>
                      <w:t>28</w:t>
                    </w:r>
                  </w:hyperlink>
                  <w:r>
                    <w:rPr>
                      <w:noProof/>
                    </w:rPr>
                    <w:t xml:space="preserve">, </w:t>
                  </w:r>
                  <w:hyperlink w:anchor="_ENREF_29" w:tooltip="Lang, 2007 #31" w:history="1">
                    <w:r w:rsidRPr="00C1495F">
                      <w:rPr>
                        <w:rStyle w:val="Hyperlink"/>
                      </w:rPr>
                      <w:t>29</w:t>
                    </w:r>
                  </w:hyperlink>
                  <w:r>
                    <w:rPr>
                      <w:noProof/>
                    </w:rPr>
                    <w:t xml:space="preserve">, </w:t>
                  </w:r>
                  <w:hyperlink w:anchor="_ENREF_43" w:tooltip="Shakya, 2017 #15" w:history="1">
                    <w:r w:rsidRPr="00C1495F">
                      <w:rPr>
                        <w:rStyle w:val="Hyperlink"/>
                      </w:rPr>
                      <w:t>43</w:t>
                    </w:r>
                  </w:hyperlink>
                  <w:r>
                    <w:rPr>
                      <w:noProof/>
                    </w:rPr>
                    <w:t>]</w:t>
                  </w:r>
                  <w:r w:rsidRPr="00D51C54">
                    <w:rPr>
                      <w:noProof/>
                    </w:rPr>
                    <w:fldChar w:fldCharType="end"/>
                  </w:r>
                  <w:r w:rsidRPr="00D51C54">
                    <w:rPr>
                      <w:noProof/>
                    </w:rPr>
                    <w:t xml:space="preserve">, in the case of the rhodogtaviriformids for hundreds of millions of years </w:t>
                  </w:r>
                  <w:r w:rsidRPr="00D51C54">
                    <w:rPr>
                      <w:noProof/>
                    </w:rPr>
                    <w:fldChar w:fldCharType="begin"/>
                  </w:r>
                  <w:r>
                    <w:rPr>
                      <w:noProof/>
                    </w:rPr>
                    <w:instrText xml:space="preserve"> ADDIN EN.CITE &lt;EndNote&gt;&lt;Cite&gt;&lt;Author&gt;Shakya&lt;/Author&gt;&lt;Year&gt;2017&lt;/Year&gt;&lt;RecNum&gt;15&lt;/RecNum&gt;&lt;DisplayText&gt;[43]&lt;/DisplayText&gt;&lt;record&gt;&lt;rec-number&gt;15&lt;/rec-number&gt;&lt;foreign-keys&gt;&lt;key app="EN" db-id="e2xsas9wgvrvwied59ev5pahfdavev59vvwv" timestamp="1648681677"&gt;15&lt;/key&gt;&lt;/foreign-keys&gt;&lt;ref-type name="Journal Article"&gt;17&lt;/ref-type&gt;&lt;contributors&gt;&lt;authors&gt;&lt;author&gt;Shakya, M.&lt;/author&gt;&lt;author&gt;Soucy, S. M.&lt;/author&gt;&lt;author&gt;Zhaxybayeva, O.&lt;/author&gt;&lt;/authors&gt;&lt;/contributors&gt;&lt;auth-address&gt;Department of Biological Sciences, Dartmouth College, 78 College Street, Hanover, NH 03755, USA.&amp;#xD;Department of Computer Science, Dartmouth College, 6211 Sudikoff Lab, Hanover, NH 03755, USA.&lt;/auth-address&gt;&lt;titles&gt;&lt;title&gt;Insights into origin and evolution of α-proteobacterial gene transfer agents&lt;/title&gt;&lt;secondary-title&gt;Virus Evol&lt;/secondary-title&gt;&lt;/titles&gt;&lt;periodical&gt;&lt;full-title&gt;Virus Evol&lt;/full-title&gt;&lt;/periodical&gt;&lt;pages&gt;vex036&lt;/pages&gt;&lt;volume&gt;3&lt;/volume&gt;&lt;number&gt;2&lt;/number&gt;&lt;edition&gt;20171207&lt;/edition&gt;&lt;keywords&gt;&lt;keyword&gt;bacteriophage&lt;/keyword&gt;&lt;keyword&gt;bacterium-virus co-evolution&lt;/keyword&gt;&lt;keyword&gt;domestication&lt;/keyword&gt;&lt;keyword&gt;exaptation&lt;/keyword&gt;&lt;keyword&gt;horizontal gene transfer&lt;/keyword&gt;&lt;/keywords&gt;&lt;dates&gt;&lt;year&gt;2017&lt;/year&gt;&lt;pub-dates&gt;&lt;date&gt;Jul&lt;/date&gt;&lt;/pub-dates&gt;&lt;/dates&gt;&lt;isbn&gt;2057-1577 (Print)&amp;#xD;2057-1577&lt;/isbn&gt;&lt;accession-num&gt;29250433&lt;/accession-num&gt;&lt;urls&gt;&lt;/urls&gt;&lt;custom2&gt;PMC5721377&lt;/custom2&gt;&lt;electronic-resource-num&gt;10.1093/ve/vex036&lt;/electronic-resource-num&gt;&lt;remote-database-provider&gt;NLM&lt;/remote-database-provider&gt;&lt;language&gt;eng&lt;/language&gt;&lt;/record&gt;&lt;/Cite&gt;&lt;/EndNote&gt;</w:instrText>
                  </w:r>
                  <w:r w:rsidRPr="00D51C54">
                    <w:rPr>
                      <w:noProof/>
                    </w:rPr>
                    <w:fldChar w:fldCharType="separate"/>
                  </w:r>
                  <w:r>
                    <w:rPr>
                      <w:noProof/>
                    </w:rPr>
                    <w:t>[</w:t>
                  </w:r>
                  <w:hyperlink w:anchor="_ENREF_43" w:tooltip="Shakya, 2017 #15" w:history="1">
                    <w:r w:rsidRPr="00C1495F">
                      <w:rPr>
                        <w:rStyle w:val="Hyperlink"/>
                      </w:rPr>
                      <w:t>43</w:t>
                    </w:r>
                  </w:hyperlink>
                  <w:r>
                    <w:rPr>
                      <w:noProof/>
                    </w:rPr>
                    <w:t>]</w:t>
                  </w:r>
                  <w:r w:rsidRPr="00D51C54">
                    <w:rPr>
                      <w:noProof/>
                    </w:rPr>
                    <w:fldChar w:fldCharType="end"/>
                  </w:r>
                  <w:r w:rsidRPr="00D51C54">
                    <w:rPr>
                      <w:noProof/>
                    </w:rPr>
                    <w:t xml:space="preserve">. As a result, GTAs effectively became a component of cellular genomes, integrated into cellular regulatory circuits that also control processes such as motility, quorum sensing, extracellular polysaccharide synthesis, and biofilm formation </w:t>
                  </w:r>
                  <w:r w:rsidRPr="00D51C54">
                    <w:rPr>
                      <w:noProof/>
                    </w:rPr>
                    <w:fldChar w:fldCharType="begin">
                      <w:fldData xml:space="preserve">PEVuZE5vdGU+PENpdGU+PEF1dGhvcj5MYW5nPC9BdXRob3I+PFllYXI+MjAxNzwvWWVhcj48UmVj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</w:fldData>
                    </w:fldChar>
                  </w:r>
                  <w:r>
                    <w:rPr>
                      <w:noProof/>
                    </w:rPr>
                    <w:instrText xml:space="preserve"> ADDIN EN.CITE </w:instrText>
                  </w:r>
                  <w:r>
                    <w:rPr>
                      <w:noProof/>
                    </w:rPr>
                    <w:fldChar w:fldCharType="begin">
                      <w:fldData xml:space="preserve">PEVuZE5vdGU+PENpdGU+PEF1dGhvcj5MYW5nPC9BdXRob3I+PFllYXI+MjAxNzwvWWVhcj48UmVj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</w:fldData>
                    </w:fldChar>
                  </w:r>
                  <w:r>
                    <w:rPr>
                      <w:noProof/>
                    </w:rPr>
                    <w:instrText xml:space="preserve"> ADDIN EN.CITE.DATA </w:instrText>
                  </w:r>
                  <w:r>
                    <w:rPr>
                      <w:noProof/>
                    </w:rPr>
                  </w:r>
                  <w:r>
                    <w:rPr>
                      <w:noProof/>
                    </w:rPr>
                    <w:fldChar w:fldCharType="end"/>
                  </w:r>
                  <w:r w:rsidRPr="00D51C54">
                    <w:rPr>
                      <w:noProof/>
                    </w:rPr>
                  </w:r>
                  <w:r w:rsidRPr="00D51C54">
                    <w:rPr>
                      <w:noProof/>
                    </w:rPr>
                    <w:fldChar w:fldCharType="separate"/>
                  </w:r>
                  <w:r>
                    <w:rPr>
                      <w:noProof/>
                    </w:rPr>
                    <w:t>[</w:t>
                  </w:r>
                  <w:hyperlink w:anchor="_ENREF_31" w:tooltip="Lang, 2017 #16" w:history="1">
                    <w:r w:rsidRPr="00C1495F">
                      <w:rPr>
                        <w:rStyle w:val="Hyperlink"/>
                      </w:rPr>
                      <w:t>31</w:t>
                    </w:r>
                  </w:hyperlink>
                  <w:r>
                    <w:rPr>
                      <w:noProof/>
                    </w:rPr>
                    <w:t xml:space="preserve">, </w:t>
                  </w:r>
                  <w:hyperlink w:anchor="_ENREF_40" w:tooltip="Pallegar, 2020 #69" w:history="1">
                    <w:r w:rsidRPr="00C1495F">
                      <w:rPr>
                        <w:rStyle w:val="Hyperlink"/>
                      </w:rPr>
                      <w:t>40</w:t>
                    </w:r>
                  </w:hyperlink>
                  <w:r>
                    <w:rPr>
                      <w:noProof/>
                    </w:rPr>
                    <w:t xml:space="preserve">, </w:t>
                  </w:r>
                  <w:hyperlink w:anchor="_ENREF_44" w:tooltip="Shimizu, 2022 #54" w:history="1">
                    <w:r w:rsidRPr="00C1495F">
                      <w:rPr>
                        <w:rStyle w:val="Hyperlink"/>
                      </w:rPr>
                      <w:t>44</w:t>
                    </w:r>
                  </w:hyperlink>
                  <w:r>
                    <w:rPr>
                      <w:noProof/>
                    </w:rPr>
                    <w:t>]</w:t>
                  </w:r>
                  <w:r w:rsidRPr="00D51C54">
                    <w:rPr>
                      <w:noProof/>
                    </w:rPr>
                    <w:fldChar w:fldCharType="end"/>
                  </w:r>
                  <w:r w:rsidRPr="00D51C54">
                    <w:rPr>
                      <w:noProof/>
                    </w:rPr>
                    <w:t xml:space="preserve">. There is also mounting evidence that GTA genes experience selective pressures to be maintained in their host genomes </w:t>
                  </w:r>
                  <w:r w:rsidRPr="00D51C54">
                    <w:rPr>
                      <w:noProof/>
                    </w:rPr>
                    <w:fldChar w:fldCharType="begin">
                      <w:fldData xml:space="preserve">PEVuZE5vdGU+PENpdGU+PEF1dGhvcj5Lb2dheTwvQXV0aG9yPjxZZWFyPjIwMjA8L1llYXI+PFJl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</w:fldData>
                    </w:fldChar>
                  </w:r>
                  <w:r>
                    <w:rPr>
                      <w:noProof/>
                    </w:rPr>
                    <w:instrText xml:space="preserve"> ADDIN EN.CITE </w:instrText>
                  </w:r>
                  <w:r>
                    <w:rPr>
                      <w:noProof/>
                    </w:rPr>
                    <w:fldChar w:fldCharType="begin">
                      <w:fldData xml:space="preserve">PEVuZE5vdGU+PENpdGU+PEF1dGhvcj5Lb2dheTwvQXV0aG9yPjxZZWFyPjIwMjA8L1llYXI+PFJl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</w:fldData>
                    </w:fldChar>
                  </w:r>
                  <w:r>
                    <w:rPr>
                      <w:noProof/>
                    </w:rPr>
                    <w:instrText xml:space="preserve"> ADDIN EN.CITE.DATA </w:instrText>
                  </w:r>
                  <w:r>
                    <w:rPr>
                      <w:noProof/>
                    </w:rPr>
                  </w:r>
                  <w:r>
                    <w:rPr>
                      <w:noProof/>
                    </w:rPr>
                    <w:fldChar w:fldCharType="end"/>
                  </w:r>
                  <w:r w:rsidRPr="00D51C54">
                    <w:rPr>
                      <w:noProof/>
                    </w:rPr>
                  </w:r>
                  <w:r w:rsidRPr="00D51C54">
                    <w:rPr>
                      <w:noProof/>
                    </w:rPr>
                    <w:fldChar w:fldCharType="separate"/>
                  </w:r>
                  <w:r>
                    <w:rPr>
                      <w:noProof/>
                    </w:rPr>
                    <w:t>[</w:t>
                  </w:r>
                  <w:hyperlink w:anchor="_ENREF_23" w:tooltip="Kogay, 2020 #30" w:history="1">
                    <w:r w:rsidRPr="00C1495F">
                      <w:rPr>
                        <w:rStyle w:val="Hyperlink"/>
                      </w:rPr>
                      <w:t>23</w:t>
                    </w:r>
                  </w:hyperlink>
                  <w:r>
                    <w:rPr>
                      <w:noProof/>
                    </w:rPr>
                    <w:t xml:space="preserve">, </w:t>
                  </w:r>
                  <w:hyperlink w:anchor="_ENREF_30" w:tooltip="Lang, 2012 #14" w:history="1">
                    <w:r w:rsidRPr="00C1495F">
                      <w:rPr>
                        <w:rStyle w:val="Hyperlink"/>
                      </w:rPr>
                      <w:t>30</w:t>
                    </w:r>
                  </w:hyperlink>
                  <w:r>
                    <w:rPr>
                      <w:noProof/>
                    </w:rPr>
                    <w:t>]</w:t>
                  </w:r>
                  <w:r w:rsidRPr="00D51C54">
                    <w:rPr>
                      <w:noProof/>
                    </w:rPr>
                    <w:fldChar w:fldCharType="end"/>
                  </w:r>
                  <w:r w:rsidRPr="00D51C54">
                    <w:rPr>
                      <w:noProof/>
                    </w:rPr>
                    <w:t>. Although the fitness benefits associated with GTA production remain to be elucidated, the time is now ripe to have the known GTAs officially recognized and classified as specific viriforms. We recognize this step as the initiation of a taxonomic framework that undoubtedly will rapidly expand and change in the future.</w:t>
                  </w:r>
                </w:p>
              </w:tc>
            </w:tr>
          </w:tbl>
          <w:p w14:paraId="09E79DFD" w14:textId="77777777" w:rsidR="00A174CC" w:rsidRPr="002E0ECC" w:rsidRDefault="00A174CC" w:rsidP="002E0ECC">
            <w:pPr>
              <w:rPr>
                <w:color w:val="0000FF"/>
              </w:rPr>
            </w:pPr>
          </w:p>
        </w:tc>
      </w:tr>
    </w:tbl>
    <w:p w14:paraId="23C9F012" w14:textId="77777777" w:rsidR="004C14CB" w:rsidRDefault="004C14CB" w:rsidP="002E0ECC">
      <w:pPr>
        <w:pStyle w:val="BodyTextIndent"/>
        <w:spacing w:before="120" w:after="120"/>
        <w:ind w:left="0" w:firstLine="0"/>
        <w:rPr>
          <w:rFonts w:ascii="Times New Roman" w:hAnsi="Times New Roman"/>
          <w:b/>
          <w:color w:val="000000"/>
          <w:szCs w:val="24"/>
        </w:rPr>
      </w:pPr>
    </w:p>
    <w:p w14:paraId="6B5315D2" w14:textId="3A6DDD27" w:rsidR="00A174CC" w:rsidRPr="002E0ECC" w:rsidRDefault="008815EE" w:rsidP="002E0ECC">
      <w:pPr>
        <w:pStyle w:val="BodyTextIndent"/>
        <w:spacing w:before="120" w:after="120"/>
        <w:ind w:left="0" w:firstLine="0"/>
        <w:rPr>
          <w:rFonts w:ascii="Times New Roman" w:hAnsi="Times New Roman"/>
          <w:b/>
          <w:color w:val="000000"/>
          <w:szCs w:val="24"/>
        </w:rPr>
      </w:pPr>
      <w:r w:rsidRPr="002E0ECC">
        <w:rPr>
          <w:rFonts w:ascii="Times New Roman" w:hAnsi="Times New Roman"/>
          <w:b/>
          <w:color w:val="000000"/>
          <w:szCs w:val="24"/>
        </w:rPr>
        <w:t>Supporting evidence</w:t>
      </w:r>
    </w:p>
    <w:p w14:paraId="6E58F508" w14:textId="786D50AF" w:rsidR="004C14CB" w:rsidRPr="002E0ECC" w:rsidRDefault="00F127EA" w:rsidP="004C14CB">
      <w:r w:rsidRPr="00D51C54">
        <w:t xml:space="preserve">To identify alphaproteobacterial type I GTAs, we searched for </w:t>
      </w:r>
      <w:proofErr w:type="spellStart"/>
      <w:r w:rsidRPr="00D51C54">
        <w:t>RcGTA</w:t>
      </w:r>
      <w:proofErr w:type="spellEnd"/>
      <w:r w:rsidRPr="00D51C54">
        <w:t xml:space="preserve">-like sequences in 1,248 complete alphaproteobacterial genomes extracted from the NCBI </w:t>
      </w:r>
      <w:proofErr w:type="spellStart"/>
      <w:r w:rsidRPr="00D51C54">
        <w:t>RefSeq</w:t>
      </w:r>
      <w:proofErr w:type="spellEnd"/>
      <w:r w:rsidRPr="00D51C54">
        <w:t xml:space="preserve"> database (accessed in October 2020) using GTA-Hunter </w:t>
      </w:r>
      <w:r w:rsidRPr="00D51C54">
        <w:fldChar w:fldCharType="begin">
          <w:fldData xml:space="preserve">PEVuZE5vdGU+PENpdGU+PEF1dGhvcj5Lb2dheTwvQXV0aG9yPjxZZWFyPjIwMTk8L1llYXI+PFJl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==
</w:fldData>
        </w:fldChar>
      </w:r>
      <w:r w:rsidR="00C1495F">
        <w:instrText xml:space="preserve"> ADDIN EN.CITE </w:instrText>
      </w:r>
      <w:r w:rsidR="00C1495F">
        <w:fldChar w:fldCharType="begin">
          <w:fldData xml:space="preserve">PEVuZE5vdGU+PENpdGU+PEF1dGhvcj5Lb2dheTwvQXV0aG9yPjxZZWFyPjIwMTk8L1llYXI+PFJl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==
</w:fldData>
        </w:fldChar>
      </w:r>
      <w:r w:rsidR="00C1495F">
        <w:instrText xml:space="preserve"> ADDIN EN.CITE.DATA </w:instrText>
      </w:r>
      <w:r w:rsidR="00C1495F">
        <w:fldChar w:fldCharType="end"/>
      </w:r>
      <w:r w:rsidRPr="00D51C54">
        <w:fldChar w:fldCharType="separate"/>
      </w:r>
      <w:r w:rsidR="00C1495F">
        <w:rPr>
          <w:noProof/>
        </w:rPr>
        <w:t>[</w:t>
      </w:r>
      <w:hyperlink w:anchor="_ENREF_22" w:tooltip="Kogay, 2019 #29" w:history="1">
        <w:r w:rsidR="00C1495F" w:rsidRPr="00C1495F">
          <w:rPr>
            <w:rStyle w:val="Hyperlink"/>
          </w:rPr>
          <w:t>22</w:t>
        </w:r>
      </w:hyperlink>
      <w:r w:rsidR="00C1495F">
        <w:rPr>
          <w:noProof/>
        </w:rPr>
        <w:t>]</w:t>
      </w:r>
      <w:r w:rsidRPr="00D51C54">
        <w:fldChar w:fldCharType="end"/>
      </w:r>
      <w:r w:rsidRPr="00D51C54">
        <w:t xml:space="preserve">. We identified 503 genomes that contained at least six </w:t>
      </w:r>
      <w:proofErr w:type="spellStart"/>
      <w:r w:rsidRPr="00D51C54">
        <w:t>RcGTA</w:t>
      </w:r>
      <w:proofErr w:type="spellEnd"/>
      <w:r w:rsidRPr="00D51C54">
        <w:t xml:space="preserve"> homologs in the same genetic neighborhood and had both </w:t>
      </w:r>
      <w:r w:rsidRPr="00D51C54">
        <w:rPr>
          <w:i/>
        </w:rPr>
        <w:t xml:space="preserve">g2 </w:t>
      </w:r>
      <w:r w:rsidRPr="00D51C54">
        <w:rPr>
          <w:iCs/>
        </w:rPr>
        <w:t xml:space="preserve">(encoding </w:t>
      </w:r>
      <w:proofErr w:type="spellStart"/>
      <w:r w:rsidRPr="00D51C54">
        <w:rPr>
          <w:iCs/>
        </w:rPr>
        <w:t>TerL</w:t>
      </w:r>
      <w:proofErr w:type="spellEnd"/>
      <w:r w:rsidRPr="00D51C54">
        <w:rPr>
          <w:iCs/>
        </w:rPr>
        <w:t>) and</w:t>
      </w:r>
      <w:r w:rsidRPr="00D51C54">
        <w:rPr>
          <w:i/>
        </w:rPr>
        <w:t xml:space="preserve"> g5</w:t>
      </w:r>
      <w:r w:rsidRPr="00D51C54">
        <w:t xml:space="preserve"> (encoding HK97-MCP) genes. To remove redundancy, we clustered genomes into the operational taxonomic units (OTUs) using an average nucleotide identity threshold of 95%. From all genomes within an OTU, we selected one genome with the largest number of GTA genes. This strategy resulted in 290 representative GTAs selected for further analysis. We identified the closest viral homologs of the </w:t>
      </w:r>
      <w:proofErr w:type="spellStart"/>
      <w:r w:rsidRPr="00D51C54">
        <w:t>TerL</w:t>
      </w:r>
      <w:proofErr w:type="spellEnd"/>
      <w:r w:rsidRPr="00D51C54">
        <w:t xml:space="preserve"> and HK97-MCP proteins from these GTAs by conducting a BLASTP search </w:t>
      </w:r>
      <w:r w:rsidRPr="00D51C54">
        <w:fldChar w:fldCharType="begin"/>
      </w:r>
      <w:r>
        <w:instrText xml:space="preserve"> ADDIN EN.CITE &lt;EndNote&gt;&lt;Cite&gt;&lt;Author&gt;Altschul&lt;/Author&gt;&lt;Year&gt;1997&lt;/Year&gt;&lt;RecNum&gt;55&lt;/RecNum&gt;&lt;DisplayText&gt;[1]&lt;/DisplayText&gt;&lt;record&gt;&lt;rec-number&gt;55&lt;/rec-number&gt;&lt;foreign-keys&gt;&lt;key app="EN" db-id="e2xsas9wgvrvwied59ev5pahfdavev59vvwv" timestamp="1654316182"&gt;55&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lt;/isbn&gt;&lt;accession-num&gt;9254694&lt;/accession-num&gt;&lt;urls&gt;&lt;related-urls&gt;&lt;url&gt;https://www.ncbi.nlm.nih.gov/pmc/articles/PMC146917/pdf/253389.pdf&lt;/url&gt;&lt;/related-urls&gt;&lt;/urls&gt;&lt;custom2&gt;PMC146917&lt;/custom2&gt;&lt;electronic-resource-num&gt;10.1093/nar/25.17.3389&lt;/electronic-resource-num&gt;&lt;remote-database-provider&gt;NLM&lt;/remote-database-provider&gt;&lt;language&gt;eng&lt;/language&gt;&lt;/record&gt;&lt;/Cite&gt;&lt;/EndNote&gt;</w:instrText>
      </w:r>
      <w:r w:rsidRPr="00D51C54">
        <w:fldChar w:fldCharType="separate"/>
      </w:r>
      <w:r>
        <w:rPr>
          <w:noProof/>
        </w:rPr>
        <w:t>[</w:t>
      </w:r>
      <w:hyperlink w:anchor="_ENREF_1" w:tooltip="Altschul, 1997 #55" w:history="1">
        <w:r w:rsidR="00C1495F" w:rsidRPr="00C1495F">
          <w:rPr>
            <w:rStyle w:val="Hyperlink"/>
          </w:rPr>
          <w:t>1</w:t>
        </w:r>
      </w:hyperlink>
      <w:r>
        <w:rPr>
          <w:noProof/>
        </w:rPr>
        <w:t>]</w:t>
      </w:r>
      <w:r w:rsidRPr="00D51C54">
        <w:fldChar w:fldCharType="end"/>
      </w:r>
      <w:r w:rsidRPr="00D51C54">
        <w:t xml:space="preserve"> of the </w:t>
      </w:r>
      <w:proofErr w:type="spellStart"/>
      <w:r w:rsidRPr="00D51C54">
        <w:t>RefSeq</w:t>
      </w:r>
      <w:proofErr w:type="spellEnd"/>
      <w:r w:rsidRPr="00D51C54">
        <w:t xml:space="preserve"> database (accessed in March 2021) </w:t>
      </w:r>
      <w:r w:rsidRPr="00D51C54">
        <w:fldChar w:fldCharType="begin">
          <w:fldData xml:space="preserve">PEVuZE5vdGU+PENpdGU+PEF1dGhvcj5PJmFwb3M7TGVhcnk8L0F1dGhvcj48WWVhcj4yMDE2PC9Z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</w:fldData>
        </w:fldChar>
      </w:r>
      <w:r w:rsidR="00C1495F">
        <w:instrText xml:space="preserve"> ADDIN EN.CITE </w:instrText>
      </w:r>
      <w:r w:rsidR="00C1495F">
        <w:fldChar w:fldCharType="begin">
          <w:fldData xml:space="preserve">PEVuZE5vdGU+PENpdGU+PEF1dGhvcj5PJmFwb3M7TGVhcnk8L0F1dGhvcj48WWVhcj4yMDE2PC9Z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</w:fldData>
        </w:fldChar>
      </w:r>
      <w:r w:rsidR="00C1495F">
        <w:instrText xml:space="preserve"> ADDIN EN.CITE.DATA </w:instrText>
      </w:r>
      <w:r w:rsidR="00C1495F">
        <w:fldChar w:fldCharType="end"/>
      </w:r>
      <w:r w:rsidRPr="00D51C54">
        <w:fldChar w:fldCharType="separate"/>
      </w:r>
      <w:r w:rsidR="00C1495F">
        <w:rPr>
          <w:noProof/>
        </w:rPr>
        <w:t>[</w:t>
      </w:r>
      <w:hyperlink w:anchor="_ENREF_39" w:tooltip="O'Leary, 2016 #56" w:history="1">
        <w:r w:rsidR="00C1495F" w:rsidRPr="00C1495F">
          <w:rPr>
            <w:rStyle w:val="Hyperlink"/>
          </w:rPr>
          <w:t>39</w:t>
        </w:r>
      </w:hyperlink>
      <w:r w:rsidR="00C1495F">
        <w:rPr>
          <w:noProof/>
        </w:rPr>
        <w:t>]</w:t>
      </w:r>
      <w:r w:rsidRPr="00D51C54">
        <w:fldChar w:fldCharType="end"/>
      </w:r>
      <w:r w:rsidRPr="00D51C54">
        <w:t xml:space="preserve">, using </w:t>
      </w:r>
      <w:proofErr w:type="spellStart"/>
      <w:r w:rsidRPr="00D51C54">
        <w:t>TerL</w:t>
      </w:r>
      <w:proofErr w:type="spellEnd"/>
      <w:r w:rsidRPr="00D51C54">
        <w:t xml:space="preserve"> and HK97-MCP proteins from representative GTAs as queries, an e-value cutoff of 0.001, and query coverage of at least 50%. Retrieved viral homologs with identical amino-acid sequences were removed from further analyses. For both proteins, we aligned amino-acid sequences of GTA and virus homologs using MAFFT v7.455 with -</w:t>
      </w:r>
      <w:proofErr w:type="spellStart"/>
      <w:r w:rsidRPr="00D51C54">
        <w:t>linsi</w:t>
      </w:r>
      <w:proofErr w:type="spellEnd"/>
      <w:r w:rsidRPr="00D51C54">
        <w:t xml:space="preserve"> option </w:t>
      </w:r>
      <w:r w:rsidRPr="00D51C54">
        <w:fldChar w:fldCharType="begin"/>
      </w:r>
      <w:r w:rsidR="00C1495F">
        <w:instrText xml:space="preserve"> ADDIN EN.CITE &lt;EndNote&gt;&lt;Cite&gt;&lt;Author&gt;Katoh&lt;/Author&gt;&lt;Year&gt;2013&lt;/Year&gt;&lt;RecNum&gt;28&lt;/RecNum&gt;&lt;DisplayText&gt;[21]&lt;/DisplayText&gt;&lt;record&gt;&lt;rec-number&gt;28&lt;/rec-number&gt;&lt;foreign-keys&gt;&lt;key app="EN" db-id="e2xsas9wgvrvwied59ev5pahfdavev59vvwv" timestamp="1648682978"&gt;28&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6&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0737-4038 (Print)&amp;#xD;0737-4038&lt;/isbn&gt;&lt;accession-num&gt;23329690&lt;/accession-num&gt;&lt;urls&gt;&lt;/urls&gt;&lt;custom2&gt;PMC3603318&lt;/custom2&gt;&lt;electronic-resource-num&gt;10.1093/molbev/mst010&lt;/electronic-resource-num&gt;&lt;remote-database-provider&gt;NLM&lt;/remote-database-provider&gt;&lt;language&gt;eng&lt;/language&gt;&lt;/record&gt;&lt;/Cite&gt;&lt;/EndNote&gt;</w:instrText>
      </w:r>
      <w:r w:rsidRPr="00D51C54">
        <w:fldChar w:fldCharType="separate"/>
      </w:r>
      <w:r w:rsidR="00C1495F">
        <w:rPr>
          <w:noProof/>
        </w:rPr>
        <w:t>[</w:t>
      </w:r>
      <w:hyperlink w:anchor="_ENREF_21" w:tooltip="Katoh, 2013 #28" w:history="1">
        <w:r w:rsidR="00C1495F" w:rsidRPr="00C1495F">
          <w:rPr>
            <w:rStyle w:val="Hyperlink"/>
          </w:rPr>
          <w:t>21</w:t>
        </w:r>
      </w:hyperlink>
      <w:r w:rsidR="00C1495F">
        <w:rPr>
          <w:noProof/>
        </w:rPr>
        <w:t>]</w:t>
      </w:r>
      <w:r w:rsidRPr="00D51C54">
        <w:fldChar w:fldCharType="end"/>
      </w:r>
      <w:r w:rsidRPr="00D51C54">
        <w:t xml:space="preserve">. We reconstructed phylogenetic trees using IQ-TREE v2 </w:t>
      </w:r>
      <w:r w:rsidRPr="00D51C54">
        <w:fldChar w:fldCharType="begin">
          <w:fldData xml:space="preserve">PEVuZE5vdGU+PENpdGU+PEF1dGhvcj5NaW5oPC9BdXRob3I+PFllYXI+MjAyMDwvWWVhcj48UmVj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</w:fldData>
        </w:fldChar>
      </w:r>
      <w:r w:rsidR="00C1495F">
        <w:instrText xml:space="preserve"> ADDIN EN.CITE </w:instrText>
      </w:r>
      <w:r w:rsidR="00C1495F">
        <w:fldChar w:fldCharType="begin">
          <w:fldData xml:space="preserve">PEVuZE5vdGU+PENpdGU+PEF1dGhvcj5NaW5oPC9BdXRob3I+PFllYXI+MjAyMDwvWWVhcj48UmVj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</w:fldData>
        </w:fldChar>
      </w:r>
      <w:r w:rsidR="00C1495F">
        <w:instrText xml:space="preserve"> ADDIN EN.CITE.DATA </w:instrText>
      </w:r>
      <w:r w:rsidR="00C1495F">
        <w:fldChar w:fldCharType="end"/>
      </w:r>
      <w:r w:rsidRPr="00D51C54">
        <w:fldChar w:fldCharType="separate"/>
      </w:r>
      <w:r w:rsidR="00C1495F">
        <w:rPr>
          <w:noProof/>
        </w:rPr>
        <w:t>[</w:t>
      </w:r>
      <w:hyperlink w:anchor="_ENREF_36" w:tooltip="Minh, 2020 #33" w:history="1">
        <w:r w:rsidR="00C1495F" w:rsidRPr="00C1495F">
          <w:rPr>
            <w:rStyle w:val="Hyperlink"/>
          </w:rPr>
          <w:t>36</w:t>
        </w:r>
      </w:hyperlink>
      <w:r w:rsidR="00C1495F">
        <w:rPr>
          <w:noProof/>
        </w:rPr>
        <w:t>]</w:t>
      </w:r>
      <w:r w:rsidRPr="00D51C54">
        <w:fldChar w:fldCharType="end"/>
      </w:r>
      <w:r w:rsidRPr="00D51C54">
        <w:t xml:space="preserve">, identifying the best substitution models using the built-in </w:t>
      </w:r>
      <w:proofErr w:type="spellStart"/>
      <w:r w:rsidRPr="00D51C54">
        <w:t>ModelFinder</w:t>
      </w:r>
      <w:proofErr w:type="spellEnd"/>
      <w:r w:rsidRPr="00D51C54">
        <w:t xml:space="preserve"> </w:t>
      </w:r>
      <w:r w:rsidRPr="00D51C54">
        <w:fldChar w:fldCharType="begin">
          <w:fldData xml:space="preserve">PEVuZE5vdGU+PENpdGU+PEF1dGhvcj5LYWx5YWFuYW1vb3J0aHk8L0F1dGhvcj48WWVhcj4yMDE3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</w:fldData>
        </w:fldChar>
      </w:r>
      <w:r w:rsidR="00C1495F">
        <w:instrText xml:space="preserve"> ADDIN EN.CITE </w:instrText>
      </w:r>
      <w:r w:rsidR="00C1495F">
        <w:fldChar w:fldCharType="begin">
          <w:fldData xml:space="preserve">PEVuZE5vdGU+PENpdGU+PEF1dGhvcj5LYWx5YWFuYW1vb3J0aHk8L0F1dGhvcj48WWVhcj4yMDE3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</w:fldData>
        </w:fldChar>
      </w:r>
      <w:r w:rsidR="00C1495F">
        <w:instrText xml:space="preserve"> ADDIN EN.CITE.DATA </w:instrText>
      </w:r>
      <w:r w:rsidR="00C1495F">
        <w:fldChar w:fldCharType="end"/>
      </w:r>
      <w:r w:rsidRPr="00D51C54">
        <w:fldChar w:fldCharType="separate"/>
      </w:r>
      <w:r w:rsidR="00C1495F">
        <w:rPr>
          <w:noProof/>
        </w:rPr>
        <w:t>[</w:t>
      </w:r>
      <w:hyperlink w:anchor="_ENREF_20" w:tooltip="Kalyaanamoorthy, 2017 #67" w:history="1">
        <w:r w:rsidR="00C1495F" w:rsidRPr="00C1495F">
          <w:rPr>
            <w:rStyle w:val="Hyperlink"/>
          </w:rPr>
          <w:t>20</w:t>
        </w:r>
      </w:hyperlink>
      <w:r w:rsidR="00C1495F">
        <w:rPr>
          <w:noProof/>
        </w:rPr>
        <w:t>]</w:t>
      </w:r>
      <w:r w:rsidRPr="00D51C54">
        <w:fldChar w:fldCharType="end"/>
      </w:r>
      <w:r w:rsidRPr="00D51C54">
        <w:t xml:space="preserve">. </w:t>
      </w:r>
      <w:bookmarkStart w:id="6" w:name="_Hlk112683758"/>
      <w:r w:rsidRPr="00D51C54">
        <w:t xml:space="preserve">The selected models were LG+F+R9 and LG+F+R7 for </w:t>
      </w:r>
      <w:proofErr w:type="spellStart"/>
      <w:r w:rsidRPr="00D51C54">
        <w:t>TerL</w:t>
      </w:r>
      <w:proofErr w:type="spellEnd"/>
      <w:r w:rsidRPr="00D51C54">
        <w:t xml:space="preserve"> and HK97-MCP datasets, respectively. </w:t>
      </w:r>
      <w:bookmarkEnd w:id="6"/>
      <w:r w:rsidRPr="00D51C54">
        <w:t xml:space="preserve">Branch support values were assessed using 1,000 ultrafast bootstrap replicates and a hill-climbing nearest-neighbor interchange search for optimal trees </w:t>
      </w:r>
      <w:r w:rsidRPr="00D51C54">
        <w:fldChar w:fldCharType="begin"/>
      </w:r>
      <w:r w:rsidR="00C1495F">
        <w:instrText xml:space="preserve"> ADDIN EN.CITE &lt;EndNote&gt;&lt;Cite&gt;&lt;Author&gt;Hoang&lt;/Author&gt;&lt;Year&gt;2018&lt;/Year&gt;&lt;RecNum&gt;57&lt;/RecNum&gt;&lt;DisplayText&gt;[15]&lt;/DisplayText&gt;&lt;record&gt;&lt;rec-number&gt;57&lt;/rec-number&gt;&lt;foreign-keys&gt;&lt;key app="EN" db-id="e2xsas9wgvrvwied59ev5pahfdavev59vvwv" timestamp="1654316315"&gt;57&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0737-4038 (Print)&amp;#xD;0737-4038&lt;/isbn&gt;&lt;accession-num&gt;29077904&lt;/accession-num&gt;&lt;urls&gt;&lt;related-urls&gt;&lt;url&gt;https://www.ncbi.nlm.nih.gov/pmc/articles/PMC5850222/pdf/msx281.pdf&lt;/url&gt;&lt;/related-urls&gt;&lt;/urls&gt;&lt;custom2&gt;PMC5850222&lt;/custom2&gt;&lt;electronic-resource-num&gt;10.1093/molbev/msx281&lt;/electronic-resource-num&gt;&lt;remote-database-provider&gt;NLM&lt;/remote-database-provider&gt;&lt;language&gt;eng&lt;/language&gt;&lt;/record&gt;&lt;/Cite&gt;&lt;/EndNote&gt;</w:instrText>
      </w:r>
      <w:r w:rsidRPr="00D51C54">
        <w:fldChar w:fldCharType="separate"/>
      </w:r>
      <w:r w:rsidR="00C1495F">
        <w:rPr>
          <w:noProof/>
        </w:rPr>
        <w:t>[</w:t>
      </w:r>
      <w:hyperlink w:anchor="_ENREF_15" w:tooltip="Hoang, 2018 #57" w:history="1">
        <w:r w:rsidR="00C1495F" w:rsidRPr="00C1495F">
          <w:rPr>
            <w:rStyle w:val="Hyperlink"/>
          </w:rPr>
          <w:t>15</w:t>
        </w:r>
      </w:hyperlink>
      <w:r w:rsidR="00C1495F">
        <w:rPr>
          <w:noProof/>
        </w:rPr>
        <w:t>]</w:t>
      </w:r>
      <w:r w:rsidRPr="00D51C54">
        <w:fldChar w:fldCharType="end"/>
      </w:r>
      <w:r w:rsidRPr="00D51C54">
        <w:t xml:space="preserve">. Additionally, for both protein phylogenies, we reconstructed a phylogenetic tree in IQ-TREE v2 </w:t>
      </w:r>
      <w:r w:rsidRPr="00D51C54">
        <w:fldChar w:fldCharType="begin">
          <w:fldData xml:space="preserve">PEVuZE5vdGU+PENpdGU+PEF1dGhvcj5NaW5oPC9BdXRob3I+PFllYXI+MjAyMDwvWWVhcj48UmVj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</w:fldData>
        </w:fldChar>
      </w:r>
      <w:r w:rsidR="00C1495F">
        <w:instrText xml:space="preserve"> ADDIN EN.CITE </w:instrText>
      </w:r>
      <w:r w:rsidR="00C1495F">
        <w:fldChar w:fldCharType="begin">
          <w:fldData xml:space="preserve">PEVuZE5vdGU+PENpdGU+PEF1dGhvcj5NaW5oPC9BdXRob3I+PFllYXI+MjAyMDwvWWVhcj48UmVj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</w:fldData>
        </w:fldChar>
      </w:r>
      <w:r w:rsidR="00C1495F">
        <w:instrText xml:space="preserve"> ADDIN EN.CITE.DATA </w:instrText>
      </w:r>
      <w:r w:rsidR="00C1495F">
        <w:fldChar w:fldCharType="end"/>
      </w:r>
      <w:r w:rsidRPr="00D51C54">
        <w:fldChar w:fldCharType="separate"/>
      </w:r>
      <w:r w:rsidR="00C1495F">
        <w:rPr>
          <w:noProof/>
        </w:rPr>
        <w:t>[</w:t>
      </w:r>
      <w:hyperlink w:anchor="_ENREF_36" w:tooltip="Minh, 2020 #33" w:history="1">
        <w:r w:rsidR="00C1495F" w:rsidRPr="00C1495F">
          <w:rPr>
            <w:rStyle w:val="Hyperlink"/>
          </w:rPr>
          <w:t>36</w:t>
        </w:r>
      </w:hyperlink>
      <w:r w:rsidR="00C1495F">
        <w:rPr>
          <w:noProof/>
        </w:rPr>
        <w:t>]</w:t>
      </w:r>
      <w:r w:rsidRPr="00D51C54">
        <w:fldChar w:fldCharType="end"/>
      </w:r>
      <w:r w:rsidRPr="00D51C54">
        <w:t xml:space="preserve"> using a tree search that was constrained by requiring all GTAs and all viruses to be separated by a branch. We compared the resultant trees in unconstrained and constrained searches using the AU test </w:t>
      </w:r>
      <w:r w:rsidRPr="00D51C54">
        <w:fldChar w:fldCharType="begin"/>
      </w:r>
      <w:r w:rsidR="00C1495F">
        <w:instrText xml:space="preserve"> ADDIN EN.CITE &lt;EndNote&gt;&lt;Cite&gt;&lt;Author&gt;Shimodaira&lt;/Author&gt;&lt;Year&gt;2002&lt;/Year&gt;&lt;RecNum&gt;36&lt;/RecNum&gt;&lt;DisplayText&gt;[45]&lt;/DisplayText&gt;&lt;record&gt;&lt;rec-number&gt;36&lt;/rec-number&gt;&lt;foreign-keys&gt;&lt;key app="EN" db-id="e2xsas9wgvrvwied59ev5pahfdavev59vvwv" timestamp="1648683449"&gt;36&lt;/key&gt;&lt;/foreign-keys&gt;&lt;ref-type name="Journal Article"&gt;17&lt;/ref-type&gt;&lt;contributors&gt;&lt;authors&gt;&lt;author&gt;Shimodaira, H.&lt;/author&gt;&lt;/authors&gt;&lt;/contributors&gt;&lt;auth-address&gt;Institute of Statistical Mathematics, 4-6-7 Minami-Azabu, Minatoku, Tokyo 106-8569, Japan. shimo@ism.ac.jp&lt;/auth-address&gt;&lt;titles&gt;&lt;title&gt;An approximately unbiased test of phylogenetic tree selection&lt;/title&gt;&lt;secondary-title&gt;Syst Biol&lt;/secondary-title&gt;&lt;/titles&gt;&lt;periodical&gt;&lt;full-title&gt;Syst Biol&lt;/full-title&gt;&lt;/periodical&gt;&lt;pages&gt;492-508&lt;/pages&gt;&lt;volume&gt;51&lt;/volume&gt;&lt;number&gt;3&lt;/number&gt;&lt;keywords&gt;&lt;keyword&gt;Animals&lt;/keyword&gt;&lt;keyword&gt;Mitochondria/metabolism&lt;/keyword&gt;&lt;keyword&gt;Models, Statistical&lt;/keyword&gt;&lt;keyword&gt;*Phylogeny&lt;/keyword&gt;&lt;/keywords&gt;&lt;dates&gt;&lt;year&gt;2002&lt;/year&gt;&lt;pub-dates&gt;&lt;date&gt;Jun&lt;/date&gt;&lt;/pub-dates&gt;&lt;/dates&gt;&lt;isbn&gt;1063-5157 (Print)&amp;#xD;1063-5157&lt;/isbn&gt;&lt;accession-num&gt;12079646&lt;/accession-num&gt;&lt;urls&gt;&lt;/urls&gt;&lt;electronic-resource-num&gt;10.1080/10635150290069913&lt;/electronic-resource-num&gt;&lt;remote-database-provider&gt;NLM&lt;/remote-database-provider&gt;&lt;language&gt;eng&lt;/language&gt;&lt;/record&gt;&lt;/Cite&gt;&lt;/EndNote&gt;</w:instrText>
      </w:r>
      <w:r w:rsidRPr="00D51C54">
        <w:fldChar w:fldCharType="separate"/>
      </w:r>
      <w:r w:rsidR="00C1495F">
        <w:rPr>
          <w:noProof/>
        </w:rPr>
        <w:t>[</w:t>
      </w:r>
      <w:hyperlink w:anchor="_ENREF_45" w:tooltip="Shimodaira, 2002 #36" w:history="1">
        <w:r w:rsidR="00C1495F" w:rsidRPr="00C1495F">
          <w:rPr>
            <w:rStyle w:val="Hyperlink"/>
          </w:rPr>
          <w:t>45</w:t>
        </w:r>
      </w:hyperlink>
      <w:r w:rsidR="00C1495F">
        <w:rPr>
          <w:noProof/>
        </w:rPr>
        <w:t>]</w:t>
      </w:r>
      <w:r w:rsidRPr="00D51C54">
        <w:fldChar w:fldCharType="end"/>
      </w:r>
      <w:r w:rsidRPr="00D51C54">
        <w:t>, as implemented in the IQ-TREE v2 program.</w:t>
      </w:r>
    </w:p>
    <w:p w14:paraId="65BD359B" w14:textId="598AA740" w:rsidR="004C14CB" w:rsidRPr="002E0ECC" w:rsidRDefault="00F127EA" w:rsidP="004C14CB">
      <w:pPr>
        <w:ind w:firstLine="720"/>
      </w:pPr>
      <w:r w:rsidRPr="00D51C54">
        <w:lastRenderedPageBreak/>
        <w:t xml:space="preserve">To identify alphaproteobacterial type II GTAs, we used the </w:t>
      </w:r>
      <w:proofErr w:type="spellStart"/>
      <w:r w:rsidRPr="00D51C54">
        <w:t>BaGTA</w:t>
      </w:r>
      <w:proofErr w:type="spellEnd"/>
      <w:r w:rsidRPr="00D51C54">
        <w:t xml:space="preserve"> </w:t>
      </w:r>
      <w:proofErr w:type="spellStart"/>
      <w:r w:rsidRPr="00D51C54">
        <w:t>TerL</w:t>
      </w:r>
      <w:proofErr w:type="spellEnd"/>
      <w:r w:rsidRPr="00D51C54">
        <w:t xml:space="preserve"> and HK97-MCP sequences (accession numbers WP_034448260.1 and WP_011181178.1, respectively) as queries in a BLASTP search against the 57 complete </w:t>
      </w:r>
      <w:r w:rsidRPr="00D51C54">
        <w:rPr>
          <w:i/>
          <w:iCs/>
        </w:rPr>
        <w:t>Bartonella</w:t>
      </w:r>
      <w:r w:rsidRPr="00D51C54">
        <w:t xml:space="preserve"> genomes extracted from the </w:t>
      </w:r>
      <w:proofErr w:type="spellStart"/>
      <w:r w:rsidRPr="00D51C54">
        <w:t>RefSeq</w:t>
      </w:r>
      <w:proofErr w:type="spellEnd"/>
      <w:r w:rsidRPr="00D51C54">
        <w:t xml:space="preserve"> database (accessed in May 2022). We restricted our search only to matches for which </w:t>
      </w:r>
      <w:proofErr w:type="spellStart"/>
      <w:r w:rsidRPr="00D51C54">
        <w:t>BaGTA</w:t>
      </w:r>
      <w:proofErr w:type="spellEnd"/>
      <w:r w:rsidRPr="00D51C54">
        <w:t xml:space="preserve"> </w:t>
      </w:r>
      <w:proofErr w:type="spellStart"/>
      <w:r w:rsidRPr="00D51C54">
        <w:t>TerL</w:t>
      </w:r>
      <w:proofErr w:type="spellEnd"/>
      <w:r w:rsidRPr="00D51C54">
        <w:t xml:space="preserve"> and HK97-MCP homologs are in the same genomic neighborhood (defined as being within 5 kb of each other). In genomes with multiple matches to the query protein, we retained only the homolog with the highest BLASTP bit score. We clustered 57 genomes using a 95% average nucleotide identity (ANI) threshold and randomly selected one </w:t>
      </w:r>
      <w:proofErr w:type="spellStart"/>
      <w:r w:rsidRPr="00D51C54">
        <w:t>TerL</w:t>
      </w:r>
      <w:proofErr w:type="spellEnd"/>
      <w:r w:rsidRPr="00D51C54">
        <w:t xml:space="preserve"> and HK97-MCP representative from each cluster for phylogenetic analysis. We identified </w:t>
      </w:r>
      <w:proofErr w:type="spellStart"/>
      <w:r w:rsidRPr="00D51C54">
        <w:t>caudoviricete</w:t>
      </w:r>
      <w:proofErr w:type="spellEnd"/>
      <w:r w:rsidRPr="00D51C54">
        <w:t xml:space="preserve"> homologs by conducting a BLASTP search (e-value cutoff of 0.001, and query coverage of at least 50%) against viral </w:t>
      </w:r>
      <w:proofErr w:type="spellStart"/>
      <w:r w:rsidRPr="00D51C54">
        <w:t>RefSeq</w:t>
      </w:r>
      <w:proofErr w:type="spellEnd"/>
      <w:r w:rsidRPr="00D51C54">
        <w:t xml:space="preserve"> database (accessed in May 2022). We performed phylogenetic reconstructions as described above for alphaproteobacterial type I GTAs. The selected best substitution models were LG+R6 and LG+G4 for </w:t>
      </w:r>
      <w:proofErr w:type="spellStart"/>
      <w:r w:rsidRPr="00D51C54">
        <w:t>TerL</w:t>
      </w:r>
      <w:proofErr w:type="spellEnd"/>
      <w:r w:rsidRPr="00D51C54">
        <w:t xml:space="preserve"> and HK97-MCP datasets, respectively.</w:t>
      </w:r>
    </w:p>
    <w:p w14:paraId="26BE6556" w14:textId="3D414E62" w:rsidR="004C14CB" w:rsidRDefault="00F127EA" w:rsidP="004C14CB">
      <w:pPr>
        <w:ind w:firstLine="720"/>
      </w:pPr>
      <w:r w:rsidRPr="00D51C54">
        <w:t xml:space="preserve">To identify GTAs of spirochaetes, </w:t>
      </w:r>
      <w:r w:rsidRPr="00D51C54">
        <w:rPr>
          <w:color w:val="000000"/>
        </w:rPr>
        <w:t xml:space="preserve">we used </w:t>
      </w:r>
      <w:proofErr w:type="spellStart"/>
      <w:r w:rsidRPr="00D51C54">
        <w:rPr>
          <w:color w:val="000000"/>
        </w:rPr>
        <w:t>Bh</w:t>
      </w:r>
      <w:r w:rsidRPr="00D51C54">
        <w:t>GTA’s</w:t>
      </w:r>
      <w:proofErr w:type="spellEnd"/>
      <w:r w:rsidRPr="00D51C54">
        <w:t xml:space="preserve"> MCP sequence (GenBank accession number WP_012671344.1) as a query in a BLASTP search (with an e-value cutoff of 0.001 and query coverage of at least 50%) against the 13 complete </w:t>
      </w:r>
      <w:proofErr w:type="spellStart"/>
      <w:r w:rsidRPr="00D51C54">
        <w:rPr>
          <w:i/>
          <w:iCs/>
        </w:rPr>
        <w:t>Brachyspira</w:t>
      </w:r>
      <w:proofErr w:type="spellEnd"/>
      <w:r w:rsidRPr="00D51C54">
        <w:t xml:space="preserve"> genomes extracted from the </w:t>
      </w:r>
      <w:proofErr w:type="spellStart"/>
      <w:r w:rsidRPr="00D51C54">
        <w:t>RefSeq</w:t>
      </w:r>
      <w:proofErr w:type="spellEnd"/>
      <w:r w:rsidRPr="00D51C54">
        <w:t xml:space="preserve"> database (accessed in May 2022). We used </w:t>
      </w:r>
      <w:proofErr w:type="spellStart"/>
      <w:r w:rsidRPr="00D51C54">
        <w:t>TerL</w:t>
      </w:r>
      <w:proofErr w:type="spellEnd"/>
      <w:r w:rsidRPr="00D51C54">
        <w:t xml:space="preserve"> of </w:t>
      </w:r>
      <w:r w:rsidRPr="00D51C54">
        <w:rPr>
          <w:i/>
          <w:iCs/>
        </w:rPr>
        <w:t xml:space="preserve">B. </w:t>
      </w:r>
      <w:proofErr w:type="spellStart"/>
      <w:r w:rsidRPr="00D51C54">
        <w:rPr>
          <w:i/>
          <w:iCs/>
        </w:rPr>
        <w:t>hyodysenteriae</w:t>
      </w:r>
      <w:proofErr w:type="spellEnd"/>
      <w:r w:rsidRPr="00D51C54">
        <w:t xml:space="preserve"> (GenBank accession number WP_012671469.1) and endolysin protein of </w:t>
      </w:r>
      <w:r w:rsidRPr="00D51C54">
        <w:rPr>
          <w:i/>
          <w:iCs/>
        </w:rPr>
        <w:t xml:space="preserve">B. </w:t>
      </w:r>
      <w:proofErr w:type="spellStart"/>
      <w:r w:rsidRPr="00D51C54">
        <w:rPr>
          <w:i/>
          <w:iCs/>
        </w:rPr>
        <w:t>hyodysenteriae</w:t>
      </w:r>
      <w:proofErr w:type="spellEnd"/>
      <w:r w:rsidRPr="00D51C54">
        <w:rPr>
          <w:i/>
          <w:iCs/>
        </w:rPr>
        <w:t xml:space="preserve"> </w:t>
      </w:r>
      <w:r w:rsidRPr="00D51C54">
        <w:t xml:space="preserve">(GenBank accession number WP_012671356.1) as queries in a BLASTP search (with an e-value cutoff of 0.001 and query coverage of at least 50%) against the same set of 13 genomes. For endolysins, we only retained matches that co-localized within the </w:t>
      </w:r>
      <w:proofErr w:type="spellStart"/>
      <w:r w:rsidRPr="00D51C54">
        <w:t>BhGTA</w:t>
      </w:r>
      <w:proofErr w:type="spellEnd"/>
      <w:r w:rsidRPr="00D51C54">
        <w:t xml:space="preserve"> region on the chromosome. We clustered 13 genomes using a 95% ANI threshold and randomly chose one </w:t>
      </w:r>
      <w:proofErr w:type="spellStart"/>
      <w:r w:rsidRPr="00D51C54">
        <w:t>TerL</w:t>
      </w:r>
      <w:proofErr w:type="spellEnd"/>
      <w:r w:rsidRPr="00D51C54">
        <w:t xml:space="preserve"> and endolysin representative from each cluster for phylogenetic analyses. We identified </w:t>
      </w:r>
      <w:proofErr w:type="spellStart"/>
      <w:r w:rsidRPr="00D51C54">
        <w:t>caudoviricete</w:t>
      </w:r>
      <w:proofErr w:type="spellEnd"/>
      <w:r w:rsidRPr="00D51C54">
        <w:t xml:space="preserve"> homologs by doing BLASTP searches (e-value cutoff of 0.001 and query coverage of at least 50%) against the viral </w:t>
      </w:r>
      <w:proofErr w:type="spellStart"/>
      <w:r w:rsidRPr="00D51C54">
        <w:t>RefSeq</w:t>
      </w:r>
      <w:proofErr w:type="spellEnd"/>
      <w:r w:rsidRPr="00D51C54">
        <w:t xml:space="preserve"> database (accessed in May 2022). We performed phylogenetic reconstructions as described above for the alphaproteobacterial type I GTAs. The selected best substitution models were VT+F+R3 and WAG+R6 for </w:t>
      </w:r>
      <w:proofErr w:type="spellStart"/>
      <w:r w:rsidRPr="00D51C54">
        <w:t>TerL</w:t>
      </w:r>
      <w:proofErr w:type="spellEnd"/>
      <w:r w:rsidRPr="00D51C54">
        <w:t xml:space="preserve"> and endolysin datasets, respectively.</w:t>
      </w:r>
    </w:p>
    <w:p w14:paraId="0D282E84" w14:textId="741766DE" w:rsidR="00F127EA" w:rsidRPr="00D51C54" w:rsidRDefault="00F127EA" w:rsidP="00F127EA">
      <w:pPr>
        <w:ind w:firstLine="720"/>
      </w:pPr>
      <w:r w:rsidRPr="00D51C54">
        <w:t xml:space="preserve">To reconstruct the phylogeny that includes all three clades of GTAs, we combined all </w:t>
      </w:r>
      <w:proofErr w:type="spellStart"/>
      <w:r w:rsidRPr="00D51C54">
        <w:t>TerL</w:t>
      </w:r>
      <w:proofErr w:type="spellEnd"/>
      <w:r w:rsidRPr="00D51C54">
        <w:t xml:space="preserve"> homologs extracted in the above-described procedures into one dataset. We aligned the </w:t>
      </w:r>
      <w:proofErr w:type="spellStart"/>
      <w:r w:rsidRPr="00D51C54">
        <w:t>TerL</w:t>
      </w:r>
      <w:proofErr w:type="spellEnd"/>
      <w:r w:rsidRPr="00D51C54">
        <w:t xml:space="preserve"> sequences using MAFFT v7.455 with -dash option </w:t>
      </w:r>
      <w:r w:rsidRPr="00D51C54">
        <w:fldChar w:fldCharType="begin"/>
      </w:r>
      <w:r w:rsidR="00C1495F">
        <w:instrText xml:space="preserve"> ADDIN EN.CITE &lt;EndNote&gt;&lt;Cite&gt;&lt;Author&gt;Rozewicki&lt;/Author&gt;&lt;Year&gt;2019&lt;/Year&gt;&lt;RecNum&gt;58&lt;/RecNum&gt;&lt;DisplayText&gt;[42]&lt;/DisplayText&gt;&lt;record&gt;&lt;rec-number&gt;58&lt;/rec-number&gt;&lt;foreign-keys&gt;&lt;key app="EN" db-id="e2xsas9wgvrvwied59ev5pahfdavev59vvwv" timestamp="1654316416"&gt;58&lt;/key&gt;&lt;/foreign-keys&gt;&lt;ref-type name="Journal Article"&gt;17&lt;/ref-type&gt;&lt;contributors&gt;&lt;authors&gt;&lt;author&gt;Rozewicki, J.&lt;/author&gt;&lt;author&gt;Li, S.&lt;/author&gt;&lt;author&gt;Amada, K. M.&lt;/author&gt;&lt;author&gt;Standley, D. M.&lt;/author&gt;&lt;author&gt;Katoh, K.&lt;/author&gt;&lt;/authors&gt;&lt;/contributors&gt;&lt;auth-address&gt;Department of Genome Informatics, Genome Information Research Center, Research Institute for Microbial Diseases, Osaka University, 3-1 Yamadaoka, Suita 565-0871, Japan.&amp;#xD;Systems Immunology Laboratory, Immunology Frontier Research Center, Osaka University, 3-1 Yamadaoka, Suita 565-0871, Japan.&lt;/auth-address&gt;&lt;titles&gt;&lt;title&gt;MAFFT-DASH: integrated protein sequence and structural alignment&lt;/title&gt;&lt;secondary-title&gt;Nucleic Acids Res&lt;/secondary-title&gt;&lt;/titles&gt;&lt;periodical&gt;&lt;full-title&gt;Nucleic Acids Res&lt;/full-title&gt;&lt;/periodical&gt;&lt;pages&gt;W5-w10&lt;/pages&gt;&lt;volume&gt;47&lt;/volume&gt;&lt;number&gt;W1&lt;/number&gt;&lt;keywords&gt;&lt;keyword&gt;Algorithms&lt;/keyword&gt;&lt;keyword&gt;Amino Acid Sequence/*genetics&lt;/keyword&gt;&lt;keyword&gt;Databases, Protein&lt;/keyword&gt;&lt;keyword&gt;Humans&lt;/keyword&gt;&lt;keyword&gt;Proteins/*genetics&lt;/keyword&gt;&lt;keyword&gt;Sequence Alignment/*methods&lt;/keyword&gt;&lt;keyword&gt;Sequence Analysis, Protein/methods&lt;/keyword&gt;&lt;keyword&gt;Sequence Analysis, RNA&lt;/keyword&gt;&lt;keyword&gt;Sequence Homology&lt;/keyword&gt;&lt;keyword&gt;*Software&lt;/keyword&gt;&lt;/keywords&gt;&lt;dates&gt;&lt;year&gt;2019&lt;/year&gt;&lt;pub-dates&gt;&lt;date&gt;Jul 2&lt;/date&gt;&lt;/pub-dates&gt;&lt;/dates&gt;&lt;isbn&gt;0305-1048 (Print)&amp;#xD;0305-1048&lt;/isbn&gt;&lt;accession-num&gt;31062021&lt;/accession-num&gt;&lt;urls&gt;&lt;related-urls&gt;&lt;url&gt;https://www.ncbi.nlm.nih.gov/pmc/articles/PMC6602451/pdf/gkz342.pdf&lt;/url&gt;&lt;/related-urls&gt;&lt;/urls&gt;&lt;custom2&gt;PMC6602451&lt;/custom2&gt;&lt;electronic-resource-num&gt;10.1093/nar/gkz342&lt;/electronic-resource-num&gt;&lt;remote-database-provider&gt;NLM&lt;/remote-database-provider&gt;&lt;language&gt;eng&lt;/language&gt;&lt;/record&gt;&lt;/Cite&gt;&lt;/EndNote&gt;</w:instrText>
      </w:r>
      <w:r w:rsidRPr="00D51C54">
        <w:fldChar w:fldCharType="separate"/>
      </w:r>
      <w:r w:rsidR="00C1495F">
        <w:rPr>
          <w:noProof/>
        </w:rPr>
        <w:t>[</w:t>
      </w:r>
      <w:hyperlink w:anchor="_ENREF_42" w:tooltip="Rozewicki, 2019 #58" w:history="1">
        <w:r w:rsidR="00C1495F" w:rsidRPr="00C1495F">
          <w:rPr>
            <w:rStyle w:val="Hyperlink"/>
          </w:rPr>
          <w:t>42</w:t>
        </w:r>
      </w:hyperlink>
      <w:r w:rsidR="00C1495F">
        <w:rPr>
          <w:noProof/>
        </w:rPr>
        <w:t>]</w:t>
      </w:r>
      <w:r w:rsidRPr="00D51C54">
        <w:fldChar w:fldCharType="end"/>
      </w:r>
      <w:r w:rsidRPr="00D51C54">
        <w:t xml:space="preserve"> and trimmed the obtained alignment using </w:t>
      </w:r>
      <w:proofErr w:type="spellStart"/>
      <w:r w:rsidRPr="00D51C54">
        <w:t>ClipKIT</w:t>
      </w:r>
      <w:proofErr w:type="spellEnd"/>
      <w:r w:rsidRPr="00D51C54">
        <w:t xml:space="preserve"> with -</w:t>
      </w:r>
      <w:proofErr w:type="spellStart"/>
      <w:r w:rsidRPr="00D51C54">
        <w:t>gappy</w:t>
      </w:r>
      <w:proofErr w:type="spellEnd"/>
      <w:r w:rsidRPr="00D51C54">
        <w:t xml:space="preserve"> option </w:t>
      </w:r>
      <w:r w:rsidRPr="00D51C54">
        <w:fldChar w:fldCharType="begin"/>
      </w:r>
      <w:r w:rsidR="00C1495F">
        <w:instrText xml:space="preserve"> ADDIN EN.CITE &lt;EndNote&gt;&lt;Cite&gt;&lt;Author&gt;Steenwyk&lt;/Author&gt;&lt;Year&gt;2020&lt;/Year&gt;&lt;RecNum&gt;59&lt;/RecNum&gt;&lt;DisplayText&gt;[47]&lt;/DisplayText&gt;&lt;record&gt;&lt;rec-number&gt;59&lt;/rec-number&gt;&lt;foreign-keys&gt;&lt;key app="EN" db-id="e2xsas9wgvrvwied59ev5pahfdavev59vvwv" timestamp="1654316484"&gt;59&lt;/key&gt;&lt;/foreign-keys&gt;&lt;ref-type name="Journal Article"&gt;17&lt;/ref-type&gt;&lt;contributors&gt;&lt;authors&gt;&lt;author&gt;Steenwyk, J. L.&lt;/author&gt;&lt;author&gt;Buida, T. J., III&lt;/author&gt;&lt;author&gt;Li, Y.&lt;/author&gt;&lt;author&gt;Shen, X.-X.&lt;/author&gt;&lt;author&gt;Rokas, A.&lt;/author&gt;&lt;/authors&gt;&lt;/contributors&gt;&lt;auth-address&gt;Vanderbilt University, Department of Biological Sciences, Nashville, Tennessee, United States of America.&amp;#xD;Nashville, Tennessee, United States of America.&amp;#xD;Ministry of Agriculture Key Lab of Molecular Biology of Crop Pathogens and Insects, Institute of Insect Sciences, Zhejiang University, Hangzhou, China.&lt;/auth-address&gt;&lt;titles&gt;&lt;title&gt;ClipKIT: a multiple sequence alignment trimming software for accurate phylogenomic inference&lt;/title&gt;&lt;secondary-title&gt;PLoS Biol&lt;/secondary-title&gt;&lt;/titles&gt;&lt;periodical&gt;&lt;full-title&gt;PLoS Biol&lt;/full-title&gt;&lt;/periodical&gt;&lt;pages&gt;e3001007&lt;/pages&gt;&lt;volume&gt;18&lt;/volume&gt;&lt;number&gt;12&lt;/number&gt;&lt;edition&gt;20201202&lt;/edition&gt;&lt;keywords&gt;&lt;keyword&gt;Algorithms&lt;/keyword&gt;&lt;keyword&gt;Computer Simulation&lt;/keyword&gt;&lt;keyword&gt;Evolution, Molecular&lt;/keyword&gt;&lt;keyword&gt;Models, Genetic&lt;/keyword&gt;&lt;keyword&gt;Phylogeny&lt;/keyword&gt;&lt;keyword&gt;Sequence Alignment/*methods&lt;/keyword&gt;&lt;keyword&gt;Sequence Analysis, DNA/*methods&lt;/keyword&gt;&lt;keyword&gt;Software&lt;/keyword&gt;&lt;/keywords&gt;&lt;dates&gt;&lt;year&gt;2020&lt;/year&gt;&lt;pub-dates&gt;&lt;date&gt;Dec&lt;/date&gt;&lt;/pub-dates&gt;&lt;/dates&gt;&lt;isbn&gt;1544-9173 (Print)&amp;#xD;1544-9173&lt;/isbn&gt;&lt;accession-num&gt;33264284&lt;/accession-num&gt;&lt;urls&gt;&lt;related-urls&gt;&lt;url&gt;https://www.ncbi.nlm.nih.gov/pmc/articles/PMC7735675/pdf/pbio.3001007.pdf&lt;/url&gt;&lt;/related-urls&gt;&lt;/urls&gt;&lt;custom1&gt;The authors have declared that no competing interests exist.&lt;/custom1&gt;&lt;custom2&gt;PMC7735675&lt;/custom2&gt;&lt;electronic-resource-num&gt;10.1371/journal.pbio.3001007&lt;/electronic-resource-num&gt;&lt;remote-database-provider&gt;NLM&lt;/remote-database-provider&gt;&lt;language&gt;eng&lt;/language&gt;&lt;/record&gt;&lt;/Cite&gt;&lt;/EndNote&gt;</w:instrText>
      </w:r>
      <w:r w:rsidRPr="00D51C54">
        <w:fldChar w:fldCharType="separate"/>
      </w:r>
      <w:r w:rsidR="00C1495F">
        <w:rPr>
          <w:noProof/>
        </w:rPr>
        <w:t>[</w:t>
      </w:r>
      <w:hyperlink w:anchor="_ENREF_47" w:tooltip="Steenwyk, 2020 #59" w:history="1">
        <w:r w:rsidR="00C1495F" w:rsidRPr="00C1495F">
          <w:rPr>
            <w:rStyle w:val="Hyperlink"/>
          </w:rPr>
          <w:t>47</w:t>
        </w:r>
      </w:hyperlink>
      <w:r w:rsidR="00C1495F">
        <w:rPr>
          <w:noProof/>
        </w:rPr>
        <w:t>]</w:t>
      </w:r>
      <w:r w:rsidRPr="00D51C54">
        <w:fldChar w:fldCharType="end"/>
      </w:r>
      <w:r w:rsidRPr="00D51C54">
        <w:t xml:space="preserve">. We computed the phylogenetic tree using IQ-TREE v2 </w:t>
      </w:r>
      <w:r w:rsidRPr="00D51C54">
        <w:fldChar w:fldCharType="begin">
          <w:fldData xml:space="preserve">PEVuZE5vdGU+PENpdGU+PEF1dGhvcj5NaW5oPC9BdXRob3I+PFllYXI+MjAyMDwvWWVhcj48UmVj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</w:fldData>
        </w:fldChar>
      </w:r>
      <w:r w:rsidR="00C1495F">
        <w:instrText xml:space="preserve"> ADDIN EN.CITE </w:instrText>
      </w:r>
      <w:r w:rsidR="00C1495F">
        <w:fldChar w:fldCharType="begin">
          <w:fldData xml:space="preserve">PEVuZE5vdGU+PENpdGU+PEF1dGhvcj5NaW5oPC9BdXRob3I+PFllYXI+MjAyMDwvWWVhcj48UmVj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</w:fldData>
        </w:fldChar>
      </w:r>
      <w:r w:rsidR="00C1495F">
        <w:instrText xml:space="preserve"> ADDIN EN.CITE.DATA </w:instrText>
      </w:r>
      <w:r w:rsidR="00C1495F">
        <w:fldChar w:fldCharType="end"/>
      </w:r>
      <w:r w:rsidRPr="00D51C54">
        <w:fldChar w:fldCharType="separate"/>
      </w:r>
      <w:r w:rsidR="00C1495F">
        <w:rPr>
          <w:noProof/>
        </w:rPr>
        <w:t>[</w:t>
      </w:r>
      <w:hyperlink w:anchor="_ENREF_36" w:tooltip="Minh, 2020 #33" w:history="1">
        <w:r w:rsidR="00C1495F" w:rsidRPr="00C1495F">
          <w:rPr>
            <w:rStyle w:val="Hyperlink"/>
          </w:rPr>
          <w:t>36</w:t>
        </w:r>
      </w:hyperlink>
      <w:r w:rsidR="00C1495F">
        <w:rPr>
          <w:noProof/>
        </w:rPr>
        <w:t>]</w:t>
      </w:r>
      <w:r w:rsidRPr="00D51C54">
        <w:fldChar w:fldCharType="end"/>
      </w:r>
      <w:r w:rsidRPr="00D51C54">
        <w:t xml:space="preserve"> as described above with the LG+F+R10 substitution model selected by </w:t>
      </w:r>
      <w:proofErr w:type="spellStart"/>
      <w:r w:rsidRPr="00D51C54">
        <w:t>ModelFinder</w:t>
      </w:r>
      <w:proofErr w:type="spellEnd"/>
      <w:r w:rsidRPr="00D51C54">
        <w:t xml:space="preserve">. We rooted the tree using a larger </w:t>
      </w:r>
      <w:proofErr w:type="spellStart"/>
      <w:r w:rsidRPr="00D51C54">
        <w:t>TerL</w:t>
      </w:r>
      <w:proofErr w:type="spellEnd"/>
      <w:r w:rsidRPr="00D51C54">
        <w:t xml:space="preserve"> phylogeny presented in </w:t>
      </w:r>
      <w:r w:rsidRPr="00D51C54">
        <w:fldChar w:fldCharType="begin"/>
      </w:r>
      <w:r>
        <w:instrText xml:space="preserve"> ADDIN EN.CITE &lt;EndNote&gt;&lt;Cite&gt;&lt;Author&gt;Esterman&lt;/Author&gt;&lt;Year&gt;2021&lt;/Year&gt;&lt;RecNum&gt;18&lt;/RecNum&gt;&lt;DisplayText&gt;[9]&lt;/DisplayText&gt;&lt;record&gt;&lt;rec-number&gt;18&lt;/rec-number&gt;&lt;foreign-keys&gt;&lt;key app="EN" db-id="e2xsas9wgvrvwied59ev5pahfdavev59vvwv" timestamp="1648681809"&gt;18&lt;/key&gt;&lt;/foreign-keys&gt;&lt;ref-type name="Journal Article"&gt;17&lt;/ref-type&gt;&lt;contributors&gt;&lt;authors&gt;&lt;author&gt;Esterman, E. S.&lt;/author&gt;&lt;author&gt;Wolf, Y. I.&lt;/author&gt;&lt;author&gt;Kogay, R.&lt;/author&gt;&lt;author&gt;Koonin, E. V.&lt;/author&gt;&lt;author&gt;Zhaxybayeva, O.&lt;/author&gt;&lt;/authors&gt;&lt;/contributors&gt;&lt;auth-address&gt;Department of Biological Sciences, Dartmouth College, Hanover, NH 03755, USA.&amp;#xD;National Center for Biotechnology Information, National Library of Medicine, Bethesda, MD 20894, USA.&amp;#xD;Department of Computer Science, Dartmouth College, Hanover, NH 03755, USA.&lt;/auth-address&gt;&lt;titles&gt;&lt;title&gt;Evolution of DNA packaging in gene transfer agents&lt;/title&gt;&lt;secondary-title&gt;Virus Evol&lt;/secondary-title&gt;&lt;/titles&gt;&lt;periodical&gt;&lt;full-title&gt;Virus Evol&lt;/full-title&gt;&lt;/periodical&gt;&lt;pages&gt;veab015&lt;/pages&gt;&lt;volume&gt;7&lt;/volume&gt;&lt;number&gt;1&lt;/number&gt;&lt;edition&gt;20210219&lt;/edition&gt;&lt;keywords&gt;&lt;keyword&gt;DNA packaging&lt;/keyword&gt;&lt;keyword&gt;RcGTA&lt;/keyword&gt;&lt;keyword&gt;Rhodobacter capsulatus&lt;/keyword&gt;&lt;keyword&gt;TerL&lt;/keyword&gt;&lt;keyword&gt;alphaproteobacteria&lt;/keyword&gt;&lt;keyword&gt;large terminase&lt;/keyword&gt;&lt;/keywords&gt;&lt;dates&gt;&lt;year&gt;2021&lt;/year&gt;&lt;pub-dates&gt;&lt;date&gt;Jan&lt;/date&gt;&lt;/pub-dates&gt;&lt;/dates&gt;&lt;isbn&gt;2057-1577 (Print)&amp;#xD;2057-1577&lt;/isbn&gt;&lt;accession-num&gt;33732503&lt;/accession-num&gt;&lt;urls&gt;&lt;/urls&gt;&lt;custom2&gt;PMC7947584&lt;/custom2&gt;&lt;electronic-resource-num&gt;10.1093/ve/veab015&lt;/electronic-resource-num&gt;&lt;remote-database-provider&gt;NLM&lt;/remote-database-provider&gt;&lt;language&gt;eng&lt;/language&gt;&lt;/record&gt;&lt;/Cite&gt;&lt;/EndNote&gt;</w:instrText>
      </w:r>
      <w:r w:rsidRPr="00D51C54">
        <w:fldChar w:fldCharType="separate"/>
      </w:r>
      <w:r>
        <w:rPr>
          <w:noProof/>
        </w:rPr>
        <w:t>[</w:t>
      </w:r>
      <w:hyperlink w:anchor="_ENREF_9" w:tooltip="Esterman, 2021 #18" w:history="1">
        <w:r w:rsidR="00C1495F" w:rsidRPr="00C1495F">
          <w:rPr>
            <w:rStyle w:val="Hyperlink"/>
          </w:rPr>
          <w:t>9</w:t>
        </w:r>
      </w:hyperlink>
      <w:r>
        <w:rPr>
          <w:noProof/>
        </w:rPr>
        <w:t>]</w:t>
      </w:r>
      <w:r w:rsidRPr="00D51C54">
        <w:fldChar w:fldCharType="end"/>
      </w:r>
      <w:r w:rsidRPr="00D51C54">
        <w:t xml:space="preserve">. </w:t>
      </w:r>
    </w:p>
    <w:p w14:paraId="0D68EBBB" w14:textId="0AA6D97B" w:rsidR="00F127EA" w:rsidRPr="002E0ECC" w:rsidRDefault="00F127EA" w:rsidP="00F127EA">
      <w:pPr>
        <w:ind w:firstLine="720"/>
      </w:pPr>
      <w:r w:rsidRPr="00D51C54">
        <w:t xml:space="preserve">We visualized all phylogenetic trees in </w:t>
      </w:r>
      <w:proofErr w:type="spellStart"/>
      <w:r w:rsidRPr="00D51C54">
        <w:t>iTOL</w:t>
      </w:r>
      <w:proofErr w:type="spellEnd"/>
      <w:r w:rsidRPr="00D51C54">
        <w:t xml:space="preserve"> v6 </w:t>
      </w:r>
      <w:r w:rsidRPr="00D51C54">
        <w:fldChar w:fldCharType="begin"/>
      </w:r>
      <w:r w:rsidR="00C1495F">
        <w:instrText xml:space="preserve"> ADDIN EN.CITE &lt;EndNote&gt;&lt;Cite&gt;&lt;Author&gt;Letunic&lt;/Author&gt;&lt;Year&gt;2021&lt;/Year&gt;&lt;RecNum&gt;60&lt;/RecNum&gt;&lt;DisplayText&gt;[32]&lt;/DisplayText&gt;&lt;record&gt;&lt;rec-number&gt;60&lt;/rec-number&gt;&lt;foreign-keys&gt;&lt;key app="EN" db-id="e2xsas9wgvrvwied59ev5pahfdavev59vvwv" timestamp="1654316571"&gt;60&lt;/key&gt;&lt;/foreign-keys&gt;&lt;ref-type name="Journal Article"&gt;17&lt;/ref-type&gt;&lt;contributors&gt;&lt;authors&gt;&lt;author&gt;Letunic, I.&lt;/author&gt;&lt;author&gt;Bork, P.&lt;/author&gt;&lt;/authors&gt;&lt;/contributors&gt;&lt;auth-address&gt;Biobyte Solutions GmbH, Bothestr 142, 69126 Heidelberg, Germany.&amp;#xD;EMBL, Meyerhofstrasse 1, 69117 Heidelberg, Germany.&amp;#xD;Department of Bioinformatics, Biocenter, University of Würzburg, 97074 Würzburg, Germany.&amp;#xD;Yonsei Frontier Lab (YFL), Yonsei University, Seoul 03722, South Korea.&lt;/auth-address&gt;&lt;titles&gt;&lt;title&gt;Interactive Tree Of Life (iTOL) v5: an online tool for phylogenetic tree display and annotation&lt;/title&gt;&lt;secondary-title&gt;Nucleic Acids Res&lt;/secondary-title&gt;&lt;/titles&gt;&lt;periodical&gt;&lt;full-title&gt;Nucleic Acids Res&lt;/full-title&gt;&lt;/periodical&gt;&lt;pages&gt;W293-w296&lt;/pages&gt;&lt;volume&gt;49&lt;/volume&gt;&lt;number&gt;W1&lt;/number&gt;&lt;keywords&gt;&lt;keyword&gt;Algorithms&lt;/keyword&gt;&lt;keyword&gt;*Phylogeny&lt;/keyword&gt;&lt;keyword&gt;*Software&lt;/keyword&gt;&lt;/keywords&gt;&lt;dates&gt;&lt;year&gt;2021&lt;/year&gt;&lt;pub-dates&gt;&lt;date&gt;Jul 2&lt;/date&gt;&lt;/pub-dates&gt;&lt;/dates&gt;&lt;isbn&gt;0305-1048 (Print)&amp;#xD;0305-1048&lt;/isbn&gt;&lt;accession-num&gt;33885785&lt;/accession-num&gt;&lt;urls&gt;&lt;related-urls&gt;&lt;url&gt;https://www.ncbi.nlm.nih.gov/pmc/articles/PMC8265157/pdf/gkab301.pdf&lt;/url&gt;&lt;/related-urls&gt;&lt;/urls&gt;&lt;custom2&gt;PMC8265157&lt;/custom2&gt;&lt;electronic-resource-num&gt;10.1093/nar/gkab301&lt;/electronic-resource-num&gt;&lt;remote-database-provider&gt;NLM&lt;/remote-database-provider&gt;&lt;language&gt;eng&lt;/language&gt;&lt;/record&gt;&lt;/Cite&gt;&lt;/EndNote&gt;</w:instrText>
      </w:r>
      <w:r w:rsidRPr="00D51C54">
        <w:fldChar w:fldCharType="separate"/>
      </w:r>
      <w:r w:rsidR="00C1495F">
        <w:rPr>
          <w:noProof/>
        </w:rPr>
        <w:t>[</w:t>
      </w:r>
      <w:hyperlink w:anchor="_ENREF_32" w:tooltip="Letunic, 2021 #60" w:history="1">
        <w:r w:rsidR="00C1495F" w:rsidRPr="00C1495F">
          <w:rPr>
            <w:rStyle w:val="Hyperlink"/>
          </w:rPr>
          <w:t>32</w:t>
        </w:r>
      </w:hyperlink>
      <w:r w:rsidR="00C1495F">
        <w:rPr>
          <w:noProof/>
        </w:rPr>
        <w:t>]</w:t>
      </w:r>
      <w:r w:rsidRPr="00D51C54">
        <w:fldChar w:fldCharType="end"/>
      </w:r>
      <w:r w:rsidRPr="00D51C54">
        <w:t>.</w:t>
      </w:r>
    </w:p>
    <w:p w14:paraId="0CA79109" w14:textId="2A0E4D74" w:rsidR="00551B2E" w:rsidRDefault="00551B2E">
      <w:pPr>
        <w:rPr>
          <w:b/>
        </w:rPr>
      </w:pPr>
      <w:r>
        <w:rPr>
          <w:b/>
        </w:rPr>
        <w:br w:type="page"/>
      </w:r>
    </w:p>
    <w:p w14:paraId="01BE282C" w14:textId="77777777" w:rsidR="002E0ECC" w:rsidRPr="002E0ECC" w:rsidRDefault="002E0ECC" w:rsidP="002E0ECC">
      <w:pPr>
        <w:rPr>
          <w:b/>
        </w:rPr>
      </w:pPr>
    </w:p>
    <w:p w14:paraId="1373B328" w14:textId="212C20CF" w:rsidR="002E0ECC" w:rsidRDefault="002E0ECC"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rPr>
      </w:pPr>
    </w:p>
    <w:p w14:paraId="34F37513" w14:textId="27A10DC1" w:rsidR="008C5684" w:rsidRDefault="008C5684"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rPr>
      </w:pPr>
      <w:r>
        <w:rPr>
          <w:b/>
          <w:noProof/>
          <w:color w:val="000000"/>
        </w:rPr>
        <w:drawing>
          <wp:inline distT="0" distB="0" distL="0" distR="0" wp14:anchorId="79BF26B4" wp14:editId="6F8DA287">
            <wp:extent cx="5724525" cy="12001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1200150"/>
                    </a:xfrm>
                    <a:prstGeom prst="rect">
                      <a:avLst/>
                    </a:prstGeom>
                    <a:noFill/>
                    <a:ln>
                      <a:noFill/>
                    </a:ln>
                  </pic:spPr>
                </pic:pic>
              </a:graphicData>
            </a:graphic>
          </wp:inline>
        </w:drawing>
      </w:r>
    </w:p>
    <w:p w14:paraId="1116064E" w14:textId="7A1D134D" w:rsidR="005225E2" w:rsidRDefault="005225E2"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rPr>
      </w:pPr>
      <w:r w:rsidRPr="00D51C54">
        <w:rPr>
          <w:b/>
          <w:color w:val="000000"/>
        </w:rPr>
        <w:t xml:space="preserve">Figure 1. Genome of </w:t>
      </w:r>
      <w:proofErr w:type="spellStart"/>
      <w:r w:rsidRPr="00D51C54">
        <w:rPr>
          <w:b/>
          <w:color w:val="000000"/>
        </w:rPr>
        <w:t>Rhodobacter</w:t>
      </w:r>
      <w:proofErr w:type="spellEnd"/>
      <w:r w:rsidRPr="00D51C54">
        <w:rPr>
          <w:b/>
          <w:color w:val="000000"/>
        </w:rPr>
        <w:t xml:space="preserve"> </w:t>
      </w:r>
      <w:proofErr w:type="spellStart"/>
      <w:r w:rsidRPr="00D51C54">
        <w:rPr>
          <w:b/>
          <w:color w:val="000000"/>
        </w:rPr>
        <w:t>capsulatus</w:t>
      </w:r>
      <w:proofErr w:type="spellEnd"/>
      <w:r w:rsidRPr="00D51C54">
        <w:rPr>
          <w:b/>
          <w:color w:val="000000"/>
        </w:rPr>
        <w:t xml:space="preserve"> gene transfer agent (</w:t>
      </w:r>
      <w:proofErr w:type="spellStart"/>
      <w:r w:rsidRPr="00D51C54">
        <w:rPr>
          <w:b/>
          <w:color w:val="000000"/>
        </w:rPr>
        <w:t>RcGTA</w:t>
      </w:r>
      <w:proofErr w:type="spellEnd"/>
      <w:r w:rsidRPr="00D51C54">
        <w:rPr>
          <w:b/>
          <w:color w:val="000000"/>
        </w:rPr>
        <w:t xml:space="preserve">). </w:t>
      </w:r>
      <w:r w:rsidRPr="00D51C54">
        <w:rPr>
          <w:bCs/>
          <w:color w:val="000000"/>
        </w:rPr>
        <w:t>Genes</w:t>
      </w:r>
      <w:r w:rsidRPr="00D51C54">
        <w:rPr>
          <w:b/>
          <w:color w:val="000000"/>
        </w:rPr>
        <w:t xml:space="preserve"> </w:t>
      </w:r>
      <w:r w:rsidRPr="00D51C54">
        <w:rPr>
          <w:bCs/>
          <w:color w:val="000000"/>
        </w:rPr>
        <w:t>(arrows) are depicted to scale, in their locations in the host genome (</w:t>
      </w:r>
      <w:r w:rsidRPr="00D51C54">
        <w:rPr>
          <w:bCs/>
          <w:i/>
          <w:iCs/>
          <w:color w:val="000000"/>
        </w:rPr>
        <w:t xml:space="preserve">R. </w:t>
      </w:r>
      <w:proofErr w:type="spellStart"/>
      <w:r w:rsidRPr="00D51C54">
        <w:rPr>
          <w:bCs/>
          <w:i/>
          <w:iCs/>
          <w:color w:val="000000"/>
        </w:rPr>
        <w:t>capsulatus</w:t>
      </w:r>
      <w:proofErr w:type="spellEnd"/>
      <w:r w:rsidRPr="00D51C54">
        <w:rPr>
          <w:bCs/>
          <w:color w:val="000000"/>
        </w:rPr>
        <w:t xml:space="preserve">). Exact coordinates of the </w:t>
      </w:r>
      <w:proofErr w:type="spellStart"/>
      <w:r w:rsidRPr="00D51C54">
        <w:rPr>
          <w:bCs/>
          <w:color w:val="000000"/>
        </w:rPr>
        <w:t>RcGTA</w:t>
      </w:r>
      <w:proofErr w:type="spellEnd"/>
      <w:r w:rsidRPr="00D51C54">
        <w:rPr>
          <w:bCs/>
          <w:color w:val="000000"/>
        </w:rPr>
        <w:t xml:space="preserve"> genes, their locus tags, and their functional annotations are listed in </w:t>
      </w:r>
      <w:r w:rsidRPr="00D51C54">
        <w:rPr>
          <w:b/>
          <w:color w:val="000000"/>
        </w:rPr>
        <w:t>Supplementary Table S1</w:t>
      </w:r>
      <w:r w:rsidRPr="00D51C54">
        <w:rPr>
          <w:bCs/>
          <w:color w:val="000000"/>
        </w:rPr>
        <w:t>.</w:t>
      </w:r>
    </w:p>
    <w:p w14:paraId="3B4FA942" w14:textId="7717C8F8" w:rsidR="00551B2E" w:rsidRDefault="00551B2E">
      <w:pPr>
        <w:rPr>
          <w:b/>
          <w:color w:val="000000"/>
        </w:rPr>
      </w:pPr>
      <w:r>
        <w:rPr>
          <w:b/>
          <w:color w:val="000000"/>
        </w:rPr>
        <w:br w:type="page"/>
      </w:r>
    </w:p>
    <w:p w14:paraId="6685B9A5" w14:textId="77777777" w:rsidR="005225E2" w:rsidRPr="002E0ECC" w:rsidRDefault="005225E2"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rPr>
      </w:pPr>
    </w:p>
    <w:p w14:paraId="58ACB170" w14:textId="5D7737BC" w:rsidR="002E0ECC" w:rsidRPr="002E0ECC" w:rsidRDefault="008C5684"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rPr>
      </w:pPr>
      <w:r>
        <w:rPr>
          <w:b/>
          <w:noProof/>
          <w:color w:val="000000"/>
        </w:rPr>
        <w:drawing>
          <wp:inline distT="0" distB="0" distL="0" distR="0" wp14:anchorId="663B2F6F" wp14:editId="7F14D689">
            <wp:extent cx="5734050" cy="58197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5819775"/>
                    </a:xfrm>
                    <a:prstGeom prst="rect">
                      <a:avLst/>
                    </a:prstGeom>
                    <a:noFill/>
                    <a:ln>
                      <a:noFill/>
                    </a:ln>
                  </pic:spPr>
                </pic:pic>
              </a:graphicData>
            </a:graphic>
          </wp:inline>
        </w:drawing>
      </w:r>
    </w:p>
    <w:p w14:paraId="410B044E" w14:textId="77777777" w:rsidR="005225E2" w:rsidRDefault="002E0ECC"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r w:rsidRPr="002E0ECC">
        <w:rPr>
          <w:b/>
          <w:color w:val="000000"/>
        </w:rPr>
        <w:t xml:space="preserve">Figure </w:t>
      </w:r>
      <w:r w:rsidR="005225E2">
        <w:rPr>
          <w:b/>
          <w:color w:val="000000"/>
        </w:rPr>
        <w:t>2</w:t>
      </w:r>
      <w:r w:rsidRPr="002E0ECC">
        <w:rPr>
          <w:b/>
          <w:color w:val="000000"/>
        </w:rPr>
        <w:t xml:space="preserve">. </w:t>
      </w:r>
      <w:r w:rsidR="005225E2" w:rsidRPr="00D51C54">
        <w:rPr>
          <w:b/>
          <w:color w:val="000000"/>
        </w:rPr>
        <w:t xml:space="preserve">Maximum Likelihood phylogenies of (A) large </w:t>
      </w:r>
      <w:proofErr w:type="spellStart"/>
      <w:r w:rsidR="005225E2" w:rsidRPr="00D51C54">
        <w:rPr>
          <w:b/>
          <w:color w:val="000000"/>
        </w:rPr>
        <w:t>terminase</w:t>
      </w:r>
      <w:proofErr w:type="spellEnd"/>
      <w:r w:rsidR="005225E2" w:rsidRPr="00D51C54">
        <w:rPr>
          <w:b/>
          <w:color w:val="000000"/>
        </w:rPr>
        <w:t xml:space="preserve"> (</w:t>
      </w:r>
      <w:proofErr w:type="spellStart"/>
      <w:r w:rsidR="005225E2" w:rsidRPr="00D51C54">
        <w:rPr>
          <w:b/>
          <w:color w:val="000000"/>
        </w:rPr>
        <w:t>TerL</w:t>
      </w:r>
      <w:proofErr w:type="spellEnd"/>
      <w:r w:rsidR="005225E2" w:rsidRPr="00D51C54">
        <w:rPr>
          <w:b/>
          <w:color w:val="000000"/>
        </w:rPr>
        <w:t xml:space="preserve">) subunits and (B) HK97 major capsid protein (HK97-MCP) sequences of </w:t>
      </w:r>
      <w:proofErr w:type="spellStart"/>
      <w:r w:rsidR="005225E2" w:rsidRPr="00D51C54">
        <w:rPr>
          <w:b/>
          <w:color w:val="000000"/>
        </w:rPr>
        <w:t>rhodogtaviriformids</w:t>
      </w:r>
      <w:proofErr w:type="spellEnd"/>
      <w:r w:rsidR="005225E2" w:rsidRPr="00D51C54">
        <w:rPr>
          <w:b/>
          <w:i/>
          <w:iCs/>
          <w:color w:val="000000"/>
        </w:rPr>
        <w:t xml:space="preserve"> </w:t>
      </w:r>
      <w:r w:rsidR="005225E2" w:rsidRPr="00D51C54">
        <w:rPr>
          <w:b/>
          <w:color w:val="000000"/>
        </w:rPr>
        <w:t>and</w:t>
      </w:r>
      <w:r w:rsidR="005225E2" w:rsidRPr="00D51C54">
        <w:rPr>
          <w:b/>
          <w:i/>
          <w:iCs/>
          <w:color w:val="000000"/>
        </w:rPr>
        <w:t xml:space="preserve"> </w:t>
      </w:r>
      <w:r w:rsidR="005225E2" w:rsidRPr="00D51C54">
        <w:rPr>
          <w:b/>
          <w:color w:val="000000"/>
        </w:rPr>
        <w:t xml:space="preserve">their closest known </w:t>
      </w:r>
      <w:proofErr w:type="spellStart"/>
      <w:r w:rsidR="005225E2" w:rsidRPr="00D51C54">
        <w:rPr>
          <w:b/>
          <w:bCs/>
          <w:color w:val="000000"/>
        </w:rPr>
        <w:t>caudoviricete</w:t>
      </w:r>
      <w:proofErr w:type="spellEnd"/>
      <w:r w:rsidR="005225E2" w:rsidRPr="00D51C54">
        <w:rPr>
          <w:b/>
          <w:bCs/>
          <w:color w:val="000000"/>
        </w:rPr>
        <w:t xml:space="preserve"> homologs</w:t>
      </w:r>
      <w:r w:rsidR="005225E2" w:rsidRPr="00D51C54">
        <w:rPr>
          <w:b/>
          <w:color w:val="000000"/>
        </w:rPr>
        <w:t xml:space="preserve">. </w:t>
      </w:r>
      <w:r w:rsidR="005225E2" w:rsidRPr="00D51C54">
        <w:rPr>
          <w:color w:val="000000"/>
        </w:rPr>
        <w:t>Alphaproteobacterial type I gene transfer agent (GTA) (</w:t>
      </w:r>
      <w:proofErr w:type="spellStart"/>
      <w:r w:rsidR="005225E2" w:rsidRPr="00D51C54">
        <w:rPr>
          <w:color w:val="000000"/>
        </w:rPr>
        <w:t>rhodogtaviriformid</w:t>
      </w:r>
      <w:proofErr w:type="spellEnd"/>
      <w:r w:rsidR="005225E2" w:rsidRPr="00D51C54">
        <w:rPr>
          <w:color w:val="000000"/>
        </w:rPr>
        <w:t xml:space="preserve">) lineages are shown in orange. </w:t>
      </w:r>
      <w:proofErr w:type="spellStart"/>
      <w:r w:rsidR="005225E2" w:rsidRPr="00D51C54">
        <w:rPr>
          <w:color w:val="000000"/>
        </w:rPr>
        <w:t>Caudoviricete</w:t>
      </w:r>
      <w:proofErr w:type="spellEnd"/>
      <w:r w:rsidR="005225E2" w:rsidRPr="00D51C54">
        <w:rPr>
          <w:color w:val="000000"/>
        </w:rPr>
        <w:t xml:space="preserve"> lineages that are nested within GTA lineages are shown in dashed black lines. Other </w:t>
      </w:r>
      <w:proofErr w:type="spellStart"/>
      <w:r w:rsidR="005225E2" w:rsidRPr="00D51C54">
        <w:rPr>
          <w:color w:val="000000"/>
        </w:rPr>
        <w:t>caudoviricete</w:t>
      </w:r>
      <w:proofErr w:type="spellEnd"/>
      <w:r w:rsidR="005225E2" w:rsidRPr="00D51C54">
        <w:rPr>
          <w:color w:val="000000"/>
        </w:rPr>
        <w:t xml:space="preserve"> lineages are shown in solid black lines. Bootstrap support values are shown only for selected branches. Scale bars represent substitutions per site. </w:t>
      </w:r>
      <w:proofErr w:type="spellStart"/>
      <w:r w:rsidR="005225E2" w:rsidRPr="00D51C54">
        <w:rPr>
          <w:color w:val="000000"/>
        </w:rPr>
        <w:t>DsGTA</w:t>
      </w:r>
      <w:proofErr w:type="spellEnd"/>
      <w:r w:rsidR="005225E2" w:rsidRPr="00D51C54">
        <w:rPr>
          <w:color w:val="000000"/>
        </w:rPr>
        <w:t xml:space="preserve">, </w:t>
      </w:r>
      <w:proofErr w:type="spellStart"/>
      <w:r w:rsidR="005225E2" w:rsidRPr="00D51C54">
        <w:rPr>
          <w:color w:val="000000"/>
        </w:rPr>
        <w:t>Dinoroseobacter</w:t>
      </w:r>
      <w:proofErr w:type="spellEnd"/>
      <w:r w:rsidR="005225E2" w:rsidRPr="00D51C54">
        <w:rPr>
          <w:color w:val="000000"/>
        </w:rPr>
        <w:t xml:space="preserve"> </w:t>
      </w:r>
      <w:proofErr w:type="spellStart"/>
      <w:r w:rsidR="005225E2" w:rsidRPr="00D51C54">
        <w:rPr>
          <w:color w:val="000000"/>
        </w:rPr>
        <w:t>shibae</w:t>
      </w:r>
      <w:proofErr w:type="spellEnd"/>
      <w:r w:rsidR="005225E2" w:rsidRPr="00D51C54">
        <w:rPr>
          <w:color w:val="000000"/>
        </w:rPr>
        <w:t xml:space="preserve"> gene transfer agent; GTA, gene transfer agent; </w:t>
      </w:r>
      <w:proofErr w:type="spellStart"/>
      <w:r w:rsidR="005225E2" w:rsidRPr="00D51C54">
        <w:rPr>
          <w:color w:val="000000"/>
        </w:rPr>
        <w:t>RcGTA</w:t>
      </w:r>
      <w:proofErr w:type="spellEnd"/>
      <w:r w:rsidR="005225E2" w:rsidRPr="00D51C54">
        <w:rPr>
          <w:color w:val="000000"/>
        </w:rPr>
        <w:t xml:space="preserve">, </w:t>
      </w:r>
      <w:proofErr w:type="spellStart"/>
      <w:r w:rsidR="005225E2" w:rsidRPr="00D51C54">
        <w:rPr>
          <w:color w:val="000000"/>
        </w:rPr>
        <w:t>Rhodobacter</w:t>
      </w:r>
      <w:proofErr w:type="spellEnd"/>
      <w:r w:rsidR="005225E2" w:rsidRPr="00D51C54">
        <w:rPr>
          <w:color w:val="000000"/>
        </w:rPr>
        <w:t xml:space="preserve"> </w:t>
      </w:r>
      <w:proofErr w:type="spellStart"/>
      <w:r w:rsidR="005225E2" w:rsidRPr="00D51C54">
        <w:rPr>
          <w:color w:val="000000"/>
        </w:rPr>
        <w:t>capsulatus</w:t>
      </w:r>
      <w:proofErr w:type="spellEnd"/>
      <w:r w:rsidR="005225E2" w:rsidRPr="00D51C54">
        <w:rPr>
          <w:color w:val="000000"/>
        </w:rPr>
        <w:t xml:space="preserve"> gene transfer agent; </w:t>
      </w:r>
      <w:proofErr w:type="spellStart"/>
      <w:r w:rsidR="005225E2" w:rsidRPr="00D51C54">
        <w:rPr>
          <w:color w:val="000000"/>
        </w:rPr>
        <w:t>RpGTA</w:t>
      </w:r>
      <w:proofErr w:type="spellEnd"/>
      <w:r w:rsidR="005225E2" w:rsidRPr="00D51C54">
        <w:rPr>
          <w:color w:val="000000"/>
        </w:rPr>
        <w:t xml:space="preserve">, </w:t>
      </w:r>
      <w:proofErr w:type="spellStart"/>
      <w:r w:rsidR="005225E2" w:rsidRPr="00D51C54">
        <w:rPr>
          <w:color w:val="000000"/>
        </w:rPr>
        <w:t>Ruegeria</w:t>
      </w:r>
      <w:proofErr w:type="spellEnd"/>
      <w:r w:rsidR="005225E2" w:rsidRPr="00D51C54">
        <w:rPr>
          <w:color w:val="000000"/>
        </w:rPr>
        <w:t xml:space="preserve"> </w:t>
      </w:r>
      <w:proofErr w:type="spellStart"/>
      <w:r w:rsidR="005225E2" w:rsidRPr="00D51C54">
        <w:rPr>
          <w:color w:val="000000"/>
        </w:rPr>
        <w:t>pomeroyi</w:t>
      </w:r>
      <w:proofErr w:type="spellEnd"/>
      <w:r w:rsidR="005225E2" w:rsidRPr="00D51C54">
        <w:rPr>
          <w:color w:val="000000"/>
        </w:rPr>
        <w:t xml:space="preserve"> gene transfer agent; </w:t>
      </w:r>
      <w:proofErr w:type="spellStart"/>
      <w:r w:rsidR="005225E2" w:rsidRPr="00D51C54">
        <w:rPr>
          <w:color w:val="000000"/>
        </w:rPr>
        <w:t>RsGTA</w:t>
      </w:r>
      <w:proofErr w:type="spellEnd"/>
      <w:r w:rsidR="005225E2" w:rsidRPr="00D51C54">
        <w:rPr>
          <w:color w:val="000000"/>
        </w:rPr>
        <w:t xml:space="preserve">, </w:t>
      </w:r>
      <w:proofErr w:type="spellStart"/>
      <w:r w:rsidR="005225E2" w:rsidRPr="00D51C54">
        <w:rPr>
          <w:iCs/>
        </w:rPr>
        <w:t>Rhodovolum</w:t>
      </w:r>
      <w:proofErr w:type="spellEnd"/>
      <w:r w:rsidR="005225E2" w:rsidRPr="00D51C54">
        <w:rPr>
          <w:iCs/>
        </w:rPr>
        <w:t xml:space="preserve"> </w:t>
      </w:r>
      <w:proofErr w:type="spellStart"/>
      <w:r w:rsidR="005225E2" w:rsidRPr="00D51C54">
        <w:rPr>
          <w:iCs/>
        </w:rPr>
        <w:t>sulfidophilum</w:t>
      </w:r>
      <w:proofErr w:type="spellEnd"/>
      <w:r w:rsidR="005225E2" w:rsidRPr="00D51C54">
        <w:rPr>
          <w:iCs/>
        </w:rPr>
        <w:t xml:space="preserve">, </w:t>
      </w:r>
      <w:r w:rsidR="005225E2" w:rsidRPr="00D51C54">
        <w:rPr>
          <w:color w:val="000000"/>
        </w:rPr>
        <w:t>gene transfer agent.</w:t>
      </w:r>
    </w:p>
    <w:p w14:paraId="457028E7" w14:textId="6729E810" w:rsidR="005225E2" w:rsidRDefault="005225E2"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4DB8A805" w14:textId="11510A15" w:rsidR="005225E2" w:rsidRDefault="008C5684"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r>
        <w:rPr>
          <w:noProof/>
          <w:color w:val="000000"/>
        </w:rPr>
        <w:lastRenderedPageBreak/>
        <w:drawing>
          <wp:inline distT="0" distB="0" distL="0" distR="0" wp14:anchorId="17681615" wp14:editId="0F4CD340">
            <wp:extent cx="5724525" cy="27527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2752725"/>
                    </a:xfrm>
                    <a:prstGeom prst="rect">
                      <a:avLst/>
                    </a:prstGeom>
                    <a:noFill/>
                    <a:ln>
                      <a:noFill/>
                    </a:ln>
                  </pic:spPr>
                </pic:pic>
              </a:graphicData>
            </a:graphic>
          </wp:inline>
        </w:drawing>
      </w:r>
    </w:p>
    <w:p w14:paraId="74200075" w14:textId="7ADDF32A" w:rsidR="002E0ECC" w:rsidRPr="002E0ECC" w:rsidRDefault="005225E2"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r w:rsidRPr="00D51C54">
        <w:rPr>
          <w:b/>
          <w:color w:val="000000"/>
        </w:rPr>
        <w:t>Figure 3. Genome of Bartonella gene transfer agent (</w:t>
      </w:r>
      <w:proofErr w:type="spellStart"/>
      <w:r w:rsidRPr="00D51C54">
        <w:rPr>
          <w:b/>
          <w:color w:val="000000"/>
        </w:rPr>
        <w:t>BaGTA</w:t>
      </w:r>
      <w:proofErr w:type="spellEnd"/>
      <w:r w:rsidRPr="00D51C54">
        <w:rPr>
          <w:b/>
          <w:color w:val="000000"/>
        </w:rPr>
        <w:t xml:space="preserve">). </w:t>
      </w:r>
      <w:r w:rsidRPr="00D51C54">
        <w:rPr>
          <w:bCs/>
          <w:color w:val="000000"/>
        </w:rPr>
        <w:t>Genes</w:t>
      </w:r>
      <w:r w:rsidRPr="00D51C54">
        <w:rPr>
          <w:b/>
          <w:color w:val="000000"/>
        </w:rPr>
        <w:t xml:space="preserve"> </w:t>
      </w:r>
      <w:r w:rsidRPr="00D51C54">
        <w:rPr>
          <w:bCs/>
          <w:color w:val="000000"/>
        </w:rPr>
        <w:t>(arrows) are depicted to scale, in their locations in the host genome (</w:t>
      </w:r>
      <w:r w:rsidRPr="00D51C54">
        <w:rPr>
          <w:bCs/>
          <w:i/>
          <w:iCs/>
          <w:color w:val="000000"/>
        </w:rPr>
        <w:t xml:space="preserve">B. </w:t>
      </w:r>
      <w:proofErr w:type="spellStart"/>
      <w:r w:rsidRPr="00D51C54">
        <w:rPr>
          <w:bCs/>
          <w:i/>
          <w:iCs/>
          <w:color w:val="000000"/>
        </w:rPr>
        <w:t>henselae</w:t>
      </w:r>
      <w:proofErr w:type="spellEnd"/>
      <w:r w:rsidRPr="00D51C54">
        <w:rPr>
          <w:bCs/>
          <w:color w:val="000000"/>
        </w:rPr>
        <w:t xml:space="preserve">). Exact coordinates of the </w:t>
      </w:r>
      <w:proofErr w:type="spellStart"/>
      <w:r w:rsidRPr="00D51C54">
        <w:rPr>
          <w:bCs/>
          <w:color w:val="000000"/>
        </w:rPr>
        <w:t>BaGTA</w:t>
      </w:r>
      <w:proofErr w:type="spellEnd"/>
      <w:r w:rsidRPr="00D51C54">
        <w:rPr>
          <w:bCs/>
          <w:color w:val="000000"/>
        </w:rPr>
        <w:t xml:space="preserve"> genes, their locus tags, and their functional annotations are listed in </w:t>
      </w:r>
      <w:r w:rsidRPr="00D51C54">
        <w:rPr>
          <w:b/>
          <w:color w:val="000000"/>
        </w:rPr>
        <w:t>Supplementary Table S5</w:t>
      </w:r>
      <w:r w:rsidRPr="00D51C54">
        <w:rPr>
          <w:bCs/>
          <w:color w:val="000000"/>
        </w:rPr>
        <w:t>.</w:t>
      </w:r>
      <w:r w:rsidR="002E0ECC" w:rsidRPr="002E0ECC">
        <w:br w:type="page"/>
      </w:r>
    </w:p>
    <w:p w14:paraId="0ABE827E" w14:textId="3943B304" w:rsidR="002E0ECC" w:rsidRPr="002E0ECC" w:rsidRDefault="002E0ECC" w:rsidP="002E0ECC">
      <w:pPr>
        <w:rPr>
          <w:b/>
        </w:rPr>
      </w:pPr>
    </w:p>
    <w:p w14:paraId="49A0C429" w14:textId="2DF0CB22" w:rsidR="002E0ECC" w:rsidRPr="002E0ECC" w:rsidRDefault="008C5684"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rPr>
      </w:pPr>
      <w:r>
        <w:rPr>
          <w:noProof/>
        </w:rPr>
        <w:drawing>
          <wp:inline distT="0" distB="0" distL="0" distR="0" wp14:anchorId="09AD9FA9" wp14:editId="64D2D4BC">
            <wp:extent cx="5248275" cy="621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8275" cy="6219825"/>
                    </a:xfrm>
                    <a:prstGeom prst="rect">
                      <a:avLst/>
                    </a:prstGeom>
                  </pic:spPr>
                </pic:pic>
              </a:graphicData>
            </a:graphic>
          </wp:inline>
        </w:drawing>
      </w:r>
    </w:p>
    <w:p w14:paraId="57ABC22B" w14:textId="77777777" w:rsidR="005225E2" w:rsidRDefault="002E0ECC"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r w:rsidRPr="002E0ECC">
        <w:rPr>
          <w:b/>
          <w:color w:val="000000"/>
        </w:rPr>
        <w:t xml:space="preserve">Figure </w:t>
      </w:r>
      <w:r w:rsidR="005225E2">
        <w:rPr>
          <w:b/>
          <w:color w:val="000000"/>
        </w:rPr>
        <w:t>4</w:t>
      </w:r>
      <w:r w:rsidRPr="002E0ECC">
        <w:rPr>
          <w:b/>
          <w:color w:val="000000"/>
        </w:rPr>
        <w:t xml:space="preserve">. </w:t>
      </w:r>
      <w:r w:rsidR="005225E2" w:rsidRPr="00D51C54">
        <w:rPr>
          <w:b/>
          <w:color w:val="000000"/>
        </w:rPr>
        <w:t xml:space="preserve">Maximum Likelihood phylogenies of (A) large </w:t>
      </w:r>
      <w:proofErr w:type="spellStart"/>
      <w:r w:rsidR="005225E2" w:rsidRPr="00D51C54">
        <w:rPr>
          <w:b/>
          <w:color w:val="000000"/>
        </w:rPr>
        <w:t>terminase</w:t>
      </w:r>
      <w:proofErr w:type="spellEnd"/>
      <w:r w:rsidR="005225E2" w:rsidRPr="00D51C54">
        <w:rPr>
          <w:b/>
          <w:color w:val="000000"/>
        </w:rPr>
        <w:t xml:space="preserve"> (</w:t>
      </w:r>
      <w:proofErr w:type="spellStart"/>
      <w:r w:rsidR="005225E2" w:rsidRPr="00D51C54">
        <w:rPr>
          <w:b/>
          <w:color w:val="000000"/>
        </w:rPr>
        <w:t>TerL</w:t>
      </w:r>
      <w:proofErr w:type="spellEnd"/>
      <w:r w:rsidR="005225E2" w:rsidRPr="00D51C54">
        <w:rPr>
          <w:b/>
          <w:color w:val="000000"/>
        </w:rPr>
        <w:t xml:space="preserve">) subunits and (B) HK97 major capsid protein (HK97-MCP) sequences of </w:t>
      </w:r>
      <w:proofErr w:type="spellStart"/>
      <w:r w:rsidR="005225E2" w:rsidRPr="00D51C54">
        <w:rPr>
          <w:b/>
          <w:color w:val="000000"/>
        </w:rPr>
        <w:t>bartogtaviriformids</w:t>
      </w:r>
      <w:proofErr w:type="spellEnd"/>
      <w:r w:rsidR="005225E2" w:rsidRPr="00D51C54">
        <w:rPr>
          <w:b/>
          <w:i/>
          <w:iCs/>
          <w:color w:val="000000"/>
        </w:rPr>
        <w:t xml:space="preserve"> </w:t>
      </w:r>
      <w:r w:rsidR="005225E2" w:rsidRPr="00D51C54">
        <w:rPr>
          <w:b/>
          <w:color w:val="000000"/>
        </w:rPr>
        <w:t xml:space="preserve">and their closest known </w:t>
      </w:r>
      <w:proofErr w:type="spellStart"/>
      <w:r w:rsidR="005225E2" w:rsidRPr="00D51C54">
        <w:rPr>
          <w:b/>
          <w:bCs/>
          <w:color w:val="000000"/>
        </w:rPr>
        <w:t>caudoviricete</w:t>
      </w:r>
      <w:proofErr w:type="spellEnd"/>
      <w:r w:rsidR="005225E2" w:rsidRPr="00D51C54">
        <w:rPr>
          <w:b/>
          <w:bCs/>
          <w:color w:val="000000"/>
        </w:rPr>
        <w:t xml:space="preserve"> homologs</w:t>
      </w:r>
      <w:r w:rsidR="005225E2" w:rsidRPr="00D51C54">
        <w:rPr>
          <w:b/>
          <w:color w:val="000000"/>
        </w:rPr>
        <w:t xml:space="preserve">. </w:t>
      </w:r>
      <w:r w:rsidR="005225E2" w:rsidRPr="00D51C54">
        <w:rPr>
          <w:color w:val="000000"/>
        </w:rPr>
        <w:t>Alphaproteobacterial type II gene transfer agent (GTA) (</w:t>
      </w:r>
      <w:proofErr w:type="spellStart"/>
      <w:r w:rsidR="005225E2" w:rsidRPr="00D51C54">
        <w:rPr>
          <w:color w:val="000000"/>
        </w:rPr>
        <w:t>bartogtaviriformid</w:t>
      </w:r>
      <w:proofErr w:type="spellEnd"/>
      <w:r w:rsidR="005225E2" w:rsidRPr="00D51C54">
        <w:rPr>
          <w:color w:val="000000"/>
        </w:rPr>
        <w:t xml:space="preserve">) lineages are shown in blue. </w:t>
      </w:r>
      <w:proofErr w:type="spellStart"/>
      <w:r w:rsidR="005225E2" w:rsidRPr="00D51C54">
        <w:t>Caudoviricete</w:t>
      </w:r>
      <w:proofErr w:type="spellEnd"/>
      <w:r w:rsidR="005225E2" w:rsidRPr="00D51C54" w:rsidDel="00271948">
        <w:rPr>
          <w:color w:val="000000"/>
        </w:rPr>
        <w:t xml:space="preserve"> </w:t>
      </w:r>
      <w:r w:rsidR="005225E2" w:rsidRPr="00D51C54">
        <w:rPr>
          <w:color w:val="000000"/>
        </w:rPr>
        <w:t xml:space="preserve">lineages are shown in black. Two nearly identical </w:t>
      </w:r>
      <w:proofErr w:type="spellStart"/>
      <w:r w:rsidR="005225E2" w:rsidRPr="00D51C54">
        <w:rPr>
          <w:color w:val="000000"/>
        </w:rPr>
        <w:t>caudoviricete</w:t>
      </w:r>
      <w:proofErr w:type="spellEnd"/>
      <w:r w:rsidR="005225E2" w:rsidRPr="00D51C54">
        <w:rPr>
          <w:color w:val="000000"/>
        </w:rPr>
        <w:t xml:space="preserve"> lineages that are nested within GTA lineages are shown in dashed black lines. A bootstrap support value is shown only for the branch separating GTA and </w:t>
      </w:r>
      <w:proofErr w:type="spellStart"/>
      <w:r w:rsidR="005225E2" w:rsidRPr="00D51C54">
        <w:t>caudoviricete</w:t>
      </w:r>
      <w:proofErr w:type="spellEnd"/>
      <w:r w:rsidR="005225E2" w:rsidRPr="00D51C54">
        <w:rPr>
          <w:color w:val="000000"/>
        </w:rPr>
        <w:t xml:space="preserve"> sequences. Scale bars indicate substitutions per site. </w:t>
      </w:r>
      <w:proofErr w:type="spellStart"/>
      <w:r w:rsidR="005225E2" w:rsidRPr="00D51C54">
        <w:rPr>
          <w:color w:val="000000"/>
        </w:rPr>
        <w:t>BaGTA</w:t>
      </w:r>
      <w:proofErr w:type="spellEnd"/>
      <w:r w:rsidR="005225E2" w:rsidRPr="00D51C54">
        <w:rPr>
          <w:color w:val="000000"/>
        </w:rPr>
        <w:t>, Bartonella gene transfer agent; GTA, gene transfer agent.</w:t>
      </w:r>
    </w:p>
    <w:p w14:paraId="33351090" w14:textId="77777777" w:rsidR="005225E2" w:rsidRDefault="005225E2"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62120A7B" w14:textId="39CDCD6D" w:rsidR="005225E2" w:rsidRDefault="008C5684"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r>
        <w:rPr>
          <w:noProof/>
          <w:color w:val="000000"/>
        </w:rPr>
        <w:lastRenderedPageBreak/>
        <w:drawing>
          <wp:inline distT="0" distB="0" distL="0" distR="0" wp14:anchorId="1409C56C" wp14:editId="686D07B6">
            <wp:extent cx="5724525" cy="12668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1266825"/>
                    </a:xfrm>
                    <a:prstGeom prst="rect">
                      <a:avLst/>
                    </a:prstGeom>
                    <a:noFill/>
                    <a:ln>
                      <a:noFill/>
                    </a:ln>
                  </pic:spPr>
                </pic:pic>
              </a:graphicData>
            </a:graphic>
          </wp:inline>
        </w:drawing>
      </w:r>
    </w:p>
    <w:p w14:paraId="37922F10" w14:textId="35874C62" w:rsidR="002E0ECC" w:rsidRPr="002E0ECC" w:rsidRDefault="005225E2"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r w:rsidRPr="00D51C54">
        <w:rPr>
          <w:b/>
        </w:rPr>
        <w:t xml:space="preserve">Figure 5. Genome of </w:t>
      </w:r>
      <w:proofErr w:type="spellStart"/>
      <w:r w:rsidRPr="00D51C54">
        <w:rPr>
          <w:b/>
        </w:rPr>
        <w:t>Brachyspira</w:t>
      </w:r>
      <w:proofErr w:type="spellEnd"/>
      <w:r w:rsidRPr="00D51C54">
        <w:rPr>
          <w:b/>
        </w:rPr>
        <w:t xml:space="preserve"> </w:t>
      </w:r>
      <w:proofErr w:type="spellStart"/>
      <w:r w:rsidRPr="00D51C54">
        <w:rPr>
          <w:b/>
        </w:rPr>
        <w:t>hyodysenteriae</w:t>
      </w:r>
      <w:proofErr w:type="spellEnd"/>
      <w:r w:rsidRPr="00D51C54">
        <w:rPr>
          <w:b/>
        </w:rPr>
        <w:t xml:space="preserve"> gene transfer agent (</w:t>
      </w:r>
      <w:proofErr w:type="spellStart"/>
      <w:r w:rsidRPr="00D51C54">
        <w:rPr>
          <w:b/>
        </w:rPr>
        <w:t>BhGTA</w:t>
      </w:r>
      <w:proofErr w:type="spellEnd"/>
      <w:r w:rsidRPr="00D51C54">
        <w:rPr>
          <w:b/>
        </w:rPr>
        <w:t xml:space="preserve">). </w:t>
      </w:r>
      <w:r w:rsidRPr="00D51C54">
        <w:rPr>
          <w:bCs/>
          <w:color w:val="000000"/>
        </w:rPr>
        <w:t>Genes</w:t>
      </w:r>
      <w:r w:rsidRPr="00D51C54">
        <w:rPr>
          <w:b/>
          <w:color w:val="000000"/>
        </w:rPr>
        <w:t xml:space="preserve"> </w:t>
      </w:r>
      <w:r w:rsidRPr="00D51C54">
        <w:rPr>
          <w:bCs/>
          <w:color w:val="000000"/>
        </w:rPr>
        <w:t>(arrows) are depicted to scale, in their locations in the host genome (</w:t>
      </w:r>
      <w:r w:rsidRPr="00D51C54">
        <w:rPr>
          <w:bCs/>
          <w:i/>
          <w:iCs/>
          <w:color w:val="000000"/>
        </w:rPr>
        <w:t xml:space="preserve">B. </w:t>
      </w:r>
      <w:proofErr w:type="spellStart"/>
      <w:r w:rsidRPr="00D51C54">
        <w:rPr>
          <w:bCs/>
          <w:i/>
          <w:iCs/>
          <w:color w:val="000000"/>
        </w:rPr>
        <w:t>hyodysenteriae</w:t>
      </w:r>
      <w:proofErr w:type="spellEnd"/>
      <w:r w:rsidRPr="00D51C54">
        <w:rPr>
          <w:bCs/>
          <w:color w:val="000000"/>
        </w:rPr>
        <w:t xml:space="preserve">). Exact coordinates of the </w:t>
      </w:r>
      <w:proofErr w:type="spellStart"/>
      <w:r w:rsidRPr="00D51C54">
        <w:rPr>
          <w:bCs/>
          <w:color w:val="000000"/>
        </w:rPr>
        <w:t>BhGTA</w:t>
      </w:r>
      <w:proofErr w:type="spellEnd"/>
      <w:r w:rsidRPr="00D51C54">
        <w:rPr>
          <w:bCs/>
          <w:color w:val="000000"/>
        </w:rPr>
        <w:t xml:space="preserve"> genes, their locus tags, and their functional annotations are listed in </w:t>
      </w:r>
      <w:r w:rsidRPr="00D51C54">
        <w:rPr>
          <w:b/>
          <w:color w:val="000000"/>
        </w:rPr>
        <w:t>Supplementary Table S6</w:t>
      </w:r>
      <w:r w:rsidRPr="00D51C54">
        <w:rPr>
          <w:bCs/>
          <w:color w:val="000000"/>
        </w:rPr>
        <w:t>.</w:t>
      </w:r>
    </w:p>
    <w:p w14:paraId="7E244E4D" w14:textId="77777777" w:rsidR="002E0ECC" w:rsidRPr="002E0ECC" w:rsidRDefault="002E0ECC"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rPr>
      </w:pPr>
    </w:p>
    <w:p w14:paraId="51DCE9D7" w14:textId="17E7885E" w:rsidR="002E0ECC" w:rsidRPr="002E0ECC" w:rsidRDefault="008C5684" w:rsidP="002E0ECC">
      <w:pPr>
        <w:rPr>
          <w:b/>
        </w:rPr>
      </w:pPr>
      <w:r>
        <w:rPr>
          <w:b/>
          <w:noProof/>
        </w:rPr>
        <w:lastRenderedPageBreak/>
        <w:drawing>
          <wp:inline distT="0" distB="0" distL="0" distR="0" wp14:anchorId="4B287174" wp14:editId="35083BB6">
            <wp:extent cx="4648200" cy="71151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48200" cy="7115175"/>
                    </a:xfrm>
                    <a:prstGeom prst="rect">
                      <a:avLst/>
                    </a:prstGeom>
                    <a:noFill/>
                    <a:ln>
                      <a:noFill/>
                    </a:ln>
                  </pic:spPr>
                </pic:pic>
              </a:graphicData>
            </a:graphic>
          </wp:inline>
        </w:drawing>
      </w:r>
    </w:p>
    <w:p w14:paraId="659304F4" w14:textId="77777777" w:rsidR="005225E2" w:rsidRDefault="002E0ECC"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r w:rsidRPr="002E0ECC">
        <w:rPr>
          <w:b/>
          <w:color w:val="000000"/>
        </w:rPr>
        <w:t xml:space="preserve">Figure </w:t>
      </w:r>
      <w:r w:rsidR="005225E2">
        <w:rPr>
          <w:b/>
          <w:color w:val="000000"/>
        </w:rPr>
        <w:t>6</w:t>
      </w:r>
      <w:r w:rsidRPr="002E0ECC">
        <w:rPr>
          <w:b/>
          <w:color w:val="000000"/>
        </w:rPr>
        <w:t xml:space="preserve">. </w:t>
      </w:r>
      <w:r w:rsidR="005225E2" w:rsidRPr="00D51C54">
        <w:rPr>
          <w:b/>
          <w:color w:val="000000"/>
        </w:rPr>
        <w:t xml:space="preserve">Maximum Likelihood phylogenies of (A) endolysin and (B) the putative large </w:t>
      </w:r>
      <w:proofErr w:type="spellStart"/>
      <w:r w:rsidR="005225E2" w:rsidRPr="00D51C54">
        <w:rPr>
          <w:b/>
          <w:color w:val="000000"/>
        </w:rPr>
        <w:t>terminase</w:t>
      </w:r>
      <w:proofErr w:type="spellEnd"/>
      <w:r w:rsidR="005225E2" w:rsidRPr="00D51C54">
        <w:rPr>
          <w:b/>
          <w:color w:val="000000"/>
        </w:rPr>
        <w:t xml:space="preserve"> (</w:t>
      </w:r>
      <w:proofErr w:type="spellStart"/>
      <w:r w:rsidR="005225E2" w:rsidRPr="00D51C54">
        <w:rPr>
          <w:b/>
          <w:color w:val="000000"/>
        </w:rPr>
        <w:t>TerL</w:t>
      </w:r>
      <w:proofErr w:type="spellEnd"/>
      <w:r w:rsidR="005225E2" w:rsidRPr="00D51C54">
        <w:rPr>
          <w:b/>
          <w:color w:val="000000"/>
        </w:rPr>
        <w:t xml:space="preserve">) subunits of </w:t>
      </w:r>
      <w:proofErr w:type="spellStart"/>
      <w:r w:rsidR="005225E2" w:rsidRPr="00D51C54">
        <w:rPr>
          <w:b/>
          <w:color w:val="000000"/>
        </w:rPr>
        <w:t>brachygtaviriformids</w:t>
      </w:r>
      <w:proofErr w:type="spellEnd"/>
      <w:r w:rsidR="005225E2" w:rsidRPr="00D51C54">
        <w:rPr>
          <w:b/>
          <w:i/>
          <w:iCs/>
          <w:color w:val="000000"/>
        </w:rPr>
        <w:t xml:space="preserve"> </w:t>
      </w:r>
      <w:r w:rsidR="005225E2" w:rsidRPr="00D51C54">
        <w:rPr>
          <w:b/>
          <w:color w:val="000000"/>
        </w:rPr>
        <w:t xml:space="preserve">and their closest known </w:t>
      </w:r>
      <w:proofErr w:type="spellStart"/>
      <w:r w:rsidR="005225E2" w:rsidRPr="00D51C54">
        <w:rPr>
          <w:b/>
          <w:bCs/>
          <w:color w:val="000000"/>
        </w:rPr>
        <w:t>caudoviricete</w:t>
      </w:r>
      <w:proofErr w:type="spellEnd"/>
      <w:r w:rsidR="005225E2" w:rsidRPr="00D51C54">
        <w:rPr>
          <w:b/>
          <w:bCs/>
          <w:color w:val="000000"/>
        </w:rPr>
        <w:t xml:space="preserve"> homologs</w:t>
      </w:r>
      <w:r w:rsidR="005225E2" w:rsidRPr="00D51C54">
        <w:rPr>
          <w:b/>
          <w:color w:val="000000"/>
        </w:rPr>
        <w:t xml:space="preserve">. </w:t>
      </w:r>
      <w:proofErr w:type="spellStart"/>
      <w:r w:rsidR="005225E2" w:rsidRPr="00D51C54">
        <w:rPr>
          <w:i/>
          <w:iCs/>
          <w:color w:val="000000"/>
        </w:rPr>
        <w:t>Brachyspira</w:t>
      </w:r>
      <w:proofErr w:type="spellEnd"/>
      <w:r w:rsidR="005225E2" w:rsidRPr="00D51C54">
        <w:rPr>
          <w:color w:val="000000"/>
        </w:rPr>
        <w:t xml:space="preserve"> gene transfer agent (GTA) lineages are shown in purple. </w:t>
      </w:r>
      <w:proofErr w:type="spellStart"/>
      <w:r w:rsidR="005225E2" w:rsidRPr="00D51C54">
        <w:rPr>
          <w:color w:val="000000"/>
        </w:rPr>
        <w:t>Caudoviricete</w:t>
      </w:r>
      <w:proofErr w:type="spellEnd"/>
      <w:r w:rsidR="005225E2" w:rsidRPr="00D51C54">
        <w:rPr>
          <w:color w:val="000000"/>
        </w:rPr>
        <w:t xml:space="preserve"> lineages are shown in black. A bootstrap support value is shown only for the branch separating GTA and </w:t>
      </w:r>
      <w:proofErr w:type="spellStart"/>
      <w:r w:rsidR="005225E2" w:rsidRPr="00D51C54">
        <w:rPr>
          <w:color w:val="000000"/>
        </w:rPr>
        <w:t>caudoviricete</w:t>
      </w:r>
      <w:proofErr w:type="spellEnd"/>
      <w:r w:rsidR="005225E2" w:rsidRPr="00D51C54">
        <w:rPr>
          <w:color w:val="000000"/>
        </w:rPr>
        <w:t xml:space="preserve"> sequences. Scale bar indicates substitutions per site. </w:t>
      </w:r>
      <w:proofErr w:type="spellStart"/>
      <w:r w:rsidR="005225E2" w:rsidRPr="00D51C54">
        <w:rPr>
          <w:color w:val="000000"/>
        </w:rPr>
        <w:t>BhGTA</w:t>
      </w:r>
      <w:proofErr w:type="spellEnd"/>
      <w:r w:rsidR="005225E2" w:rsidRPr="00D51C54">
        <w:rPr>
          <w:color w:val="000000"/>
        </w:rPr>
        <w:t xml:space="preserve">, </w:t>
      </w:r>
      <w:proofErr w:type="spellStart"/>
      <w:r w:rsidR="005225E2" w:rsidRPr="00D51C54">
        <w:rPr>
          <w:color w:val="000000"/>
        </w:rPr>
        <w:t>Brachyspira</w:t>
      </w:r>
      <w:proofErr w:type="spellEnd"/>
      <w:r w:rsidR="005225E2" w:rsidRPr="00D51C54">
        <w:rPr>
          <w:color w:val="000000"/>
        </w:rPr>
        <w:t xml:space="preserve"> </w:t>
      </w:r>
      <w:proofErr w:type="spellStart"/>
      <w:r w:rsidR="005225E2" w:rsidRPr="00D51C54">
        <w:rPr>
          <w:color w:val="000000"/>
        </w:rPr>
        <w:t>hyodysenteriae</w:t>
      </w:r>
      <w:proofErr w:type="spellEnd"/>
      <w:r w:rsidR="005225E2" w:rsidRPr="00D51C54">
        <w:rPr>
          <w:color w:val="000000"/>
        </w:rPr>
        <w:t xml:space="preserve"> gene transfer agent; GTA, gene transfer agent.</w:t>
      </w:r>
    </w:p>
    <w:p w14:paraId="1A72AC5D" w14:textId="77777777" w:rsidR="005225E2" w:rsidRDefault="005225E2"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2B42A4C3" w14:textId="42CF67EB" w:rsidR="005225E2" w:rsidRDefault="008C5684"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r>
        <w:rPr>
          <w:noProof/>
          <w:color w:val="000000"/>
        </w:rPr>
        <w:lastRenderedPageBreak/>
        <w:drawing>
          <wp:inline distT="0" distB="0" distL="0" distR="0" wp14:anchorId="58BA8F3F" wp14:editId="0220E3CA">
            <wp:extent cx="5724525" cy="55911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5591175"/>
                    </a:xfrm>
                    <a:prstGeom prst="rect">
                      <a:avLst/>
                    </a:prstGeom>
                    <a:noFill/>
                    <a:ln>
                      <a:noFill/>
                    </a:ln>
                  </pic:spPr>
                </pic:pic>
              </a:graphicData>
            </a:graphic>
          </wp:inline>
        </w:drawing>
      </w:r>
    </w:p>
    <w:p w14:paraId="2303BF57" w14:textId="36B78749" w:rsidR="002E0ECC" w:rsidRPr="002E0ECC" w:rsidRDefault="005225E2" w:rsidP="002E0ECC">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rPr>
      </w:pPr>
      <w:r w:rsidRPr="00D51C54">
        <w:rPr>
          <w:b/>
        </w:rPr>
        <w:t xml:space="preserve">Figure 7. </w:t>
      </w:r>
      <w:r w:rsidRPr="00D51C54">
        <w:rPr>
          <w:b/>
          <w:color w:val="000000"/>
        </w:rPr>
        <w:t xml:space="preserve">Maximum Likelihood phylogeny of the large </w:t>
      </w:r>
      <w:proofErr w:type="spellStart"/>
      <w:r w:rsidRPr="00D51C54">
        <w:rPr>
          <w:b/>
          <w:color w:val="000000"/>
        </w:rPr>
        <w:t>terminase</w:t>
      </w:r>
      <w:proofErr w:type="spellEnd"/>
      <w:r w:rsidRPr="00D51C54">
        <w:rPr>
          <w:b/>
          <w:color w:val="000000"/>
        </w:rPr>
        <w:t xml:space="preserve"> (</w:t>
      </w:r>
      <w:proofErr w:type="spellStart"/>
      <w:r w:rsidRPr="00D51C54">
        <w:rPr>
          <w:b/>
          <w:color w:val="000000"/>
        </w:rPr>
        <w:t>TerL</w:t>
      </w:r>
      <w:proofErr w:type="spellEnd"/>
      <w:r w:rsidRPr="00D51C54">
        <w:rPr>
          <w:b/>
          <w:color w:val="000000"/>
        </w:rPr>
        <w:t xml:space="preserve">) subunits of three major clades of GTAs and their closest known </w:t>
      </w:r>
      <w:proofErr w:type="spellStart"/>
      <w:r w:rsidRPr="00D51C54">
        <w:rPr>
          <w:b/>
          <w:bCs/>
          <w:color w:val="000000"/>
        </w:rPr>
        <w:t>caudoviricete</w:t>
      </w:r>
      <w:proofErr w:type="spellEnd"/>
      <w:r w:rsidRPr="00D51C54">
        <w:rPr>
          <w:b/>
          <w:bCs/>
          <w:color w:val="000000"/>
        </w:rPr>
        <w:t xml:space="preserve"> homologs. </w:t>
      </w:r>
      <w:r w:rsidRPr="00D51C54">
        <w:rPr>
          <w:color w:val="000000"/>
        </w:rPr>
        <w:t xml:space="preserve">This tree includes all </w:t>
      </w:r>
      <w:proofErr w:type="spellStart"/>
      <w:r w:rsidRPr="00D51C54">
        <w:rPr>
          <w:color w:val="000000"/>
        </w:rPr>
        <w:t>TerL</w:t>
      </w:r>
      <w:proofErr w:type="spellEnd"/>
      <w:r w:rsidRPr="00D51C54">
        <w:rPr>
          <w:color w:val="000000"/>
        </w:rPr>
        <w:t xml:space="preserve"> homologs from Figures 2A, 4A, and 6A, using their color coding. Bootstrap support values are shown only for the branches separating three GTA clades and their closest </w:t>
      </w:r>
      <w:proofErr w:type="spellStart"/>
      <w:r w:rsidRPr="00D51C54">
        <w:rPr>
          <w:color w:val="000000"/>
        </w:rPr>
        <w:t>caudoviricete</w:t>
      </w:r>
      <w:proofErr w:type="spellEnd"/>
      <w:r w:rsidRPr="00D51C54">
        <w:rPr>
          <w:color w:val="000000"/>
        </w:rPr>
        <w:t xml:space="preserve"> sequences. Scale bar indicates substitutions per site. GTA, gene transfer agent.</w:t>
      </w:r>
      <w:r w:rsidR="002E0ECC" w:rsidRPr="002E0ECC">
        <w:br w:type="page"/>
      </w:r>
    </w:p>
    <w:p w14:paraId="7D9013D2" w14:textId="7787CFD5" w:rsidR="00A174CC" w:rsidRPr="00B07886" w:rsidRDefault="00A174CC">
      <w:pPr>
        <w:rPr>
          <w:rFonts w:ascii="Arial" w:hAnsi="Arial" w:cs="Arial"/>
          <w:bCs/>
          <w:sz w:val="22"/>
          <w:szCs w:val="22"/>
        </w:rPr>
      </w:pPr>
    </w:p>
    <w:p w14:paraId="1B5558AD" w14:textId="77777777" w:rsidR="00A174CC" w:rsidRDefault="00A174CC">
      <w:pPr>
        <w:rPr>
          <w:rFonts w:ascii="Arial" w:hAnsi="Arial" w:cs="Arial"/>
          <w:b/>
        </w:rPr>
      </w:pPr>
    </w:p>
    <w:p w14:paraId="3437A237" w14:textId="77777777" w:rsidR="00A174CC" w:rsidRDefault="008815EE">
      <w:pPr>
        <w:spacing w:before="120" w:after="120"/>
        <w:rPr>
          <w:rFonts w:ascii="Arial" w:hAnsi="Arial" w:cs="Arial"/>
          <w:b/>
        </w:rPr>
      </w:pPr>
      <w:r>
        <w:rPr>
          <w:rFonts w:ascii="Arial" w:hAnsi="Arial" w:cs="Arial"/>
          <w:b/>
        </w:rPr>
        <w:t>References</w:t>
      </w:r>
    </w:p>
    <w:p w14:paraId="12651BD6" w14:textId="77777777" w:rsidR="00C1495F" w:rsidRPr="00C1495F" w:rsidRDefault="004B3EAB" w:rsidP="00C1495F">
      <w:pPr>
        <w:pStyle w:val="EndNoteBibliography"/>
        <w:ind w:left="720" w:hanging="720"/>
      </w:pPr>
      <w:r>
        <w:fldChar w:fldCharType="begin"/>
      </w:r>
      <w:r>
        <w:instrText xml:space="preserve"> ADDIN EN.REFLIST </w:instrText>
      </w:r>
      <w:r>
        <w:fldChar w:fldCharType="separate"/>
      </w:r>
      <w:bookmarkStart w:id="7" w:name="_ENREF_1"/>
      <w:r w:rsidR="00C1495F" w:rsidRPr="00C1495F">
        <w:t>1.</w:t>
      </w:r>
      <w:r w:rsidR="00C1495F" w:rsidRPr="00C1495F">
        <w:tab/>
        <w:t>Altschul SF, Madden TL, Schäffer AA, Zhang J, Zhang Z, Miller W, Lipman DJ (1997) Gapped BLAST and PSI-BLAST: a new generation of protein database search programs. Nucleic Acids Res 25:3389-402. PMID: 9254694. PMCID: PMC146917. doi: 10.1093/nar/25.17.3389.</w:t>
      </w:r>
      <w:bookmarkEnd w:id="7"/>
    </w:p>
    <w:p w14:paraId="598F0989" w14:textId="77777777" w:rsidR="00C1495F" w:rsidRPr="00C1495F" w:rsidRDefault="00C1495F" w:rsidP="00C1495F">
      <w:pPr>
        <w:pStyle w:val="EndNoteBibliography"/>
        <w:ind w:left="720" w:hanging="720"/>
      </w:pPr>
      <w:bookmarkStart w:id="8" w:name="_ENREF_2"/>
      <w:r w:rsidRPr="00C1495F">
        <w:t>2.</w:t>
      </w:r>
      <w:r w:rsidRPr="00C1495F">
        <w:tab/>
        <w:t xml:space="preserve">Anderson B, Goldsmith C, Johnson A, Padmalayam I, Baumstark B (1994) Bacteriophage-like particle of </w:t>
      </w:r>
      <w:r w:rsidRPr="00C1495F">
        <w:rPr>
          <w:i/>
        </w:rPr>
        <w:t>Rochalimaea henselae</w:t>
      </w:r>
      <w:r w:rsidRPr="00C1495F">
        <w:t>. Mol Microbiol 13:67-73. PMID: 7527118. doi: 10.1111/j.1365-2958.1994.tb00402.x.</w:t>
      </w:r>
      <w:bookmarkEnd w:id="8"/>
    </w:p>
    <w:p w14:paraId="5C43E423" w14:textId="77777777" w:rsidR="00C1495F" w:rsidRPr="00C1495F" w:rsidRDefault="00C1495F" w:rsidP="00C1495F">
      <w:pPr>
        <w:pStyle w:val="EndNoteBibliography"/>
        <w:ind w:left="720" w:hanging="720"/>
      </w:pPr>
      <w:bookmarkStart w:id="9" w:name="_ENREF_3"/>
      <w:r w:rsidRPr="00C1495F">
        <w:t>3.</w:t>
      </w:r>
      <w:r w:rsidRPr="00C1495F">
        <w:tab/>
        <w:t xml:space="preserve">Barbian KD, Minnick MF (2000) A bacteriophage-like particle from </w:t>
      </w:r>
      <w:r w:rsidRPr="00C1495F">
        <w:rPr>
          <w:i/>
        </w:rPr>
        <w:t>Bartonella bacilliformis</w:t>
      </w:r>
      <w:r w:rsidRPr="00C1495F">
        <w:t>. Microbiology (Reading) 146 (Pt 3):599-609. PMID: 10746763. doi: 10.1099/00221287-146-3-599.</w:t>
      </w:r>
      <w:bookmarkEnd w:id="9"/>
    </w:p>
    <w:p w14:paraId="0D7D8F3B" w14:textId="77777777" w:rsidR="00C1495F" w:rsidRPr="00C1495F" w:rsidRDefault="00C1495F" w:rsidP="00C1495F">
      <w:pPr>
        <w:pStyle w:val="EndNoteBibliography"/>
        <w:ind w:left="720" w:hanging="720"/>
      </w:pPr>
      <w:bookmarkStart w:id="10" w:name="_ENREF_4"/>
      <w:r w:rsidRPr="00C1495F">
        <w:t>4.</w:t>
      </w:r>
      <w:r w:rsidRPr="00C1495F">
        <w:tab/>
        <w:t>Bárdy P, Füzik T, Hrebík D, Pantůček R, Thomas Beatty J, Plevka P (2020) Structure and mechanism of DNA delivery of a gene transfer agent. Nat Commun 11:3034. PMID: 32541663. PMCID: PMC7296036. doi: 10.1038/s41467-020-16669-9.</w:t>
      </w:r>
      <w:bookmarkEnd w:id="10"/>
    </w:p>
    <w:p w14:paraId="60508511" w14:textId="77777777" w:rsidR="00C1495F" w:rsidRPr="00C1495F" w:rsidRDefault="00C1495F" w:rsidP="00C1495F">
      <w:pPr>
        <w:pStyle w:val="EndNoteBibliography"/>
        <w:ind w:left="720" w:hanging="720"/>
      </w:pPr>
      <w:bookmarkStart w:id="11" w:name="_ENREF_5"/>
      <w:r w:rsidRPr="00C1495F">
        <w:t>5.</w:t>
      </w:r>
      <w:r w:rsidRPr="00C1495F">
        <w:tab/>
        <w:t xml:space="preserve">Berglund EC, Frank AC, Calteau A, Vinnere Pettersson O, Granberg F, Eriksson A-S, Näslund K, Holmberg M, Lindroos H, Andersson SGE (2009) Run-off replication of host-adaptability genes is associated with gene transfer agents in the genome of mouse-infecting </w:t>
      </w:r>
      <w:r w:rsidRPr="00C1495F">
        <w:rPr>
          <w:i/>
        </w:rPr>
        <w:t>Bartonella grahamii</w:t>
      </w:r>
      <w:r w:rsidRPr="00C1495F">
        <w:t>. PLoS Genet 5:e1000546. PMID: 19578403. PMCID: PMC2697382. doi: 10.1371/journal.pgen.1000546.</w:t>
      </w:r>
      <w:bookmarkEnd w:id="11"/>
    </w:p>
    <w:p w14:paraId="16168A3B" w14:textId="77777777" w:rsidR="00C1495F" w:rsidRPr="00C1495F" w:rsidRDefault="00C1495F" w:rsidP="00C1495F">
      <w:pPr>
        <w:pStyle w:val="EndNoteBibliography"/>
        <w:ind w:left="720" w:hanging="720"/>
      </w:pPr>
      <w:bookmarkStart w:id="12" w:name="_ENREF_6"/>
      <w:r w:rsidRPr="00C1495F">
        <w:t>6.</w:t>
      </w:r>
      <w:r w:rsidRPr="00C1495F">
        <w:tab/>
        <w:t>Biers EJ, Wang K, Pennington C, Belas R, Chen F, Moran MA (2008) Occurrence and expression of gene transfer agent genes in marine bacterioplankton. Appl Environ Microbiol 74:2933-9. PMID: 18359833. PMCID: PMC2394915. doi: 10.1128/aem.02129-07.</w:t>
      </w:r>
      <w:bookmarkEnd w:id="12"/>
    </w:p>
    <w:p w14:paraId="4B0B5BC9" w14:textId="77777777" w:rsidR="00C1495F" w:rsidRPr="00C1495F" w:rsidRDefault="00C1495F" w:rsidP="00C1495F">
      <w:pPr>
        <w:pStyle w:val="EndNoteBibliography"/>
        <w:ind w:left="720" w:hanging="720"/>
      </w:pPr>
      <w:bookmarkStart w:id="13" w:name="_ENREF_7"/>
      <w:r w:rsidRPr="00C1495F">
        <w:t>7.</w:t>
      </w:r>
      <w:r w:rsidRPr="00C1495F">
        <w:tab/>
        <w:t>Brimacombe CA, Stevens A, Jun D, Mercer R, Lang AS, Beatty JT (2013) Quorum-sensing regulation of a capsular polysaccharide receptor for the</w:t>
      </w:r>
      <w:r w:rsidRPr="00C1495F">
        <w:rPr>
          <w:i/>
        </w:rPr>
        <w:t xml:space="preserve"> Rhodobacter capsulatus</w:t>
      </w:r>
      <w:r w:rsidRPr="00C1495F">
        <w:t xml:space="preserve"> gene transfer agent (RcGTA). Mol Microbiol 87:802-17. PMID: 23279213. PMCID: PMC3641046. doi: 10.1111/mmi.12132.</w:t>
      </w:r>
      <w:bookmarkEnd w:id="13"/>
    </w:p>
    <w:p w14:paraId="02622A69" w14:textId="77777777" w:rsidR="00C1495F" w:rsidRPr="00C1495F" w:rsidRDefault="00C1495F" w:rsidP="00C1495F">
      <w:pPr>
        <w:pStyle w:val="EndNoteBibliography"/>
        <w:ind w:left="720" w:hanging="720"/>
      </w:pPr>
      <w:bookmarkStart w:id="14" w:name="_ENREF_8"/>
      <w:r w:rsidRPr="00C1495F">
        <w:t>8.</w:t>
      </w:r>
      <w:r w:rsidRPr="00C1495F">
        <w:tab/>
        <w:t>Drezen JM, Leobold M, Bezier A, Huguet E, Volkoff AN, Herniou EA (2017) Endogenous viruses of parasitic wasps: variations on a common theme. Curr Opin Virol 25:41-48. PMID: 28728099. doi: 10.1016/j.coviro.2017.07.002.</w:t>
      </w:r>
      <w:bookmarkEnd w:id="14"/>
    </w:p>
    <w:p w14:paraId="1F6F7CA8" w14:textId="77777777" w:rsidR="00C1495F" w:rsidRPr="00C1495F" w:rsidRDefault="00C1495F" w:rsidP="00C1495F">
      <w:pPr>
        <w:pStyle w:val="EndNoteBibliography"/>
        <w:ind w:left="720" w:hanging="720"/>
      </w:pPr>
      <w:bookmarkStart w:id="15" w:name="_ENREF_9"/>
      <w:r w:rsidRPr="00C1495F">
        <w:t>9.</w:t>
      </w:r>
      <w:r w:rsidRPr="00C1495F">
        <w:tab/>
        <w:t>Esterman ES, Wolf YI, Kogay R, Koonin EV, Zhaxybayeva O (2021) Evolution of DNA packaging in gene transfer agents. Virus Evol 7:veab015. PMID: 33732503. PMCID: PMC7947584. doi: 10.1093/ve/veab015.</w:t>
      </w:r>
      <w:bookmarkEnd w:id="15"/>
    </w:p>
    <w:p w14:paraId="1811E523" w14:textId="77777777" w:rsidR="00C1495F" w:rsidRPr="00C1495F" w:rsidRDefault="00C1495F" w:rsidP="00C1495F">
      <w:pPr>
        <w:pStyle w:val="EndNoteBibliography"/>
        <w:ind w:left="720" w:hanging="720"/>
      </w:pPr>
      <w:bookmarkStart w:id="16" w:name="_ENREF_10"/>
      <w:r w:rsidRPr="00C1495F">
        <w:t>10.</w:t>
      </w:r>
      <w:r w:rsidRPr="00C1495F">
        <w:tab/>
        <w:t>Felsenstein J (1978) Cases in which parsimony or compatibility methods will be positively misleading. Syst Biol 27:401-410. doi: 10.1093/sysbio/27.4.401.</w:t>
      </w:r>
      <w:bookmarkEnd w:id="16"/>
    </w:p>
    <w:p w14:paraId="086F9B42" w14:textId="77777777" w:rsidR="00C1495F" w:rsidRPr="00C1495F" w:rsidRDefault="00C1495F" w:rsidP="00C1495F">
      <w:pPr>
        <w:pStyle w:val="EndNoteBibliography"/>
        <w:ind w:left="720" w:hanging="720"/>
      </w:pPr>
      <w:bookmarkStart w:id="17" w:name="_ENREF_11"/>
      <w:r w:rsidRPr="00C1495F">
        <w:t>11.</w:t>
      </w:r>
      <w:r w:rsidRPr="00C1495F">
        <w:tab/>
        <w:t xml:space="preserve">Fogg PCM, Westbye AB, Beatty JT (2012) One for all or all for one: heterogeneous expression and host cell lysis are key to gene transfer agent activity in </w:t>
      </w:r>
      <w:r w:rsidRPr="00C1495F">
        <w:rPr>
          <w:i/>
        </w:rPr>
        <w:t>Rhodobacter capsulatus</w:t>
      </w:r>
      <w:r w:rsidRPr="00C1495F">
        <w:t>. PLoS One 7:e43772. PMID: 22916305. PMCID: PMC3423380. doi: 10.1371/journal.pone.0043772.</w:t>
      </w:r>
      <w:bookmarkEnd w:id="17"/>
    </w:p>
    <w:p w14:paraId="06F5A288" w14:textId="77777777" w:rsidR="00C1495F" w:rsidRPr="00C1495F" w:rsidRDefault="00C1495F" w:rsidP="00C1495F">
      <w:pPr>
        <w:pStyle w:val="EndNoteBibliography"/>
        <w:ind w:left="720" w:hanging="720"/>
      </w:pPr>
      <w:bookmarkStart w:id="18" w:name="_ENREF_12"/>
      <w:r w:rsidRPr="00C1495F">
        <w:t>12.</w:t>
      </w:r>
      <w:r w:rsidRPr="00C1495F">
        <w:tab/>
        <w:t xml:space="preserve">Fu Y, MacLeod DM, Rivkin RB, Chen F, Buchan A, Lang AS (2010) High diversity of </w:t>
      </w:r>
      <w:r w:rsidRPr="00C1495F">
        <w:rPr>
          <w:i/>
        </w:rPr>
        <w:t xml:space="preserve">Rhodobacterales </w:t>
      </w:r>
      <w:r w:rsidRPr="00C1495F">
        <w:t>in the subarctic North Atlantic Ocean and gene transfer agent protein expression in isolated strains. Aquat Microb Ecol 59:283–293.</w:t>
      </w:r>
      <w:bookmarkEnd w:id="18"/>
    </w:p>
    <w:p w14:paraId="7DCBCC70" w14:textId="77777777" w:rsidR="00C1495F" w:rsidRPr="00C1495F" w:rsidRDefault="00C1495F" w:rsidP="00C1495F">
      <w:pPr>
        <w:pStyle w:val="EndNoteBibliography"/>
        <w:ind w:left="720" w:hanging="720"/>
      </w:pPr>
      <w:bookmarkStart w:id="19" w:name="_ENREF_13"/>
      <w:r w:rsidRPr="00C1495F">
        <w:t>13.</w:t>
      </w:r>
      <w:r w:rsidRPr="00C1495F">
        <w:tab/>
        <w:t xml:space="preserve">Guy L, Nystedt B, Toft C, Zaremba-Niedzwiedzka K, Berglund EC, Granberg F, Näslund K, Eriksson A-S, Andersson SG (2013) A gene transfer agent and a dynamic repertoire of secretion systems hold the keys to the explosive radiation of the emerging pathogen </w:t>
      </w:r>
      <w:r w:rsidRPr="00C1495F">
        <w:rPr>
          <w:i/>
        </w:rPr>
        <w:t>Bartonella</w:t>
      </w:r>
      <w:r w:rsidRPr="00C1495F">
        <w:t>. PLoS Genet 9:e1003393. PMID: 23555299. PMCID: PMC3610622. doi: 10.1371/journal.pgen.1003393.</w:t>
      </w:r>
      <w:bookmarkEnd w:id="19"/>
    </w:p>
    <w:p w14:paraId="6F2C7178" w14:textId="77777777" w:rsidR="00C1495F" w:rsidRPr="00C1495F" w:rsidRDefault="00C1495F" w:rsidP="00C1495F">
      <w:pPr>
        <w:pStyle w:val="EndNoteBibliography"/>
        <w:ind w:left="720" w:hanging="720"/>
      </w:pPr>
      <w:bookmarkStart w:id="20" w:name="_ENREF_14"/>
      <w:r w:rsidRPr="00C1495F">
        <w:lastRenderedPageBreak/>
        <w:t>14.</w:t>
      </w:r>
      <w:r w:rsidRPr="00C1495F">
        <w:tab/>
        <w:t>Herniou EA, Huguet E, Theze J, Bezier A, Periquet G, Drezen JM (2013) When parasitic wasps hijacked viruses: genomic and functional evolution of polydnaviruses. Philos Trans R Soc Lond B Biol Sci 368:20130051. PMID: 23938758. PMCID: PMC3758193. doi: 10.1098/rstb.2013.0051.</w:t>
      </w:r>
      <w:bookmarkEnd w:id="20"/>
    </w:p>
    <w:p w14:paraId="67DA4BBF" w14:textId="77777777" w:rsidR="00C1495F" w:rsidRPr="00C1495F" w:rsidRDefault="00C1495F" w:rsidP="00C1495F">
      <w:pPr>
        <w:pStyle w:val="EndNoteBibliography"/>
        <w:ind w:left="720" w:hanging="720"/>
      </w:pPr>
      <w:bookmarkStart w:id="21" w:name="_ENREF_15"/>
      <w:r w:rsidRPr="00C1495F">
        <w:t>15.</w:t>
      </w:r>
      <w:r w:rsidRPr="00C1495F">
        <w:tab/>
        <w:t>Hoang DT, Chernomor O, von Haeseler A, Minh BQ, Vinh LS (2018) UFBoot2: improving the Ultrafast Bootstrap approximation. Mol Biol Evol 35:518-522. PMID: 29077904. PMCID: PMC5850222. doi: 10.1093/molbev/msx281.</w:t>
      </w:r>
      <w:bookmarkEnd w:id="21"/>
    </w:p>
    <w:p w14:paraId="1CBF0D9F" w14:textId="77777777" w:rsidR="00C1495F" w:rsidRPr="00C1495F" w:rsidRDefault="00C1495F" w:rsidP="00C1495F">
      <w:pPr>
        <w:pStyle w:val="EndNoteBibliography"/>
        <w:ind w:left="720" w:hanging="720"/>
      </w:pPr>
      <w:bookmarkStart w:id="22" w:name="_ENREF_16"/>
      <w:r w:rsidRPr="00C1495F">
        <w:t>16.</w:t>
      </w:r>
      <w:r w:rsidRPr="00C1495F">
        <w:tab/>
        <w:t xml:space="preserve">Humphrey SB, Stanton TB, Jensen NS, Zuerner RL (1997) Purification and characterization of VSH-1, a generalized transducing bacteriophage of </w:t>
      </w:r>
      <w:r w:rsidRPr="00C1495F">
        <w:rPr>
          <w:i/>
        </w:rPr>
        <w:t>Serpulina hyodysenteriae</w:t>
      </w:r>
      <w:r w:rsidRPr="00C1495F">
        <w:t>. J Bacteriol 179:323-9. PMID: 8990282. PMCID: PMC178700. doi: 10.1128/jb.179.2.323-329.1997.</w:t>
      </w:r>
      <w:bookmarkEnd w:id="22"/>
    </w:p>
    <w:p w14:paraId="1A6CF6A9" w14:textId="77777777" w:rsidR="00C1495F" w:rsidRPr="00C1495F" w:rsidRDefault="00C1495F" w:rsidP="00C1495F">
      <w:pPr>
        <w:pStyle w:val="EndNoteBibliography"/>
        <w:ind w:left="720" w:hanging="720"/>
      </w:pPr>
      <w:bookmarkStart w:id="23" w:name="_ENREF_17"/>
      <w:r w:rsidRPr="00C1495F">
        <w:t>17.</w:t>
      </w:r>
      <w:r w:rsidRPr="00C1495F">
        <w:tab/>
        <w:t xml:space="preserve">Hynes AP, Mercer RG, Watton DE, Buckley CB, Lang AS (2012) DNA packaging bias and differential expression of gene transfer agent genes within a population during production and release of the </w:t>
      </w:r>
      <w:r w:rsidRPr="00C1495F">
        <w:rPr>
          <w:i/>
        </w:rPr>
        <w:t>Rhodobacter capsulatus</w:t>
      </w:r>
      <w:r w:rsidRPr="00C1495F">
        <w:t xml:space="preserve"> gene transfer agent, RcGTA. Mol Microbiol 85:314-25. PMID: 22640804. doi: 10.1111/j.1365-2958.2012.08113.x.</w:t>
      </w:r>
      <w:bookmarkEnd w:id="23"/>
    </w:p>
    <w:p w14:paraId="658A9478" w14:textId="77777777" w:rsidR="00C1495F" w:rsidRPr="00C1495F" w:rsidRDefault="00C1495F" w:rsidP="00C1495F">
      <w:pPr>
        <w:pStyle w:val="EndNoteBibliography"/>
        <w:ind w:left="720" w:hanging="720"/>
      </w:pPr>
      <w:bookmarkStart w:id="24" w:name="_ENREF_18"/>
      <w:r w:rsidRPr="00C1495F">
        <w:t>18.</w:t>
      </w:r>
      <w:r w:rsidRPr="00C1495F">
        <w:tab/>
        <w:t>Hynes AP, Shakya M, Mercer RG, Grüll MP, Bown L, Davidson F, Steffen E, Matchem H, Peach ME, Berger T, Grebe K, Zhaxybayeva O, Lang AS (2016) Functional and evolutionary characterization of a gene transfer agent's multilocus "genome". Mol Biol Evol 33:2530-43. PMID: 27343288. PMCID: PMC5026251. doi: 10.1093/molbev/msw125.</w:t>
      </w:r>
      <w:bookmarkEnd w:id="24"/>
    </w:p>
    <w:p w14:paraId="7A3B9882" w14:textId="66793C28" w:rsidR="00C1495F" w:rsidRPr="00C1495F" w:rsidRDefault="00C1495F" w:rsidP="00C1495F">
      <w:pPr>
        <w:pStyle w:val="EndNoteBibliography"/>
        <w:ind w:left="720" w:hanging="720"/>
      </w:pPr>
      <w:bookmarkStart w:id="25" w:name="_ENREF_19"/>
      <w:r w:rsidRPr="00C1495F">
        <w:t>19.</w:t>
      </w:r>
      <w:r w:rsidRPr="00C1495F">
        <w:tab/>
        <w:t xml:space="preserve">International Committee on Taxonomy of Viruses (2021) The International Code of Virus Classification and Nomenclature (ICVCN). March 2021. </w:t>
      </w:r>
      <w:hyperlink r:id="rId22" w:history="1">
        <w:r w:rsidRPr="00C1495F">
          <w:rPr>
            <w:rStyle w:val="Hyperlink"/>
          </w:rPr>
          <w:t>https://talk.ictvonline.org/information/w/ictv-information/383/ictv-code</w:t>
        </w:r>
      </w:hyperlink>
      <w:r w:rsidRPr="00C1495F">
        <w:t xml:space="preserve">. </w:t>
      </w:r>
      <w:bookmarkEnd w:id="25"/>
    </w:p>
    <w:p w14:paraId="25CA2742" w14:textId="77777777" w:rsidR="00C1495F" w:rsidRPr="00C1495F" w:rsidRDefault="00C1495F" w:rsidP="00C1495F">
      <w:pPr>
        <w:pStyle w:val="EndNoteBibliography"/>
        <w:ind w:left="720" w:hanging="720"/>
      </w:pPr>
      <w:bookmarkStart w:id="26" w:name="_ENREF_20"/>
      <w:r w:rsidRPr="00C1495F">
        <w:t>20.</w:t>
      </w:r>
      <w:r w:rsidRPr="00C1495F">
        <w:tab/>
        <w:t>Kalyaanamoorthy S, Minh BQ, Wong TKF, von Haeseler A, Jermiin LS (2017) ModelFinder: fast model selection for accurate phylogenetic estimates. Nat Methods 14:587-589. PMID: 28481363. PMCID: PMC5453245. doi: 10.1038/nmeth.4285.</w:t>
      </w:r>
      <w:bookmarkEnd w:id="26"/>
    </w:p>
    <w:p w14:paraId="7D0B5A5B" w14:textId="77777777" w:rsidR="00C1495F" w:rsidRPr="00C1495F" w:rsidRDefault="00C1495F" w:rsidP="00C1495F">
      <w:pPr>
        <w:pStyle w:val="EndNoteBibliography"/>
        <w:ind w:left="720" w:hanging="720"/>
      </w:pPr>
      <w:bookmarkStart w:id="27" w:name="_ENREF_21"/>
      <w:r w:rsidRPr="00C1495F">
        <w:t>21.</w:t>
      </w:r>
      <w:r w:rsidRPr="00C1495F">
        <w:tab/>
        <w:t>Katoh K, Standley DM (2013) MAFFT multiple sequence alignment software version 7: improvements in performance and usability. Mol Biol Evol 30:772-80. PMID: 23329690. PMCID: PMC3603318. doi: 10.1093/molbev/mst010.</w:t>
      </w:r>
      <w:bookmarkEnd w:id="27"/>
    </w:p>
    <w:p w14:paraId="0F5B0641" w14:textId="77777777" w:rsidR="00C1495F" w:rsidRPr="00C1495F" w:rsidRDefault="00C1495F" w:rsidP="00C1495F">
      <w:pPr>
        <w:pStyle w:val="EndNoteBibliography"/>
        <w:ind w:left="720" w:hanging="720"/>
      </w:pPr>
      <w:bookmarkStart w:id="28" w:name="_ENREF_22"/>
      <w:r w:rsidRPr="00C1495F">
        <w:t>22.</w:t>
      </w:r>
      <w:r w:rsidRPr="00C1495F">
        <w:tab/>
        <w:t>Kogay R, Neely TB, Birnbaum DP, Hankel CR, Shakya M, Zhaxybayeva O (2019) Machine-learning classification suggests that many alphaproteobacterial prophages may instead be gene transfer agents. Genome Biol Evol 11:2941-2953. PMID: 31560374. PMCID: PMC6821227. doi: 10.1093/gbe/evz206.</w:t>
      </w:r>
      <w:bookmarkEnd w:id="28"/>
    </w:p>
    <w:p w14:paraId="582E1871" w14:textId="77777777" w:rsidR="00C1495F" w:rsidRPr="00C1495F" w:rsidRDefault="00C1495F" w:rsidP="00C1495F">
      <w:pPr>
        <w:pStyle w:val="EndNoteBibliography"/>
        <w:ind w:left="720" w:hanging="720"/>
      </w:pPr>
      <w:bookmarkStart w:id="29" w:name="_ENREF_23"/>
      <w:r w:rsidRPr="00C1495F">
        <w:t>23.</w:t>
      </w:r>
      <w:r w:rsidRPr="00C1495F">
        <w:tab/>
        <w:t>Kogay R, Wolf YI, Koonin EV, Zhaxybayeva O (2020) Selection for reducing energy cost of protein production drives the GC content and amino acid composition bias in gene transfer agents. mBio 11:e01206-20. PMID: 32665274. PMCID: PMC7360931. doi: 10.1128/mBio.01206-20.</w:t>
      </w:r>
      <w:bookmarkEnd w:id="29"/>
    </w:p>
    <w:p w14:paraId="0D0FAC6B" w14:textId="77777777" w:rsidR="00C1495F" w:rsidRPr="00C1495F" w:rsidRDefault="00C1495F" w:rsidP="00C1495F">
      <w:pPr>
        <w:pStyle w:val="EndNoteBibliography"/>
        <w:ind w:left="720" w:hanging="720"/>
      </w:pPr>
      <w:bookmarkStart w:id="30" w:name="_ENREF_24"/>
      <w:r w:rsidRPr="00C1495F">
        <w:t>24.</w:t>
      </w:r>
      <w:r w:rsidRPr="00C1495F">
        <w:tab/>
        <w:t>Koonin EV, Dolja VV, Krupovic M, Varsani A, Wolf YI, Yutin N, Zerbini FM, Kuhn JH (2020) Global organization and proposed megataxonomy of the virus world. Microbiol Mol Biol Rev 84:e00061-19. PMID: 32132243. PMCID: PMC7062200. doi: 10.1128/mmbr.00061-19.</w:t>
      </w:r>
      <w:bookmarkEnd w:id="30"/>
    </w:p>
    <w:p w14:paraId="617A0BF5" w14:textId="77777777" w:rsidR="00C1495F" w:rsidRPr="00C1495F" w:rsidRDefault="00C1495F" w:rsidP="00C1495F">
      <w:pPr>
        <w:pStyle w:val="EndNoteBibliography"/>
        <w:ind w:left="720" w:hanging="720"/>
      </w:pPr>
      <w:bookmarkStart w:id="31" w:name="_ENREF_25"/>
      <w:r w:rsidRPr="00C1495F">
        <w:t>25.</w:t>
      </w:r>
      <w:r w:rsidRPr="00C1495F">
        <w:tab/>
        <w:t>Koonin EV, Dolja VV, Krupovic M, Kuhn JH (2021) Viruses defined by the position of the virosphere within the replicator space. Microbiol Mol Biol Rev 85:e0019320. PMID: 34468181. PMCID: PMC8483706. doi: 10.1128/mmbr.00193-20.</w:t>
      </w:r>
      <w:bookmarkEnd w:id="31"/>
    </w:p>
    <w:p w14:paraId="5ED430E0" w14:textId="767415FB" w:rsidR="00C1495F" w:rsidRPr="00C1495F" w:rsidRDefault="00C1495F" w:rsidP="00C1495F">
      <w:pPr>
        <w:pStyle w:val="EndNoteBibliography"/>
        <w:ind w:left="720" w:hanging="720"/>
      </w:pPr>
      <w:bookmarkStart w:id="32" w:name="_ENREF_26"/>
      <w:r w:rsidRPr="00C1495F">
        <w:t>26.</w:t>
      </w:r>
      <w:r w:rsidRPr="00C1495F">
        <w:tab/>
        <w:t xml:space="preserve">Kuhn J, Dolja VV, Krupovic M, Adriaenssens EM, Di Serio F, Dutilh BE, Flores R, Harrach B, Mushegian A, Owens B, Randles J, Rubino L, Sabanadzovic S, Simmonds P, Varsani A, Zerbini M, Koonin EV (2020) Expand, amend, and emend the International Code of Virus Classification and Nomenclature (ICVCN; “the Code”) and the Statutes to clearly define the remit of the ICTV. International Committee on </w:t>
      </w:r>
      <w:r w:rsidRPr="00C1495F">
        <w:lastRenderedPageBreak/>
        <w:t xml:space="preserve">Taxonomy of Viruses (ICTV) TaxoProp 2020.005G.R.Code_and_Statute_Change. </w:t>
      </w:r>
      <w:hyperlink r:id="rId23" w:history="1">
        <w:r w:rsidRPr="00C1495F">
          <w:rPr>
            <w:rStyle w:val="Hyperlink"/>
          </w:rPr>
          <w:t>https://talk.ictvonline.org/files/ictv_official_taxonomy_updates_since_the_8th_report/m/general-2008/11061</w:t>
        </w:r>
      </w:hyperlink>
      <w:r w:rsidRPr="00C1495F">
        <w:t xml:space="preserve">. </w:t>
      </w:r>
      <w:bookmarkEnd w:id="32"/>
    </w:p>
    <w:p w14:paraId="1C6BC64B" w14:textId="273FCD9B" w:rsidR="00C1495F" w:rsidRPr="00C1495F" w:rsidRDefault="00C1495F" w:rsidP="00C1495F">
      <w:pPr>
        <w:pStyle w:val="EndNoteBibliography"/>
        <w:ind w:left="720" w:hanging="720"/>
      </w:pPr>
      <w:bookmarkStart w:id="33" w:name="_ENREF_27"/>
      <w:r w:rsidRPr="00C1495F">
        <w:t>27.</w:t>
      </w:r>
      <w:r w:rsidRPr="00C1495F">
        <w:tab/>
        <w:t xml:space="preserve">Kuhn J, Postler T, Dolja V, Krupovic M, Adriaenssens E, Di Serio F, Dutilh B, Flores R, Harrach B, Mushegian A, Owens B, Randles J, Rubino L, Sabanadzovic S, Simmonds P, Varsani A, Zerbini M, Koonin E (2021) Rename the family Polydnaviridae (as Polydnaviriformidae), rename the genus Bracovirus (as Bracoviriform) and rename all polydnaviriformid species to comply with the newly ICTV-mandated binomial format. International Committee on Taxonomy of Viruses (ICTV) TaxoProp 2021.006D.R.Polydnaviriformidae_1renfam_3rensp. </w:t>
      </w:r>
      <w:hyperlink r:id="rId24" w:history="1">
        <w:r w:rsidRPr="00C1495F">
          <w:rPr>
            <w:rStyle w:val="Hyperlink"/>
          </w:rPr>
          <w:t>https://talk.ictvonline.org/files/ictv_official_taxonomy_updates_since_the_8th_report/m/animal-dna-viruses-and-retroviruses/13248</w:t>
        </w:r>
      </w:hyperlink>
      <w:r w:rsidRPr="00C1495F">
        <w:t xml:space="preserve">. </w:t>
      </w:r>
      <w:bookmarkEnd w:id="33"/>
    </w:p>
    <w:p w14:paraId="4217599B" w14:textId="77777777" w:rsidR="00C1495F" w:rsidRPr="00C1495F" w:rsidRDefault="00C1495F" w:rsidP="00C1495F">
      <w:pPr>
        <w:pStyle w:val="EndNoteBibliography"/>
        <w:ind w:left="720" w:hanging="720"/>
      </w:pPr>
      <w:bookmarkStart w:id="34" w:name="_ENREF_28"/>
      <w:r w:rsidRPr="00C1495F">
        <w:t>28.</w:t>
      </w:r>
      <w:r w:rsidRPr="00C1495F">
        <w:tab/>
        <w:t xml:space="preserve">Lang AS, Taylor TA, Beatty JT (2002) Evolutionary implications of phylogenetic analyses of the gene transfer agent (GTA) of </w:t>
      </w:r>
      <w:r w:rsidRPr="00C1495F">
        <w:rPr>
          <w:i/>
        </w:rPr>
        <w:t>Rhodobacter capsulatus</w:t>
      </w:r>
      <w:r w:rsidRPr="00C1495F">
        <w:t>. J Mol Evol 55:534-43. PMID: 12399927. doi: 10.1007/s00239-002-2348-7.</w:t>
      </w:r>
      <w:bookmarkEnd w:id="34"/>
    </w:p>
    <w:p w14:paraId="283495E4" w14:textId="77777777" w:rsidR="00C1495F" w:rsidRPr="00C1495F" w:rsidRDefault="00C1495F" w:rsidP="00C1495F">
      <w:pPr>
        <w:pStyle w:val="EndNoteBibliography"/>
        <w:ind w:left="720" w:hanging="720"/>
      </w:pPr>
      <w:bookmarkStart w:id="35" w:name="_ENREF_29"/>
      <w:r w:rsidRPr="00C1495F">
        <w:t>29.</w:t>
      </w:r>
      <w:r w:rsidRPr="00C1495F">
        <w:tab/>
        <w:t>Lang AS, Beatty JT (2007) Importance of widespread gene transfer agent genes in α-proteobacteria. Trends Microbiol 15:54-62. PMID: 17184993. doi: 10.1016/j.tim.2006.12.001.</w:t>
      </w:r>
      <w:bookmarkEnd w:id="35"/>
    </w:p>
    <w:p w14:paraId="1716CEF0" w14:textId="77777777" w:rsidR="00C1495F" w:rsidRPr="00C1495F" w:rsidRDefault="00C1495F" w:rsidP="00C1495F">
      <w:pPr>
        <w:pStyle w:val="EndNoteBibliography"/>
        <w:ind w:left="720" w:hanging="720"/>
      </w:pPr>
      <w:bookmarkStart w:id="36" w:name="_ENREF_30"/>
      <w:r w:rsidRPr="00C1495F">
        <w:t>30.</w:t>
      </w:r>
      <w:r w:rsidRPr="00C1495F">
        <w:tab/>
        <w:t>Lang AS, Zhaxybayeva O, Beatty JT (2012) Gene transfer agents: phage-like elements of genetic exchange. Nat Rev Microbiol 10:472-82. PMID: 22683880. PMCID: PMC3626599. doi: 10.1038/nrmicro2802.</w:t>
      </w:r>
      <w:bookmarkEnd w:id="36"/>
    </w:p>
    <w:p w14:paraId="5EDFAFA5" w14:textId="77777777" w:rsidR="00C1495F" w:rsidRPr="00C1495F" w:rsidRDefault="00C1495F" w:rsidP="00C1495F">
      <w:pPr>
        <w:pStyle w:val="EndNoteBibliography"/>
        <w:ind w:left="720" w:hanging="720"/>
      </w:pPr>
      <w:bookmarkStart w:id="37" w:name="_ENREF_31"/>
      <w:r w:rsidRPr="00C1495F">
        <w:t>31.</w:t>
      </w:r>
      <w:r w:rsidRPr="00C1495F">
        <w:tab/>
        <w:t>Lang AS, Westbye AB, Beatty JT (2017) The distribution, evolution, and roles of Ggne transfer agents in prokaryotic genetic exchange. Annu Rev Virol 4:87-104. PMID: 28784044. doi: 10.1146/annurev-virology-101416-041624.</w:t>
      </w:r>
      <w:bookmarkEnd w:id="37"/>
    </w:p>
    <w:p w14:paraId="66BEA7E7" w14:textId="77777777" w:rsidR="00C1495F" w:rsidRPr="00C1495F" w:rsidRDefault="00C1495F" w:rsidP="00C1495F">
      <w:pPr>
        <w:pStyle w:val="EndNoteBibliography"/>
        <w:ind w:left="720" w:hanging="720"/>
      </w:pPr>
      <w:bookmarkStart w:id="38" w:name="_ENREF_32"/>
      <w:r w:rsidRPr="00C1495F">
        <w:t>32.</w:t>
      </w:r>
      <w:r w:rsidRPr="00C1495F">
        <w:tab/>
        <w:t>Letunic I, Bork P (2021) Interactive Tree Of Life (iTOL) v5: an online tool for phylogenetic tree display and annotation. Nucleic Acids Res 49:W293-w296. PMID: 33885785. PMCID: PMC8265157. doi: 10.1093/nar/gkab301.</w:t>
      </w:r>
      <w:bookmarkEnd w:id="38"/>
    </w:p>
    <w:p w14:paraId="3EA4BC29" w14:textId="77777777" w:rsidR="00C1495F" w:rsidRPr="00C1495F" w:rsidRDefault="00C1495F" w:rsidP="00C1495F">
      <w:pPr>
        <w:pStyle w:val="EndNoteBibliography"/>
        <w:ind w:left="720" w:hanging="720"/>
      </w:pPr>
      <w:bookmarkStart w:id="39" w:name="_ENREF_33"/>
      <w:r w:rsidRPr="00C1495F">
        <w:t>33.</w:t>
      </w:r>
      <w:r w:rsidRPr="00C1495F">
        <w:tab/>
        <w:t xml:space="preserve">Marrs B (1974) Genetic recombination in </w:t>
      </w:r>
      <w:r w:rsidRPr="00C1495F">
        <w:rPr>
          <w:i/>
        </w:rPr>
        <w:t>Rhodopseudomonas capsulata</w:t>
      </w:r>
      <w:r w:rsidRPr="00C1495F">
        <w:t>. Proc Natl Acad Sci U S A 71:971-3. PMID: 4522805. PMCID: PMC388139. doi: 10.1073/pnas.71.3.971.</w:t>
      </w:r>
      <w:bookmarkEnd w:id="39"/>
    </w:p>
    <w:p w14:paraId="3605E835" w14:textId="77777777" w:rsidR="00C1495F" w:rsidRPr="00C1495F" w:rsidRDefault="00C1495F" w:rsidP="00C1495F">
      <w:pPr>
        <w:pStyle w:val="EndNoteBibliography"/>
        <w:ind w:left="720" w:hanging="720"/>
      </w:pPr>
      <w:bookmarkStart w:id="40" w:name="_ENREF_34"/>
      <w:r w:rsidRPr="00C1495F">
        <w:t>34.</w:t>
      </w:r>
      <w:r w:rsidRPr="00C1495F">
        <w:tab/>
        <w:t xml:space="preserve">Matson EG, Thompson MG, Humphrey SB, Zuerner RL, Stanton TB (2005) Identification of genes of VSH-1, a prophage-like gene transfer agent of </w:t>
      </w:r>
      <w:r w:rsidRPr="00C1495F">
        <w:rPr>
          <w:i/>
        </w:rPr>
        <w:t>Brachyspira hyodysenteriae</w:t>
      </w:r>
      <w:r w:rsidRPr="00C1495F">
        <w:t>. J Bacteriol 187:5885-92. PMID: 16109929. PMCID: PMC1196157. doi: 10.1128/jb.187.17.5885-5892.2005.</w:t>
      </w:r>
      <w:bookmarkEnd w:id="40"/>
    </w:p>
    <w:p w14:paraId="792EC641" w14:textId="77777777" w:rsidR="00C1495F" w:rsidRPr="00C1495F" w:rsidRDefault="00C1495F" w:rsidP="00C1495F">
      <w:pPr>
        <w:pStyle w:val="EndNoteBibliography"/>
        <w:ind w:left="720" w:hanging="720"/>
      </w:pPr>
      <w:bookmarkStart w:id="41" w:name="_ENREF_35"/>
      <w:r w:rsidRPr="00C1495F">
        <w:t>35.</w:t>
      </w:r>
      <w:r w:rsidRPr="00C1495F">
        <w:tab/>
        <w:t>McDaniel LD, Young E, Delaney J, Ruhnau F, Ritchie KB, Paul JH (2010) High frequency of horizontal gene transfer in the oceans. Science 330:50. PMID: 20929803. doi: 10.1126/science.1192243.</w:t>
      </w:r>
      <w:bookmarkEnd w:id="41"/>
    </w:p>
    <w:p w14:paraId="3B76A587" w14:textId="77777777" w:rsidR="00C1495F" w:rsidRPr="00C1495F" w:rsidRDefault="00C1495F" w:rsidP="00C1495F">
      <w:pPr>
        <w:pStyle w:val="EndNoteBibliography"/>
        <w:ind w:left="720" w:hanging="720"/>
      </w:pPr>
      <w:bookmarkStart w:id="42" w:name="_ENREF_36"/>
      <w:r w:rsidRPr="00C1495F">
        <w:t>36.</w:t>
      </w:r>
      <w:r w:rsidRPr="00C1495F">
        <w:tab/>
        <w:t>Minh BQ, Schmidt HA, Chernomor O, Schrempf D, Woodhams MD, von Haeseler A, Lanfear R (2020) IQ-TREE 2: new models and efficient methods for phylogenetic inference in the genomic era. Mol Biol Evol 37:1530-1534. PMID: 32011700. PMCID: PMC7182206. doi: 10.1093/molbev/msaa015.</w:t>
      </w:r>
      <w:bookmarkEnd w:id="42"/>
    </w:p>
    <w:p w14:paraId="269907B7" w14:textId="77777777" w:rsidR="00C1495F" w:rsidRPr="00C1495F" w:rsidRDefault="00C1495F" w:rsidP="00C1495F">
      <w:pPr>
        <w:pStyle w:val="EndNoteBibliography"/>
        <w:ind w:left="720" w:hanging="720"/>
      </w:pPr>
      <w:bookmarkStart w:id="43" w:name="_ENREF_37"/>
      <w:r w:rsidRPr="00C1495F">
        <w:t>37.</w:t>
      </w:r>
      <w:r w:rsidRPr="00C1495F">
        <w:tab/>
        <w:t xml:space="preserve">Motro Y, La T, Bellgard MI, Dunn DS, Phillips ND, Hampson DJ (2009) Identification of genes associated with prophage-like gene transfer agents in the pathogenic intestinal spirochaetes </w:t>
      </w:r>
      <w:r w:rsidRPr="00C1495F">
        <w:rPr>
          <w:i/>
        </w:rPr>
        <w:t>Brachyspira hyodysenteriae</w:t>
      </w:r>
      <w:r w:rsidRPr="00C1495F">
        <w:t xml:space="preserve">, </w:t>
      </w:r>
      <w:r w:rsidRPr="00C1495F">
        <w:rPr>
          <w:i/>
        </w:rPr>
        <w:t xml:space="preserve">Brachyspira pilosicoli </w:t>
      </w:r>
      <w:r w:rsidRPr="00C1495F">
        <w:t xml:space="preserve">and </w:t>
      </w:r>
      <w:r w:rsidRPr="00C1495F">
        <w:rPr>
          <w:i/>
        </w:rPr>
        <w:t>Brachyspira intermedia</w:t>
      </w:r>
      <w:r w:rsidRPr="00C1495F">
        <w:t>. Vet Microbiol 134:340-5. PMID: 18950961. doi: 10.1016/j.vetmic.2008.09.051.</w:t>
      </w:r>
      <w:bookmarkEnd w:id="43"/>
    </w:p>
    <w:p w14:paraId="2887B73E" w14:textId="77777777" w:rsidR="00C1495F" w:rsidRPr="00C1495F" w:rsidRDefault="00C1495F" w:rsidP="00C1495F">
      <w:pPr>
        <w:pStyle w:val="EndNoteBibliography"/>
        <w:ind w:left="720" w:hanging="720"/>
      </w:pPr>
      <w:bookmarkStart w:id="44" w:name="_ENREF_38"/>
      <w:r w:rsidRPr="00C1495F">
        <w:t>38.</w:t>
      </w:r>
      <w:r w:rsidRPr="00C1495F">
        <w:tab/>
        <w:t xml:space="preserve">Nagao N, Yamamoto J, Komatsu H, Suzuki H, Hirose Y, Umekage S, Ohyama T, Kikuchi Y (2015) The gene transfer agent-like particle of the marine phototrophic bacterium </w:t>
      </w:r>
      <w:r w:rsidRPr="00C1495F">
        <w:rPr>
          <w:i/>
        </w:rPr>
        <w:t>Rhodovulum sulfidophilum</w:t>
      </w:r>
      <w:r w:rsidRPr="00C1495F">
        <w:t>. Biochem Biophys Rep 4:369-374. PMID: 29124226. PMCID: PMC5669443. doi: 10.1016/j.bbrep.2015.11.002.</w:t>
      </w:r>
      <w:bookmarkEnd w:id="44"/>
    </w:p>
    <w:p w14:paraId="4B6B254B" w14:textId="77777777" w:rsidR="00C1495F" w:rsidRPr="00C1495F" w:rsidRDefault="00C1495F" w:rsidP="00C1495F">
      <w:pPr>
        <w:pStyle w:val="EndNoteBibliography"/>
        <w:ind w:left="720" w:hanging="720"/>
      </w:pPr>
      <w:bookmarkStart w:id="45" w:name="_ENREF_39"/>
      <w:r w:rsidRPr="00C1495F">
        <w:lastRenderedPageBreak/>
        <w:t>39.</w:t>
      </w:r>
      <w:r w:rsidRPr="00C1495F">
        <w:tab/>
        <w:t>O'Leary NA, Wright MW, Brister JR, Ciufo S, Haddad D, McVeigh R, Rajput B, Robbertse B, Smith-White B, Ako-Adjei D, Astashyn A, Badretdin A, Bao Y, Blinkova O, Brover V, Chetvernin V, Choi J, Cox E, Ermolaeva O, Farrell CM, Goldfarb T, Gupta T, Haft D, Hatcher E, Hlavina W, Joardar VS, Kodali VK, Li W, Maglott D, Masterson P, McGarvey KM, Murphy MR, O'Neill K, Pujar S, Rangwala SH, Rausch D, Riddick LD, Schoch C, Shkeda A, Storz SS, Sun H, Thibaud-Nissen F, Tolstoy I, Tully RE, Vatsan AR, Wallin C, Webb D, Wu W, Landrum MJ, Kimchi A, Tatusova T, DiCuccio M, Kitts P, Murphy TD, Pruitt KD (2016) Reference sequence (RefSeq) database at NCBI: current status, taxonomic expansion, and functional annotation. Nucleic Acids Res 44:D733-45. PMID: 26553804. PMCID: PMC4702849. doi: 10.1093/nar/gkv1189.</w:t>
      </w:r>
      <w:bookmarkEnd w:id="45"/>
    </w:p>
    <w:p w14:paraId="79C9BEDB" w14:textId="77777777" w:rsidR="00C1495F" w:rsidRPr="00C1495F" w:rsidRDefault="00C1495F" w:rsidP="00C1495F">
      <w:pPr>
        <w:pStyle w:val="EndNoteBibliography"/>
        <w:ind w:left="720" w:hanging="720"/>
      </w:pPr>
      <w:bookmarkStart w:id="46" w:name="_ENREF_40"/>
      <w:r w:rsidRPr="00C1495F">
        <w:t>40.</w:t>
      </w:r>
      <w:r w:rsidRPr="00C1495F">
        <w:tab/>
        <w:t xml:space="preserve">Pallegar P, Peña-Castillo L, Langille E, Gomelsky M, Lang AS (2020) Cyclic di-GMP-mediated regulation of gene transfer and motility in </w:t>
      </w:r>
      <w:r w:rsidRPr="00C1495F">
        <w:rPr>
          <w:i/>
        </w:rPr>
        <w:t>Rhodobacter capsulatus</w:t>
      </w:r>
      <w:r w:rsidRPr="00C1495F">
        <w:t>. J Bacteriol 202. PMID: 31659012. PMCID: PMC6941535. doi: 10.1128/JB.00554-19.</w:t>
      </w:r>
      <w:bookmarkEnd w:id="46"/>
    </w:p>
    <w:p w14:paraId="28BD7819" w14:textId="77777777" w:rsidR="00C1495F" w:rsidRPr="00C1495F" w:rsidRDefault="00C1495F" w:rsidP="00C1495F">
      <w:pPr>
        <w:pStyle w:val="EndNoteBibliography"/>
        <w:ind w:left="720" w:hanging="720"/>
      </w:pPr>
      <w:bookmarkStart w:id="47" w:name="_ENREF_41"/>
      <w:r w:rsidRPr="00C1495F">
        <w:t>41.</w:t>
      </w:r>
      <w:r w:rsidRPr="00C1495F">
        <w:tab/>
        <w:t>Québatte M, Christen M, Harms A, Körner J, Christen B, Dehio C (2017) Gene transfer agent promotes evolvability within the fittest subpopulation of a bacterial pathogen. Cell Syst 4:611-621.e6. PMID: 28624614. PMCID: PMC5496983. doi: 10.1016/j.cels.2017.05.011.</w:t>
      </w:r>
      <w:bookmarkEnd w:id="47"/>
    </w:p>
    <w:p w14:paraId="4A3D00C6" w14:textId="77777777" w:rsidR="00C1495F" w:rsidRPr="00C1495F" w:rsidRDefault="00C1495F" w:rsidP="00C1495F">
      <w:pPr>
        <w:pStyle w:val="EndNoteBibliography"/>
        <w:ind w:left="720" w:hanging="720"/>
      </w:pPr>
      <w:bookmarkStart w:id="48" w:name="_ENREF_42"/>
      <w:r w:rsidRPr="00C1495F">
        <w:t>42.</w:t>
      </w:r>
      <w:r w:rsidRPr="00C1495F">
        <w:tab/>
        <w:t>Rozewicki J, Li S, Amada KM, Standley DM, Katoh K (2019) MAFFT-DASH: integrated protein sequence and structural alignment. Nucleic Acids Res 47:W5-w10. PMID: 31062021. PMCID: PMC6602451. doi: 10.1093/nar/gkz342.</w:t>
      </w:r>
      <w:bookmarkEnd w:id="48"/>
    </w:p>
    <w:p w14:paraId="5757262B" w14:textId="77777777" w:rsidR="00C1495F" w:rsidRPr="00C1495F" w:rsidRDefault="00C1495F" w:rsidP="00C1495F">
      <w:pPr>
        <w:pStyle w:val="EndNoteBibliography"/>
        <w:ind w:left="720" w:hanging="720"/>
      </w:pPr>
      <w:bookmarkStart w:id="49" w:name="_ENREF_43"/>
      <w:r w:rsidRPr="00C1495F">
        <w:t>43.</w:t>
      </w:r>
      <w:r w:rsidRPr="00C1495F">
        <w:tab/>
        <w:t>Shakya M, Soucy SM, Zhaxybayeva O (2017) Insights into origin and evolution of α-proteobacterial gene transfer agents. Virus Evol 3:vex036. PMID: 29250433. PMCID: PMC5721377. doi: 10.1093/ve/vex036.</w:t>
      </w:r>
      <w:bookmarkEnd w:id="49"/>
    </w:p>
    <w:p w14:paraId="0219BE9C" w14:textId="77777777" w:rsidR="00C1495F" w:rsidRPr="00C1495F" w:rsidRDefault="00C1495F" w:rsidP="00C1495F">
      <w:pPr>
        <w:pStyle w:val="EndNoteBibliography"/>
        <w:ind w:left="720" w:hanging="720"/>
      </w:pPr>
      <w:bookmarkStart w:id="50" w:name="_ENREF_44"/>
      <w:r w:rsidRPr="00C1495F">
        <w:t>44.</w:t>
      </w:r>
      <w:r w:rsidRPr="00C1495F">
        <w:tab/>
        <w:t xml:space="preserve">Shimizu T, Aritoshi T, Beatty JT, Masuda T (2022) Persulfide-responsive transcription factor SqrR regulates gene transfer and biofilm formation via the metabolic modulation of cyclic di-GMP in </w:t>
      </w:r>
      <w:r w:rsidRPr="00C1495F">
        <w:rPr>
          <w:i/>
        </w:rPr>
        <w:t>Rhodobacter capsulatus</w:t>
      </w:r>
      <w:r w:rsidRPr="00C1495F">
        <w:t>. Microorganisms 10. PMID: 35630353. PMCID: PMC9143464. doi: 10.3390/microorganisms10050908.</w:t>
      </w:r>
      <w:bookmarkEnd w:id="50"/>
    </w:p>
    <w:p w14:paraId="41C4C30D" w14:textId="77777777" w:rsidR="00C1495F" w:rsidRPr="00C1495F" w:rsidRDefault="00C1495F" w:rsidP="00C1495F">
      <w:pPr>
        <w:pStyle w:val="EndNoteBibliography"/>
        <w:ind w:left="720" w:hanging="720"/>
      </w:pPr>
      <w:bookmarkStart w:id="51" w:name="_ENREF_45"/>
      <w:r w:rsidRPr="00C1495F">
        <w:t>45.</w:t>
      </w:r>
      <w:r w:rsidRPr="00C1495F">
        <w:tab/>
        <w:t>Shimodaira H (2002) An approximately unbiased test of phylogenetic tree selection. Syst Biol 51:492-508. PMID: 12079646. doi: 10.1080/10635150290069913.</w:t>
      </w:r>
      <w:bookmarkEnd w:id="51"/>
    </w:p>
    <w:p w14:paraId="1D0E5DDA" w14:textId="77777777" w:rsidR="00C1495F" w:rsidRPr="00C1495F" w:rsidRDefault="00C1495F" w:rsidP="00C1495F">
      <w:pPr>
        <w:pStyle w:val="EndNoteBibliography"/>
        <w:ind w:left="720" w:hanging="720"/>
      </w:pPr>
      <w:bookmarkStart w:id="52" w:name="_ENREF_46"/>
      <w:r w:rsidRPr="00C1495F">
        <w:t>46.</w:t>
      </w:r>
      <w:r w:rsidRPr="00C1495F">
        <w:tab/>
        <w:t xml:space="preserve">Stanton TB, Humphrey SB, Sharma VK, Zuerner RL (2008) Collateral effects of antibiotics: carbadox and metronidazole induce VSH-1 and facilitate gene transfer among </w:t>
      </w:r>
      <w:r w:rsidRPr="00C1495F">
        <w:rPr>
          <w:i/>
        </w:rPr>
        <w:t xml:space="preserve">Brachyspira hyodysenteriae </w:t>
      </w:r>
      <w:r w:rsidRPr="00C1495F">
        <w:t>strains. Appl Environ Microbiol 74:2950-6. PMID: 18359835. PMCID: PMC2394957. doi: 10.1128/aem.00189-08.</w:t>
      </w:r>
      <w:bookmarkEnd w:id="52"/>
    </w:p>
    <w:p w14:paraId="02F03269" w14:textId="77777777" w:rsidR="00C1495F" w:rsidRPr="00C1495F" w:rsidRDefault="00C1495F" w:rsidP="00C1495F">
      <w:pPr>
        <w:pStyle w:val="EndNoteBibliography"/>
        <w:ind w:left="720" w:hanging="720"/>
      </w:pPr>
      <w:bookmarkStart w:id="53" w:name="_ENREF_47"/>
      <w:r w:rsidRPr="00C1495F">
        <w:t>47.</w:t>
      </w:r>
      <w:r w:rsidRPr="00C1495F">
        <w:tab/>
        <w:t>Steenwyk JL, Buida TJ, III, Li Y, Shen X-X, Rokas A (2020) ClipKIT: a multiple sequence alignment trimming software for accurate phylogenomic inference. PLoS Biol 18:e3001007. PMID: 33264284. PMCID: PMC7735675. doi: 10.1371/journal.pbio.3001007.</w:t>
      </w:r>
      <w:bookmarkEnd w:id="53"/>
    </w:p>
    <w:p w14:paraId="30F21917" w14:textId="77777777" w:rsidR="00C1495F" w:rsidRPr="00C1495F" w:rsidRDefault="00C1495F" w:rsidP="00C1495F">
      <w:pPr>
        <w:pStyle w:val="EndNoteBibliography"/>
        <w:ind w:left="720" w:hanging="720"/>
      </w:pPr>
      <w:bookmarkStart w:id="54" w:name="_ENREF_48"/>
      <w:r w:rsidRPr="00C1495F">
        <w:t>48.</w:t>
      </w:r>
      <w:r w:rsidRPr="00C1495F">
        <w:tab/>
        <w:t xml:space="preserve">Tamarit D, Neuvonen M-M, Engel P, Guy L, Andersson SGE (2018) Origin and evolution of the </w:t>
      </w:r>
      <w:r w:rsidRPr="00C1495F">
        <w:rPr>
          <w:i/>
        </w:rPr>
        <w:t xml:space="preserve">Bartonella </w:t>
      </w:r>
      <w:r w:rsidRPr="00C1495F">
        <w:t>gene transfer agent. Mol Biol Evol 35:451-464. PMID: 29161442. doi: 10.1093/molbev/msx299.</w:t>
      </w:r>
      <w:bookmarkEnd w:id="54"/>
    </w:p>
    <w:p w14:paraId="2658AB33" w14:textId="77777777" w:rsidR="00C1495F" w:rsidRPr="00C1495F" w:rsidRDefault="00C1495F" w:rsidP="00C1495F">
      <w:pPr>
        <w:pStyle w:val="EndNoteBibliography"/>
        <w:ind w:left="720" w:hanging="720"/>
      </w:pPr>
      <w:bookmarkStart w:id="55" w:name="_ENREF_49"/>
      <w:r w:rsidRPr="00C1495F">
        <w:t>49.</w:t>
      </w:r>
      <w:r w:rsidRPr="00C1495F">
        <w:tab/>
        <w:t xml:space="preserve">Tomasch J, Wang H, Hall ATK, Patzelt D, Preusse M, Petersen J, Brinkmann H, Bunk B, Bhuju S, Jarek M, Geffers R, Lang AS, Wagner-Döbler I (2018) Packaging of </w:t>
      </w:r>
      <w:r w:rsidRPr="00C1495F">
        <w:rPr>
          <w:i/>
        </w:rPr>
        <w:t>Dinoroseobacter shibae</w:t>
      </w:r>
      <w:r w:rsidRPr="00C1495F">
        <w:t xml:space="preserve"> DNA into gene transfer agent particles is not random. Genome Biol Evol 10:359-369. PMID: 29325123. PMCID: PMC5786225. doi: 10.1093/gbe/evy005.</w:t>
      </w:r>
      <w:bookmarkEnd w:id="55"/>
    </w:p>
    <w:p w14:paraId="06B910EE" w14:textId="77777777" w:rsidR="00C1495F" w:rsidRPr="00C1495F" w:rsidRDefault="00C1495F" w:rsidP="00C1495F">
      <w:pPr>
        <w:pStyle w:val="EndNoteBibliography"/>
        <w:ind w:left="720" w:hanging="720"/>
      </w:pPr>
      <w:bookmarkStart w:id="56" w:name="_ENREF_50"/>
      <w:r w:rsidRPr="00C1495F">
        <w:t>50.</w:t>
      </w:r>
      <w:r w:rsidRPr="00C1495F">
        <w:tab/>
        <w:t xml:space="preserve">Umemori E, Sasaki Y, Amano K, Amano Y (1992) A phage in </w:t>
      </w:r>
      <w:r w:rsidRPr="00C1495F">
        <w:rPr>
          <w:i/>
        </w:rPr>
        <w:t>Bartonella bacilliformis</w:t>
      </w:r>
      <w:r w:rsidRPr="00C1495F">
        <w:t>. Microbiol Immunol 36:731-6. PMID: 1406375. doi: 10.1111/j.1348-0421.1992.tb02075.x.</w:t>
      </w:r>
      <w:bookmarkEnd w:id="56"/>
    </w:p>
    <w:p w14:paraId="38D72E11" w14:textId="77777777" w:rsidR="00C1495F" w:rsidRPr="00C1495F" w:rsidRDefault="00C1495F" w:rsidP="00C1495F">
      <w:pPr>
        <w:pStyle w:val="EndNoteBibliography"/>
        <w:ind w:left="720" w:hanging="720"/>
      </w:pPr>
      <w:bookmarkStart w:id="57" w:name="_ENREF_51"/>
      <w:r w:rsidRPr="00C1495F">
        <w:lastRenderedPageBreak/>
        <w:t>51.</w:t>
      </w:r>
      <w:r w:rsidRPr="00C1495F">
        <w:tab/>
        <w:t>Walker PJ, Siddell SG, Lefkowitz EJ, Mushegian AR, Adriaenssens EM, Alfenas-Zerbini P, Davison AJ, Dempsey DM, Dutilh BE, García ML, Harrach B, Harrison RL, Hendrickson RC, Junglen S, Knowles NJ, Krupovic M, Kuhn JH, Lambert AJ, Łobocka M, Nibert ML, Oksanen HM, Orton RJ, Robertson DL, Rubino L, Sabanadzovic S, Simmonds P, Smith DB, Suzuki N, Van Dooerslaer K, Vandamme AM, Varsani A, Zerbini FM (2021) Changes to virus taxonomy and to the International Code of Virus Classification and Nomenclature ratified by the International Committee on Taxonomy of Viruses (2021). Arch Virol 166:2633-2648. PMID: 34231026. doi: 10.1007/s00705-021-05156-1.</w:t>
      </w:r>
      <w:bookmarkEnd w:id="57"/>
    </w:p>
    <w:p w14:paraId="493985AB" w14:textId="77777777" w:rsidR="00C1495F" w:rsidRPr="00C1495F" w:rsidRDefault="00C1495F" w:rsidP="00C1495F">
      <w:pPr>
        <w:pStyle w:val="EndNoteBibliography"/>
        <w:ind w:left="720" w:hanging="720"/>
      </w:pPr>
      <w:bookmarkStart w:id="58" w:name="_ENREF_52"/>
      <w:r w:rsidRPr="00C1495F">
        <w:t>52.</w:t>
      </w:r>
      <w:r w:rsidRPr="00C1495F">
        <w:tab/>
        <w:t>Walker PJ, Siddell SG, Lefkowitz EJ, Mushegian AR, Adriaenssens EM, Alfenas-Zerbini P, Davison AJ, Dempsey DM, Dutilh BE, García ML, Harrach B, Harrison RL, Hendrickson RC, Junglen S, Knowles NJ, Krupovic M, Kuhn JH, Lambert AJ, Łobocka M, Nibert ML, Oksanen HM, Orton RJ, Robertson DL, Rubino L, Sabanadzovic S, Simmonds P, Smith DB, Suzuki N, Van Dooerslaer K, Vandamme AM, Varsani A, Zerbini FM (2022) Changes to virus taxonomy and to the International Code of Virus Classification and Nomenclature ratified by the International Committee on Taxonomy of Viruses (2022). Arch Virol: In preparation.</w:t>
      </w:r>
      <w:bookmarkEnd w:id="58"/>
    </w:p>
    <w:p w14:paraId="2F023930" w14:textId="77777777" w:rsidR="00C1495F" w:rsidRPr="00C1495F" w:rsidRDefault="00C1495F" w:rsidP="00C1495F">
      <w:pPr>
        <w:pStyle w:val="EndNoteBibliography"/>
        <w:ind w:left="720" w:hanging="720"/>
      </w:pPr>
      <w:bookmarkStart w:id="59" w:name="_ENREF_53"/>
      <w:r w:rsidRPr="00C1495F">
        <w:t>53.</w:t>
      </w:r>
      <w:r w:rsidRPr="00C1495F">
        <w:tab/>
        <w:t>Westbye AB, Beatty JT, Lang AS (2017) Guaranteeing a captive audience: coordinated regulation of gene transfer agent (GTA) production and recipient capability by cellular regulators. Curr Opin Microbiol 38:122-129. PMID: 28599143. doi: 10.1016/j.mib.2017.05.003.</w:t>
      </w:r>
      <w:bookmarkEnd w:id="59"/>
    </w:p>
    <w:p w14:paraId="25F1C257" w14:textId="77777777" w:rsidR="00C1495F" w:rsidRPr="00C1495F" w:rsidRDefault="00C1495F" w:rsidP="00C1495F">
      <w:pPr>
        <w:pStyle w:val="EndNoteBibliography"/>
        <w:ind w:left="720" w:hanging="720"/>
      </w:pPr>
      <w:bookmarkStart w:id="60" w:name="_ENREF_54"/>
      <w:r w:rsidRPr="00C1495F">
        <w:t>54.</w:t>
      </w:r>
      <w:r w:rsidRPr="00C1495F">
        <w:tab/>
        <w:t xml:space="preserve">Westbye AB, O'Neill Z, Schellenberg-Beaver T, Beatty JT (2017) The </w:t>
      </w:r>
      <w:r w:rsidRPr="00C1495F">
        <w:rPr>
          <w:i/>
        </w:rPr>
        <w:t xml:space="preserve">Rhodobacter capsulatus </w:t>
      </w:r>
      <w:r w:rsidRPr="00C1495F">
        <w:t>gene transfer agent is induced by nutrient depletion and the RNAP omega subunit. Microbiology (Reading) 163:1355-1363. PMID: 28869409. doi: 10.1099/mic.0.000519.</w:t>
      </w:r>
      <w:bookmarkEnd w:id="60"/>
    </w:p>
    <w:p w14:paraId="2F9B3601" w14:textId="77777777" w:rsidR="00C1495F" w:rsidRPr="00C1495F" w:rsidRDefault="00C1495F" w:rsidP="00C1495F">
      <w:pPr>
        <w:pStyle w:val="EndNoteBibliography"/>
        <w:ind w:left="720" w:hanging="720"/>
      </w:pPr>
      <w:bookmarkStart w:id="61" w:name="_ENREF_55"/>
      <w:r w:rsidRPr="00C1495F">
        <w:t>55.</w:t>
      </w:r>
      <w:r w:rsidRPr="00C1495F">
        <w:tab/>
        <w:t>Wolf YI, Kazlauskas D, Iranzo J, Lucía-Sanz A, Kuhn JH, Krupovic M, Dolja VV, Koonin EV (2018) Origins and evolution of the global RNA virome. mBio 9:e02329-18. PMID: 30482837. PMCID: PMC6282212. doi: 10.1128/mBio.02329-18.</w:t>
      </w:r>
      <w:bookmarkEnd w:id="61"/>
    </w:p>
    <w:p w14:paraId="705B75D6" w14:textId="77777777" w:rsidR="00C1495F" w:rsidRPr="00C1495F" w:rsidRDefault="00C1495F" w:rsidP="00C1495F">
      <w:pPr>
        <w:pStyle w:val="EndNoteBibliography"/>
        <w:ind w:left="720" w:hanging="720"/>
      </w:pPr>
      <w:bookmarkStart w:id="62" w:name="_ENREF_56"/>
      <w:r w:rsidRPr="00C1495F">
        <w:t>56.</w:t>
      </w:r>
      <w:r w:rsidRPr="00C1495F">
        <w:tab/>
        <w:t xml:space="preserve">Yen HC, Hu NT, Marrs BL (1979) Characterization of the gene transfer agent made by an overproducer mutant of </w:t>
      </w:r>
      <w:r w:rsidRPr="00C1495F">
        <w:rPr>
          <w:i/>
        </w:rPr>
        <w:t>Rhodopseudomonas capsulata</w:t>
      </w:r>
      <w:r w:rsidRPr="00C1495F">
        <w:t>. J Mol Biol 131:157-68. PMID: 490646. doi: 10.1016/0022-2836(79)90071-8.</w:t>
      </w:r>
      <w:bookmarkEnd w:id="62"/>
    </w:p>
    <w:p w14:paraId="264257DF" w14:textId="77777777" w:rsidR="00C1495F" w:rsidRPr="00C1495F" w:rsidRDefault="00C1495F" w:rsidP="00C1495F">
      <w:pPr>
        <w:pStyle w:val="EndNoteBibliography"/>
        <w:ind w:left="720" w:hanging="720"/>
      </w:pPr>
      <w:bookmarkStart w:id="63" w:name="_ENREF_57"/>
      <w:r w:rsidRPr="00C1495F">
        <w:t>57.</w:t>
      </w:r>
      <w:r w:rsidRPr="00C1495F">
        <w:tab/>
        <w:t>Zhan Y, Huang S, Voget S, Simon M, Chen F (2016) A novel roseobacter phage possesses features of podoviruses, siphoviruses, prophages and gene transfer agents. Sci Rep 6:30372. PMID: 27460944. PMCID: PMC4961962. doi: 10.1038/srep30372.</w:t>
      </w:r>
      <w:bookmarkEnd w:id="63"/>
    </w:p>
    <w:p w14:paraId="31B621B3" w14:textId="77777777" w:rsidR="00C1495F" w:rsidRPr="00C1495F" w:rsidRDefault="00C1495F" w:rsidP="00C1495F">
      <w:pPr>
        <w:pStyle w:val="EndNoteBibliography"/>
        <w:ind w:left="720" w:hanging="720"/>
      </w:pPr>
      <w:bookmarkStart w:id="64" w:name="_ENREF_58"/>
      <w:r w:rsidRPr="00C1495F">
        <w:t>58.</w:t>
      </w:r>
      <w:r w:rsidRPr="00C1495F">
        <w:tab/>
        <w:t xml:space="preserve">Zhao Y, Wang K, Budinoff C, Buchan A, Lang A, Jiao N, Chen F (2009) Gene transfer agent (GTA) genes reveal diverse and dynamic </w:t>
      </w:r>
      <w:r w:rsidRPr="00C1495F">
        <w:rPr>
          <w:i/>
        </w:rPr>
        <w:t xml:space="preserve">Roseobacter </w:t>
      </w:r>
      <w:r w:rsidRPr="00C1495F">
        <w:t xml:space="preserve">and </w:t>
      </w:r>
      <w:r w:rsidRPr="00C1495F">
        <w:rPr>
          <w:i/>
        </w:rPr>
        <w:t xml:space="preserve">Rhodobacter </w:t>
      </w:r>
      <w:r w:rsidRPr="00C1495F">
        <w:t>populations in the Chesapeake Bay. Isme j 3:364-73. PMID: 19020557. doi: 10.1038/ismej.2008.115.</w:t>
      </w:r>
      <w:bookmarkEnd w:id="64"/>
    </w:p>
    <w:p w14:paraId="5556E8C1" w14:textId="42D648DD" w:rsidR="00A174CC" w:rsidRDefault="004B3EAB">
      <w:r>
        <w:fldChar w:fldCharType="end"/>
      </w:r>
    </w:p>
    <w:sectPr w:rsidR="00A174CC">
      <w:headerReference w:type="default" r:id="rId25"/>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4B2D4" w14:textId="77777777" w:rsidR="004C4784" w:rsidRDefault="004C4784">
      <w:r>
        <w:separator/>
      </w:r>
    </w:p>
  </w:endnote>
  <w:endnote w:type="continuationSeparator" w:id="0">
    <w:p w14:paraId="6F3DFA16" w14:textId="77777777" w:rsidR="004C4784" w:rsidRDefault="004C47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8417F" w14:textId="77777777" w:rsidR="004C4784" w:rsidRDefault="004C4784">
      <w:r>
        <w:separator/>
      </w:r>
    </w:p>
  </w:footnote>
  <w:footnote w:type="continuationSeparator" w:id="0">
    <w:p w14:paraId="037D720B" w14:textId="77777777" w:rsidR="004C4784" w:rsidRDefault="004C47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E7DDA"/>
    <w:multiLevelType w:val="hybridMultilevel"/>
    <w:tmpl w:val="69626D1A"/>
    <w:lvl w:ilvl="0" w:tplc="04E0476C">
      <w:start w:val="3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50116A"/>
    <w:multiLevelType w:val="hybridMultilevel"/>
    <w:tmpl w:val="A6DA8E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3AD0FAB"/>
    <w:multiLevelType w:val="multilevel"/>
    <w:tmpl w:val="9774A1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 w15:restartNumberingAfterBreak="0">
    <w:nsid w:val="4B6A55FE"/>
    <w:multiLevelType w:val="hybridMultilevel"/>
    <w:tmpl w:val="654802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245763D"/>
    <w:multiLevelType w:val="hybridMultilevel"/>
    <w:tmpl w:val="D95EA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611528"/>
    <w:multiLevelType w:val="hybridMultilevel"/>
    <w:tmpl w:val="5498BAC2"/>
    <w:lvl w:ilvl="0" w:tplc="1262B8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7A770B4F"/>
    <w:multiLevelType w:val="hybridMultilevel"/>
    <w:tmpl w:val="22567E1A"/>
    <w:lvl w:ilvl="0" w:tplc="181C46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244060"/>
    <w:multiLevelType w:val="hybridMultilevel"/>
    <w:tmpl w:val="DE340D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7"/>
  </w:num>
  <w:num w:numId="3">
    <w:abstractNumId w:val="1"/>
  </w:num>
  <w:num w:numId="4">
    <w:abstractNumId w:val="2"/>
  </w:num>
  <w:num w:numId="5">
    <w:abstractNumId w:val="9"/>
  </w:num>
  <w:num w:numId="6">
    <w:abstractNumId w:val="4"/>
  </w:num>
  <w:num w:numId="7">
    <w:abstractNumId w:val="0"/>
  </w:num>
  <w:num w:numId="8">
    <w:abstractNumId w:val="8"/>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axoPro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A174CC"/>
    <w:rsid w:val="0000347E"/>
    <w:rsid w:val="00004321"/>
    <w:rsid w:val="00031772"/>
    <w:rsid w:val="00031CBB"/>
    <w:rsid w:val="00035A87"/>
    <w:rsid w:val="000772A0"/>
    <w:rsid w:val="000A146A"/>
    <w:rsid w:val="000C204A"/>
    <w:rsid w:val="000F51F4"/>
    <w:rsid w:val="000F7067"/>
    <w:rsid w:val="0012647D"/>
    <w:rsid w:val="0013113D"/>
    <w:rsid w:val="00132DFB"/>
    <w:rsid w:val="001D17D3"/>
    <w:rsid w:val="001E283A"/>
    <w:rsid w:val="00220722"/>
    <w:rsid w:val="002E0ECC"/>
    <w:rsid w:val="002E6D06"/>
    <w:rsid w:val="002F1CA2"/>
    <w:rsid w:val="003626E6"/>
    <w:rsid w:val="00366B7C"/>
    <w:rsid w:val="0037243A"/>
    <w:rsid w:val="003A3F4F"/>
    <w:rsid w:val="003F437E"/>
    <w:rsid w:val="0043110C"/>
    <w:rsid w:val="00473208"/>
    <w:rsid w:val="004B3EAB"/>
    <w:rsid w:val="004C14CB"/>
    <w:rsid w:val="004C4784"/>
    <w:rsid w:val="004E2F08"/>
    <w:rsid w:val="004E6C2E"/>
    <w:rsid w:val="004F3196"/>
    <w:rsid w:val="004F4265"/>
    <w:rsid w:val="005225E2"/>
    <w:rsid w:val="00543F86"/>
    <w:rsid w:val="00551B2E"/>
    <w:rsid w:val="0055218B"/>
    <w:rsid w:val="005A54C3"/>
    <w:rsid w:val="00632FA8"/>
    <w:rsid w:val="00652336"/>
    <w:rsid w:val="00760A5A"/>
    <w:rsid w:val="007933B3"/>
    <w:rsid w:val="007A5490"/>
    <w:rsid w:val="0081676C"/>
    <w:rsid w:val="00833051"/>
    <w:rsid w:val="00835A58"/>
    <w:rsid w:val="00843EE6"/>
    <w:rsid w:val="008815EE"/>
    <w:rsid w:val="008C5684"/>
    <w:rsid w:val="008E4B21"/>
    <w:rsid w:val="00926F67"/>
    <w:rsid w:val="009852BE"/>
    <w:rsid w:val="009E6BA3"/>
    <w:rsid w:val="00A16C2B"/>
    <w:rsid w:val="00A174CC"/>
    <w:rsid w:val="00A2357C"/>
    <w:rsid w:val="00A35789"/>
    <w:rsid w:val="00A95490"/>
    <w:rsid w:val="00AD759B"/>
    <w:rsid w:val="00AF1F15"/>
    <w:rsid w:val="00B00F95"/>
    <w:rsid w:val="00B07886"/>
    <w:rsid w:val="00B35CC8"/>
    <w:rsid w:val="00B47589"/>
    <w:rsid w:val="00B5389A"/>
    <w:rsid w:val="00C00728"/>
    <w:rsid w:val="00C1495F"/>
    <w:rsid w:val="00C76B45"/>
    <w:rsid w:val="00CB5AFD"/>
    <w:rsid w:val="00CD5802"/>
    <w:rsid w:val="00CF2DF7"/>
    <w:rsid w:val="00D10DFB"/>
    <w:rsid w:val="00D243E3"/>
    <w:rsid w:val="00D7503C"/>
    <w:rsid w:val="00DC2EA6"/>
    <w:rsid w:val="00DD34D1"/>
    <w:rsid w:val="00E55D67"/>
    <w:rsid w:val="00E724C1"/>
    <w:rsid w:val="00F127EA"/>
    <w:rsid w:val="00F673A1"/>
    <w:rsid w:val="00F80D80"/>
    <w:rsid w:val="00FA751A"/>
    <w:rsid w:val="00FE7716"/>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2E0ECC"/>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2E0ECC"/>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2E0ECC"/>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2E0ECC"/>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2E0ECC"/>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2E0EC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31772"/>
    <w:rPr>
      <w:b/>
      <w:bCs/>
    </w:rPr>
  </w:style>
  <w:style w:type="character" w:customStyle="1" w:styleId="CommentSubjectChar">
    <w:name w:val="Comment Subject Char"/>
    <w:basedOn w:val="CommentTextChar"/>
    <w:link w:val="CommentSubject"/>
    <w:uiPriority w:val="99"/>
    <w:semiHidden/>
    <w:rsid w:val="00031772"/>
    <w:rPr>
      <w:rFonts w:ascii="Times New Roman" w:eastAsia="Times New Roman" w:hAnsi="Times New Roman" w:cs="Times New Roman"/>
      <w:b/>
      <w:bCs/>
      <w:sz w:val="20"/>
      <w:szCs w:val="20"/>
      <w:lang w:val="en-US"/>
    </w:rPr>
  </w:style>
  <w:style w:type="character" w:styleId="Hyperlink">
    <w:name w:val="Hyperlink"/>
    <w:basedOn w:val="DefaultParagraphFont"/>
    <w:uiPriority w:val="99"/>
    <w:unhideWhenUsed/>
    <w:rsid w:val="00B5389A"/>
    <w:rPr>
      <w:color w:val="0563C1" w:themeColor="hyperlink"/>
      <w:u w:val="single"/>
    </w:rPr>
  </w:style>
  <w:style w:type="character" w:styleId="UnresolvedMention">
    <w:name w:val="Unresolved Mention"/>
    <w:basedOn w:val="DefaultParagraphFont"/>
    <w:uiPriority w:val="99"/>
    <w:rsid w:val="00B5389A"/>
    <w:rPr>
      <w:color w:val="605E5C"/>
      <w:shd w:val="clear" w:color="auto" w:fill="E1DFDD"/>
    </w:rPr>
  </w:style>
  <w:style w:type="paragraph" w:styleId="ListParagraph">
    <w:name w:val="List Paragraph"/>
    <w:basedOn w:val="Normal"/>
    <w:uiPriority w:val="34"/>
    <w:qFormat/>
    <w:rsid w:val="00B5389A"/>
    <w:pPr>
      <w:ind w:left="720"/>
      <w:contextualSpacing/>
    </w:pPr>
  </w:style>
  <w:style w:type="paragraph" w:customStyle="1" w:styleId="EndNoteBibliographyTitle">
    <w:name w:val="EndNote Bibliography Title"/>
    <w:basedOn w:val="Normal"/>
    <w:link w:val="EndNoteBibliographyTitleChar"/>
    <w:rsid w:val="004B3EAB"/>
    <w:pPr>
      <w:jc w:val="center"/>
    </w:pPr>
    <w:rPr>
      <w:noProof/>
    </w:rPr>
  </w:style>
  <w:style w:type="character" w:customStyle="1" w:styleId="EndNoteBibliographyTitleChar">
    <w:name w:val="EndNote Bibliography Title Char"/>
    <w:basedOn w:val="DefaultParagraphFont"/>
    <w:link w:val="EndNoteBibliographyTitle"/>
    <w:rsid w:val="004B3EAB"/>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4B3EAB"/>
    <w:rPr>
      <w:noProof/>
    </w:rPr>
  </w:style>
  <w:style w:type="character" w:customStyle="1" w:styleId="EndNoteBibliographyChar">
    <w:name w:val="EndNote Bibliography Char"/>
    <w:basedOn w:val="DefaultParagraphFont"/>
    <w:link w:val="EndNoteBibliography"/>
    <w:rsid w:val="004B3EAB"/>
    <w:rPr>
      <w:rFonts w:ascii="Times New Roman" w:eastAsia="Times New Roman" w:hAnsi="Times New Roman" w:cs="Times New Roman"/>
      <w:noProof/>
      <w:lang w:val="en-US"/>
    </w:rPr>
  </w:style>
  <w:style w:type="character" w:customStyle="1" w:styleId="Heading1Char">
    <w:name w:val="Heading 1 Char"/>
    <w:basedOn w:val="DefaultParagraphFont"/>
    <w:link w:val="Heading1"/>
    <w:uiPriority w:val="9"/>
    <w:rsid w:val="002E0ECC"/>
    <w:rPr>
      <w:rFonts w:ascii="Times New Roman" w:eastAsia="Times New Roman" w:hAnsi="Times New Roman" w:cs="Times New Roman"/>
      <w:b/>
      <w:sz w:val="48"/>
      <w:szCs w:val="48"/>
      <w:lang w:val="en-US"/>
    </w:rPr>
  </w:style>
  <w:style w:type="character" w:customStyle="1" w:styleId="Heading2Char">
    <w:name w:val="Heading 2 Char"/>
    <w:basedOn w:val="DefaultParagraphFont"/>
    <w:link w:val="Heading2"/>
    <w:uiPriority w:val="9"/>
    <w:semiHidden/>
    <w:rsid w:val="002E0ECC"/>
    <w:rPr>
      <w:rFonts w:ascii="Times New Roman" w:eastAsia="Times New Roman" w:hAnsi="Times New Roman" w:cs="Times New Roman"/>
      <w:b/>
      <w:sz w:val="36"/>
      <w:szCs w:val="36"/>
      <w:lang w:val="en-US"/>
    </w:rPr>
  </w:style>
  <w:style w:type="character" w:customStyle="1" w:styleId="Heading3Char">
    <w:name w:val="Heading 3 Char"/>
    <w:basedOn w:val="DefaultParagraphFont"/>
    <w:link w:val="Heading3"/>
    <w:uiPriority w:val="9"/>
    <w:semiHidden/>
    <w:rsid w:val="002E0ECC"/>
    <w:rPr>
      <w:rFonts w:ascii="Times New Roman" w:eastAsia="Times New Roman" w:hAnsi="Times New Roman" w:cs="Times New Roman"/>
      <w:b/>
      <w:sz w:val="28"/>
      <w:szCs w:val="28"/>
      <w:lang w:val="en-US"/>
    </w:rPr>
  </w:style>
  <w:style w:type="character" w:customStyle="1" w:styleId="Heading4Char">
    <w:name w:val="Heading 4 Char"/>
    <w:basedOn w:val="DefaultParagraphFont"/>
    <w:link w:val="Heading4"/>
    <w:uiPriority w:val="9"/>
    <w:semiHidden/>
    <w:rsid w:val="002E0ECC"/>
    <w:rPr>
      <w:rFonts w:ascii="Times New Roman" w:eastAsia="Times New Roman" w:hAnsi="Times New Roman" w:cs="Times New Roman"/>
      <w:b/>
      <w:lang w:val="en-US"/>
    </w:rPr>
  </w:style>
  <w:style w:type="character" w:customStyle="1" w:styleId="Heading5Char">
    <w:name w:val="Heading 5 Char"/>
    <w:basedOn w:val="DefaultParagraphFont"/>
    <w:link w:val="Heading5"/>
    <w:uiPriority w:val="9"/>
    <w:semiHidden/>
    <w:rsid w:val="002E0ECC"/>
    <w:rPr>
      <w:rFonts w:ascii="Times New Roman" w:eastAsia="Times New Roman" w:hAnsi="Times New Roman" w:cs="Times New Roman"/>
      <w:b/>
      <w:sz w:val="22"/>
      <w:szCs w:val="22"/>
      <w:lang w:val="en-US"/>
    </w:rPr>
  </w:style>
  <w:style w:type="character" w:customStyle="1" w:styleId="Heading6Char">
    <w:name w:val="Heading 6 Char"/>
    <w:basedOn w:val="DefaultParagraphFont"/>
    <w:link w:val="Heading6"/>
    <w:uiPriority w:val="9"/>
    <w:semiHidden/>
    <w:rsid w:val="002E0ECC"/>
    <w:rPr>
      <w:rFonts w:ascii="Times New Roman" w:eastAsia="Times New Roman" w:hAnsi="Times New Roman" w:cs="Times New Roman"/>
      <w:b/>
      <w:sz w:val="20"/>
      <w:szCs w:val="20"/>
      <w:lang w:val="en-US"/>
    </w:rPr>
  </w:style>
  <w:style w:type="paragraph" w:styleId="Title">
    <w:name w:val="Title"/>
    <w:basedOn w:val="Normal"/>
    <w:next w:val="Normal"/>
    <w:link w:val="TitleChar"/>
    <w:uiPriority w:val="10"/>
    <w:qFormat/>
    <w:rsid w:val="002E0ECC"/>
    <w:pPr>
      <w:keepNext/>
      <w:keepLines/>
      <w:spacing w:before="480" w:after="120"/>
    </w:pPr>
    <w:rPr>
      <w:b/>
      <w:sz w:val="72"/>
      <w:szCs w:val="72"/>
    </w:rPr>
  </w:style>
  <w:style w:type="character" w:customStyle="1" w:styleId="TitleChar">
    <w:name w:val="Title Char"/>
    <w:basedOn w:val="DefaultParagraphFont"/>
    <w:link w:val="Title"/>
    <w:uiPriority w:val="10"/>
    <w:rsid w:val="002E0ECC"/>
    <w:rPr>
      <w:rFonts w:ascii="Times New Roman" w:eastAsia="Times New Roman" w:hAnsi="Times New Roman" w:cs="Times New Roman"/>
      <w:b/>
      <w:sz w:val="72"/>
      <w:szCs w:val="72"/>
      <w:lang w:val="en-US"/>
    </w:rPr>
  </w:style>
  <w:style w:type="paragraph" w:styleId="NormalWeb">
    <w:name w:val="Normal (Web)"/>
    <w:basedOn w:val="Normal"/>
    <w:uiPriority w:val="99"/>
    <w:semiHidden/>
    <w:unhideWhenUsed/>
    <w:rsid w:val="002E0ECC"/>
  </w:style>
  <w:style w:type="paragraph" w:styleId="HTMLPreformatted">
    <w:name w:val="HTML Preformatted"/>
    <w:basedOn w:val="Normal"/>
    <w:link w:val="HTMLPreformattedChar"/>
    <w:uiPriority w:val="99"/>
    <w:unhideWhenUsed/>
    <w:rsid w:val="002E0E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E0ECC"/>
    <w:rPr>
      <w:rFonts w:ascii="Courier New" w:eastAsia="Times New Roman" w:hAnsi="Courier New" w:cs="Courier New"/>
      <w:sz w:val="20"/>
      <w:szCs w:val="20"/>
      <w:lang w:val="en-US"/>
    </w:rPr>
  </w:style>
  <w:style w:type="paragraph" w:styleId="Bibliography">
    <w:name w:val="Bibliography"/>
    <w:basedOn w:val="Normal"/>
    <w:next w:val="Normal"/>
    <w:uiPriority w:val="37"/>
    <w:unhideWhenUsed/>
    <w:rsid w:val="002E0ECC"/>
    <w:pPr>
      <w:spacing w:line="480" w:lineRule="auto"/>
      <w:ind w:left="720" w:hanging="720"/>
    </w:pPr>
  </w:style>
  <w:style w:type="character" w:styleId="PageNumber">
    <w:name w:val="page number"/>
    <w:basedOn w:val="DefaultParagraphFont"/>
    <w:uiPriority w:val="99"/>
    <w:semiHidden/>
    <w:unhideWhenUsed/>
    <w:rsid w:val="002E0ECC"/>
  </w:style>
  <w:style w:type="paragraph" w:styleId="Subtitle">
    <w:name w:val="Subtitle"/>
    <w:basedOn w:val="Normal"/>
    <w:next w:val="Normal"/>
    <w:link w:val="SubtitleChar"/>
    <w:uiPriority w:val="11"/>
    <w:qFormat/>
    <w:rsid w:val="002E0ECC"/>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2E0ECC"/>
    <w:rPr>
      <w:rFonts w:ascii="Georgia" w:eastAsia="Georgia" w:hAnsi="Georgia" w:cs="Georgia"/>
      <w:i/>
      <w:color w:val="666666"/>
      <w:sz w:val="48"/>
      <w:szCs w:val="48"/>
      <w:lang w:val="en-US"/>
    </w:rPr>
  </w:style>
  <w:style w:type="paragraph" w:styleId="Revision">
    <w:name w:val="Revision"/>
    <w:hidden/>
    <w:uiPriority w:val="99"/>
    <w:semiHidden/>
    <w:rsid w:val="002E0ECC"/>
    <w:rPr>
      <w:rFonts w:ascii="Times New Roman" w:eastAsia="Times New Roman" w:hAnsi="Times New Roman" w:cs="Times New Roman"/>
      <w:lang w:val="en-US"/>
    </w:rPr>
  </w:style>
  <w:style w:type="character" w:customStyle="1" w:styleId="apple-converted-space">
    <w:name w:val="apple-converted-space"/>
    <w:basedOn w:val="DefaultParagraphFont"/>
    <w:rsid w:val="002E0ECC"/>
  </w:style>
  <w:style w:type="character" w:styleId="LineNumber">
    <w:name w:val="line number"/>
    <w:basedOn w:val="DefaultParagraphFont"/>
    <w:uiPriority w:val="99"/>
    <w:semiHidden/>
    <w:unhideWhenUsed/>
    <w:rsid w:val="002E0ECC"/>
  </w:style>
  <w:style w:type="character" w:styleId="FollowedHyperlink">
    <w:name w:val="FollowedHyperlink"/>
    <w:basedOn w:val="DefaultParagraphFont"/>
    <w:uiPriority w:val="99"/>
    <w:semiHidden/>
    <w:unhideWhenUsed/>
    <w:rsid w:val="002E0EC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28248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man.Kogay.GR@dartmouth.edu" TargetMode="External"/><Relationship Id="rId13" Type="http://schemas.openxmlformats.org/officeDocument/2006/relationships/hyperlink" Target="mailto:Olga.Zhaxybayeva@dartmouth.edu"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1.png"/><Relationship Id="rId12" Type="http://schemas.openxmlformats.org/officeDocument/2006/relationships/hyperlink" Target="mailto:aslang@mun.ca" TargetMode="External"/><Relationship Id="rId17" Type="http://schemas.openxmlformats.org/officeDocument/2006/relationships/image" Target="media/image4.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kuhnjens@mail.nih.gov" TargetMode="External"/><Relationship Id="rId24" Type="http://schemas.openxmlformats.org/officeDocument/2006/relationships/hyperlink" Target="https://talk.ictvonline.org/files/ictv_official_taxonomy_updates_since_the_8th_report/m/animal-dna-viruses-and-retroviruses/13248" TargetMode="Externa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talk.ictvonline.org/files/ictv_official_taxonomy_updates_since_the_8th_report/m/general-2008/11061" TargetMode="External"/><Relationship Id="rId10" Type="http://schemas.openxmlformats.org/officeDocument/2006/relationships/hyperlink" Target="mailto:j.beatty@ubc.ca" TargetMode="Externa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yperlink" Target="mailto:skoppenhofer@mun.ca" TargetMode="External"/><Relationship Id="rId14" Type="http://schemas.openxmlformats.org/officeDocument/2006/relationships/hyperlink" Target="https://gcc02.safelinks.protection.outlook.com/?url=https%3A%2F%2Fdoi.org%2F10.1093%2Fve%2Fveac100&amp;data=05%7C01%7Ckuhnjens%40niaid.nih.gov%7Caf0f836010084fb235f908dabe769491%7C14b77578977342d58507251ca2dc2b06%7C0%7C0%7C638031713757726307%7CUnknown%7CTWFpbGZsb3d8eyJWIjoiMC4wLjAwMDAiLCJQIjoiV2luMzIiLCJBTiI6Ik1haWwiLCJXVCI6Mn0%3D%7C3000%7C%7C%7C&amp;sdata=bM%2BnWREbu2dh4BV93P9aR13TiL7%2BP4gPSbruYI8O024%3D&amp;reserved=0" TargetMode="External"/><Relationship Id="rId22" Type="http://schemas.openxmlformats.org/officeDocument/2006/relationships/hyperlink" Target="https://talk.ictvonline.org/information/w/ictv-information/383/ictv-cod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TotalTime>
  <Pages>24</Pages>
  <Words>19799</Words>
  <Characters>112858</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Kuhn, Jens (NIH/NIAID) [C]</cp:lastModifiedBy>
  <cp:revision>18</cp:revision>
  <dcterms:created xsi:type="dcterms:W3CDTF">2022-07-11T00:21:00Z</dcterms:created>
  <dcterms:modified xsi:type="dcterms:W3CDTF">2022-11-05T20: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